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801029" w14:textId="70C1C7A0" w:rsidR="00BC20D4" w:rsidRPr="00795EDC" w:rsidRDefault="00982C3F" w:rsidP="00ED5B4D">
      <w:pPr>
        <w:jc w:val="center"/>
        <w:rPr>
          <w:rFonts w:ascii="Garamond" w:hAnsi="Garamond" w:cstheme="majorBidi"/>
          <w:b/>
          <w:color w:val="000000" w:themeColor="text1"/>
          <w:sz w:val="28"/>
          <w:szCs w:val="2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sidRPr="00795EDC">
        <w:rPr>
          <w:rFonts w:ascii="Garamond" w:hAnsi="Garamond" w:cstheme="majorBidi"/>
          <w:b/>
          <w:color w:val="000000" w:themeColor="text1"/>
          <w:sz w:val="28"/>
          <w:szCs w:val="2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Technological Innovations and Electoral Integrity in Nigeria</w:t>
      </w:r>
      <w:r w:rsidR="00DB0B67" w:rsidRPr="00795EDC">
        <w:rPr>
          <w:rFonts w:ascii="Garamond" w:hAnsi="Garamond" w:cstheme="majorBidi"/>
          <w:b/>
          <w:color w:val="000000" w:themeColor="text1"/>
          <w:sz w:val="28"/>
          <w:szCs w:val="2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s</w:t>
      </w:r>
      <w:r w:rsidR="007B759A" w:rsidRPr="00795EDC">
        <w:rPr>
          <w:rFonts w:ascii="Garamond" w:hAnsi="Garamond" w:cstheme="majorBidi"/>
          <w:b/>
          <w:color w:val="000000" w:themeColor="text1"/>
          <w:sz w:val="28"/>
          <w:szCs w:val="2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 xml:space="preserve"> Electoral</w:t>
      </w:r>
      <w:r w:rsidR="00DB0B67" w:rsidRPr="00795EDC">
        <w:rPr>
          <w:rFonts w:ascii="Garamond" w:hAnsi="Garamond" w:cstheme="majorBidi"/>
          <w:b/>
          <w:color w:val="000000" w:themeColor="text1"/>
          <w:sz w:val="28"/>
          <w:szCs w:val="2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 xml:space="preserve"> </w:t>
      </w:r>
      <w:r w:rsidR="0025236E" w:rsidRPr="00795EDC">
        <w:rPr>
          <w:rFonts w:ascii="Garamond" w:hAnsi="Garamond" w:cstheme="majorBidi"/>
          <w:b/>
          <w:color w:val="000000" w:themeColor="text1"/>
          <w:sz w:val="28"/>
          <w:szCs w:val="2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System</w:t>
      </w:r>
      <w:r w:rsidRPr="00795EDC">
        <w:rPr>
          <w:rFonts w:ascii="Garamond" w:hAnsi="Garamond" w:cstheme="majorBidi"/>
          <w:b/>
          <w:color w:val="000000" w:themeColor="text1"/>
          <w:sz w:val="28"/>
          <w:szCs w:val="2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w:t>
      </w:r>
    </w:p>
    <w:p w14:paraId="4AF8B0B0" w14:textId="77777777" w:rsidR="00BC20D4" w:rsidRPr="00795EDC" w:rsidRDefault="00982C3F" w:rsidP="00ED5B4D">
      <w:pPr>
        <w:jc w:val="center"/>
        <w:rPr>
          <w:rFonts w:ascii="Garamond" w:hAnsi="Garamond" w:cstheme="majorBidi"/>
          <w:b/>
          <w:color w:val="000000" w:themeColor="text1"/>
          <w:sz w:val="28"/>
          <w:szCs w:val="2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sidRPr="00795EDC">
        <w:rPr>
          <w:rFonts w:ascii="Garamond" w:hAnsi="Garamond" w:cstheme="majorBidi"/>
          <w:b/>
          <w:color w:val="000000" w:themeColor="text1"/>
          <w:sz w:val="28"/>
          <w:szCs w:val="2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
      </w:r>
    </w:p>
    <w:p w14:paraId="2D0B6989" w14:textId="77777777" w:rsidR="008F3854" w:rsidRPr="00ED5B4D" w:rsidRDefault="008F3854" w:rsidP="00ED5B4D">
      <w:pPr>
        <w:jc w:val="center"/>
        <w:rPr>
          <w:rFonts w:asciiTheme="majorBidi" w:hAnsiTheme="majorBidi" w:cstheme="majorBidi"/>
          <w:b/>
          <w:color w:val="000000" w:themeColor="text1"/>
          <w:sz w:val="26"/>
          <w:szCs w:val="26"/>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p>
    <w:p w14:paraId="30B57807" w14:textId="01FBC616" w:rsidR="00AC5FDF" w:rsidRPr="008F3854" w:rsidRDefault="00AC5FDF" w:rsidP="00AC5FDF">
      <w:pPr>
        <w:spacing w:line="276" w:lineRule="auto"/>
        <w:ind w:firstLine="480"/>
        <w:jc w:val="center"/>
        <w:rPr>
          <w:rFonts w:ascii="Garamond" w:hAnsi="Garamond" w:cstheme="majorBidi"/>
          <w:b/>
          <w:color w:val="000000" w:themeColor="text1"/>
          <w:sz w:val="20"/>
          <w:szCs w:val="20"/>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sidRPr="008F3854">
        <w:rPr>
          <w:rFonts w:ascii="Garamond" w:eastAsia="Calibri" w:hAnsi="Garamond" w:cstheme="majorBidi"/>
          <w:b/>
          <w:color w:val="000000" w:themeColor="text1"/>
          <w:sz w:val="20"/>
          <w:szCs w:val="20"/>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
      </w:r>
      <w:r w:rsidRPr="008F3854">
        <w:rPr>
          <w:rFonts w:ascii="Garamond" w:eastAsia="Calibri" w:hAnsi="Garamond" w:cstheme="majorBidi"/>
          <w:b/>
          <w:color w:val="000000" w:themeColor="text1"/>
          <w:sz w:val="20"/>
          <w:szCs w:val="20"/>
          <w:vertAlign w:val="superscript"/>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
      </w:r>
      <w:r w:rsidR="00EE1688" w:rsidRPr="008F3854">
        <w:rPr>
          <w:rFonts w:ascii="Garamond" w:eastAsia="Calibri" w:hAnsi="Garamond" w:cstheme="majorBidi"/>
          <w:b/>
          <w:color w:val="000000" w:themeColor="text1"/>
          <w:sz w:val="20"/>
          <w:szCs w:val="20"/>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 xml:space="preserve"/>
      </w:r>
      <w:r w:rsidRPr="008F3854">
        <w:rPr>
          <w:rFonts w:ascii="Garamond" w:eastAsia="Calibri" w:hAnsi="Garamond" w:cstheme="majorBidi"/>
          <w:b/>
          <w:color w:val="000000" w:themeColor="text1"/>
          <w:sz w:val="20"/>
          <w:szCs w:val="20"/>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
      </w:r>
      <w:r w:rsidR="00E75AC4">
        <w:rPr>
          <w:rFonts w:ascii="Garamond" w:eastAsia="Calibri" w:hAnsi="Garamond" w:cstheme="majorBidi"/>
          <w:b/>
          <w:color w:val="000000" w:themeColor="text1"/>
          <w:sz w:val="20"/>
          <w:szCs w:val="20"/>
          <w:vertAlign w:val="superscript"/>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
      </w:r>
      <w:r w:rsidRPr="008F3854">
        <w:rPr>
          <w:rFonts w:ascii="Garamond" w:eastAsia="Calibri" w:hAnsi="Garamond" w:cstheme="majorBidi"/>
          <w:b/>
          <w:color w:val="000000" w:themeColor="text1"/>
          <w:sz w:val="20"/>
          <w:szCs w:val="20"/>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
      </w:r>
      <w:proofErr w:type="gramStart"/>
      <w:r w:rsidR="00A91C43">
        <w:rPr>
          <w:rFonts w:ascii="Garamond" w:eastAsia="Calibri" w:hAnsi="Garamond" w:cstheme="majorBidi"/>
          <w:b/>
          <w:color w:val="000000" w:themeColor="text1"/>
          <w:sz w:val="20"/>
          <w:szCs w:val="20"/>
          <w:vertAlign w:val="superscript"/>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
      </w:r>
      <w:r w:rsidR="00A91C43">
        <w:rPr>
          <w:rFonts w:ascii="Garamond" w:eastAsia="Calibri" w:hAnsi="Garamond" w:cstheme="majorBidi"/>
          <w:b/>
          <w:color w:val="000000" w:themeColor="text1"/>
          <w:sz w:val="20"/>
          <w:szCs w:val="20"/>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
      </w:r>
      <w:proofErr w:type="gramEnd"/>
      <w:r w:rsidR="0044066C">
        <w:rPr>
          <w:rFonts w:ascii="Garamond" w:eastAsia="Calibri" w:hAnsi="Garamond" w:cstheme="majorBidi"/>
          <w:b/>
          <w:color w:val="000000" w:themeColor="text1"/>
          <w:sz w:val="20"/>
          <w:szCs w:val="20"/>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 xml:space="preserve"/>
      </w:r>
      <w:r w:rsidR="00A17F9D" w:rsidRPr="008F3854">
        <w:rPr>
          <w:rFonts w:ascii="Garamond" w:eastAsia="Calibri" w:hAnsi="Garamond" w:cstheme="majorBidi"/>
          <w:b/>
          <w:color w:val="000000" w:themeColor="text1"/>
          <w:sz w:val="20"/>
          <w:szCs w:val="20"/>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
      </w:r>
      <w:r w:rsidR="00D13769">
        <w:rPr>
          <w:rFonts w:ascii="Garamond" w:eastAsia="Calibri" w:hAnsi="Garamond" w:cstheme="majorBidi"/>
          <w:b/>
          <w:color w:val="000000" w:themeColor="text1"/>
          <w:sz w:val="20"/>
          <w:szCs w:val="20"/>
          <w:vertAlign w:val="superscript"/>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
      </w:r>
      <w:r w:rsidR="00A17F9D">
        <w:rPr>
          <w:rFonts w:ascii="Garamond" w:eastAsia="Calibri" w:hAnsi="Garamond" w:cstheme="majorBidi"/>
          <w:b/>
          <w:color w:val="000000" w:themeColor="text1"/>
          <w:sz w:val="20"/>
          <w:szCs w:val="20"/>
          <w:vertAlign w:val="superscript"/>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 xml:space="preserve"/>
      </w:r>
    </w:p>
    <w:p w14:paraId="3CCA7996" w14:textId="0898E61F" w:rsidR="00AC5FDF" w:rsidRPr="008F3854" w:rsidRDefault="00AC5FDF" w:rsidP="00AC5FDF">
      <w:pPr>
        <w:jc w:val="center"/>
        <w:rPr>
          <w:rFonts w:ascii="Garamond" w:eastAsia="Calibri" w:hAnsi="Garamond" w:cstheme="majorBidi"/>
          <w:b/>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F3854">
        <w:rPr>
          <w:rFonts w:ascii="Garamond" w:eastAsia="Calibri" w:hAnsi="Garamond" w:cstheme="majorBidi"/>
          <w:b/>
          <w:bCs/>
          <w:color w:val="000000" w:themeColor="text1"/>
          <w:sz w:val="20"/>
          <w:szCs w:val="20"/>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r>
      <w:r w:rsidRPr="008F3854">
        <w:rPr>
          <w:rFonts w:ascii="Garamond" w:eastAsia="Calibri" w:hAnsi="Garamond" w:cstheme="majorBidi"/>
          <w:b/>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r>
    </w:p>
    <w:p w14:paraId="3EA74F8D" w14:textId="6CC0E370" w:rsidR="00AC5FDF" w:rsidRDefault="00AC5FDF" w:rsidP="00AC5FDF">
      <w:pPr>
        <w:jc w:val="center"/>
        <w:rPr>
          <w:rFonts w:ascii="Garamond" w:eastAsia="Calibri" w:hAnsi="Garamond" w:cstheme="majorBidi"/>
          <w:b/>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F3854">
        <w:rPr>
          <w:rFonts w:ascii="Garamond" w:eastAsia="Calibri" w:hAnsi="Garamond" w:cstheme="majorBidi"/>
          <w:b/>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r>
    </w:p>
    <w:p w14:paraId="2B89D0BE" w14:textId="60A9A76A" w:rsidR="00D13769" w:rsidRPr="008F3854" w:rsidRDefault="001B5E40" w:rsidP="00D13769">
      <w:pPr>
        <w:jc w:val="center"/>
        <w:rPr>
          <w:rFonts w:ascii="Garamond" w:hAnsi="Garamond" w:cstheme="majorBidi"/>
          <w:b/>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Garamond" w:eastAsia="Calibri" w:hAnsi="Garamond" w:cstheme="majorBidi"/>
          <w:b/>
          <w:bCs/>
          <w:color w:val="000000" w:themeColor="text1"/>
          <w:sz w:val="20"/>
          <w:szCs w:val="20"/>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r>
      <w:r w:rsidR="00D13769" w:rsidRPr="008F3854">
        <w:rPr>
          <w:rFonts w:ascii="Garamond" w:eastAsia="Calibri" w:hAnsi="Garamond" w:cstheme="majorBidi"/>
          <w:b/>
          <w:bCs/>
          <w:color w:val="000000" w:themeColor="text1"/>
          <w:sz w:val="20"/>
          <w:szCs w:val="20"/>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r>
      <w:r w:rsidR="00D13769" w:rsidRPr="008F3854">
        <w:rPr>
          <w:rFonts w:ascii="Garamond" w:eastAsia="Calibri" w:hAnsi="Garamond" w:cstheme="majorBidi"/>
          <w:b/>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r>
    </w:p>
    <w:p w14:paraId="6119CF01" w14:textId="77777777" w:rsidR="00D13769" w:rsidRPr="008F3854" w:rsidRDefault="00D13769" w:rsidP="00D13769">
      <w:pPr>
        <w:jc w:val="center"/>
        <w:rPr>
          <w:rFonts w:ascii="Garamond" w:hAnsi="Garamond" w:cstheme="majorBidi"/>
          <w:b/>
          <w:bCs/>
          <w:color w:val="000000" w:themeColor="text1"/>
          <w:sz w:val="20"/>
          <w:szCs w:val="20"/>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sidRPr="008F3854">
        <w:rPr>
          <w:rFonts w:ascii="Garamond" w:eastAsia="Calibri" w:hAnsi="Garamond" w:cstheme="majorBidi"/>
          <w:b/>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r>
    </w:p>
    <w:p w14:paraId="193F131A" w14:textId="7A9AA8D7" w:rsidR="003D3CB3" w:rsidRPr="008F3854" w:rsidRDefault="001B5E40" w:rsidP="00474FF8">
      <w:pPr>
        <w:jc w:val="center"/>
        <w:rPr>
          <w:rFonts w:ascii="Garamond" w:eastAsia="Calibri" w:hAnsi="Garamond" w:cstheme="majorBidi"/>
          <w:b/>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Garamond" w:eastAsia="Calibri" w:hAnsi="Garamond" w:cstheme="majorBidi"/>
          <w:b/>
          <w:bCs/>
          <w:color w:val="000000" w:themeColor="text1"/>
          <w:sz w:val="20"/>
          <w:szCs w:val="20"/>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r>
      <w:r w:rsidR="00022FE0" w:rsidRPr="008F3854">
        <w:rPr>
          <w:rFonts w:ascii="Garamond" w:eastAsia="Calibri" w:hAnsi="Garamond" w:cstheme="majorBidi"/>
          <w:b/>
          <w:bCs/>
          <w:color w:val="000000" w:themeColor="text1"/>
          <w:sz w:val="20"/>
          <w:szCs w:val="20"/>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r>
      <w:r w:rsidR="00893150">
        <w:rPr>
          <w:rFonts w:ascii="Garamond" w:eastAsia="Calibri" w:hAnsi="Garamond" w:cstheme="majorBidi"/>
          <w:b/>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r>
      <w:r w:rsidR="004E53D3">
        <w:rPr>
          <w:rFonts w:ascii="Garamond" w:eastAsia="Calibri" w:hAnsi="Garamond" w:cstheme="majorBidi"/>
          <w:b/>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r>
      <w:r w:rsidR="00474FF8">
        <w:rPr>
          <w:rFonts w:ascii="Garamond" w:eastAsia="Calibri" w:hAnsi="Garamond" w:cstheme="majorBidi"/>
          <w:b/>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r>
    </w:p>
    <w:p w14:paraId="3F891317" w14:textId="16A51E72" w:rsidR="00AC5FDF" w:rsidRDefault="00AC5FDF" w:rsidP="00AC5FDF">
      <w:pPr>
        <w:jc w:val="center"/>
        <w:rPr>
          <w:rFonts w:ascii="Garamond" w:hAnsi="Garamond" w:cstheme="majorBidi"/>
          <w:b/>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F3854">
        <w:rPr>
          <w:rFonts w:ascii="Garamond" w:hAnsi="Garamond" w:cstheme="majorBidi"/>
          <w:b/>
          <w:bCs/>
          <w:color w:val="000000" w:themeColor="text1"/>
          <w:sz w:val="20"/>
          <w:szCs w:val="20"/>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r>
      <w:r w:rsidRPr="008F3854">
        <w:rPr>
          <w:rFonts w:ascii="Garamond" w:hAnsi="Garamond" w:cstheme="majorBidi"/>
          <w:b/>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r>
      <w:hyperlink r:id="rId8" w:history="1">
        <w:r w:rsidR="00975776" w:rsidRPr="00CA1F1F">
          <w:rPr>
            <w:rStyle w:val="Hyperlink"/>
            <w:rFonts w:ascii="Garamond" w:hAnsi="Garamond" w:cstheme="majorBidi"/>
            <w:b/>
            <w:bCs/>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r>
      </w:hyperlink>
    </w:p>
    <w:p w14:paraId="7797D2A9" w14:textId="77777777" w:rsidR="00975776" w:rsidRDefault="00975776" w:rsidP="00AC5FDF">
      <w:pPr>
        <w:jc w:val="center"/>
        <w:rPr>
          <w:rFonts w:ascii="Garamond" w:hAnsi="Garamond" w:cstheme="majorBidi"/>
          <w:b/>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70ADC71" w14:textId="77777777" w:rsidR="00975776" w:rsidRPr="008F3854" w:rsidRDefault="00975776" w:rsidP="00AC5FDF">
      <w:pPr>
        <w:jc w:val="center"/>
        <w:rPr>
          <w:rFonts w:ascii="Garamond" w:hAnsi="Garamond" w:cstheme="majorBidi"/>
          <w:b/>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242FAAC" w14:textId="77777777" w:rsidR="00BC20D4" w:rsidRPr="00461FB2" w:rsidRDefault="00982C3F" w:rsidP="00680C20">
      <w:pPr>
        <w:spacing w:after="80"/>
        <w:rPr>
          <w:rFonts w:ascii="Garamond" w:hAnsi="Garamond" w:cstheme="majorBidi"/>
          <w:b/>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1FB2">
        <w:rPr>
          <w:rFonts w:ascii="Garamond" w:hAnsi="Garamond" w:cstheme="majorBidi"/>
          <w:b/>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stract</w:t>
      </w:r>
    </w:p>
    <w:p w14:paraId="2E9748AA" w14:textId="57407C07" w:rsidR="00BC20D4" w:rsidRPr="00461FB2" w:rsidRDefault="004F661E" w:rsidP="00680C20">
      <w:pPr>
        <w:spacing w:after="160"/>
        <w:ind w:left="360" w:right="360"/>
        <w:jc w:val="both"/>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igeria’s electoral system has, </w:t>
      </w:r>
      <w:r w:rsidR="005C15BA"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r </w:t>
      </w: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ver a </w:t>
      </w:r>
      <w:r w:rsidR="00AA1119"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cade</w:t>
      </w: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experienced</w:t>
      </w:r>
      <w:r w:rsidR="00A50F4C"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otable technological </w:t>
      </w:r>
      <w:r w:rsidR="00BB45B0"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olutions</w:t>
      </w: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B45B0"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ith the Independent National Electoral Commission (INEC) </w:t>
      </w:r>
      <w:r w:rsidR="008B2CD4"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mplementing </w:t>
      </w:r>
      <w:r w:rsidR="00BE375E"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arious</w:t>
      </w:r>
      <w:r w:rsidR="00AA1119"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B45B0"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 technologies ranging from Automated Fingerprint Identification System (AFIS),</w:t>
      </w:r>
      <w:r w:rsidR="00BA4113">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B45B0"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mart Card Reader (SCR), Automated Biometric Identification System(ABIS) to </w:t>
      </w: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Bimodal Voter Accreditation System (BVAS)</w:t>
      </w:r>
      <w:r w:rsidR="00BB45B0"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NEC Voter Enrolment Devices (IVED)</w:t>
      </w: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INEC Results Viewing Portal (IReV)</w:t>
      </w:r>
      <w:r w:rsidR="00AA1119"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all in a bid to achieve</w:t>
      </w:r>
      <w:r w:rsidR="00C400E3">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D56B5F">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80773">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intain</w:t>
      </w:r>
      <w:r w:rsidR="00D56B5F">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advance</w:t>
      </w:r>
      <w:r w:rsidR="00AA1119"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oral integrity. The </w:t>
      </w:r>
      <w:r w:rsidR="00177786"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gerian</w:t>
      </w:r>
      <w:r w:rsidR="00AA1119"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eneral elections of 2023, </w:t>
      </w:r>
      <w:r w:rsidR="007F4BE2"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dely regarded as the most technologically driven electoral processes, also demonstrated the profound transformative potential of electoral technologies, while exposing the structural, institutional, and political limitations of a</w:t>
      </w:r>
      <w:r w:rsidR="002A5367"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ould-be technocentric approach to democratic governance. Synthesising from the empirical evidence </w:t>
      </w:r>
      <w:r w:rsidR="00D6195F"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resented by </w:t>
      </w:r>
      <w:r w:rsidR="002A5367"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2023 electoral cycle, </w:t>
      </w:r>
      <w:r w:rsidR="00D6195F"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er-reviewed studies, election observation mission reports,</w:t>
      </w:r>
      <w:r w:rsidR="000E101B"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EC-In-</w:t>
      </w:r>
      <w:r w:rsidR="00C150C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w:t>
      </w:r>
      <w:r w:rsidR="000E101B"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use policy documents, </w:t>
      </w:r>
      <w:r w:rsidR="00D6195F"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some comparative African case studies, this paper presents a critical assessment on whether the technological innovations are a panacea for Nigeria’s prevalent challenge of electoral integrity or whether,</w:t>
      </w:r>
      <w:r w:rsidR="001D54DB"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th their configuration at the moment, </w:t>
      </w:r>
      <w:r w:rsidR="0060411A"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y </w:t>
      </w:r>
      <w:r w:rsidR="00052F9D"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re only </w:t>
      </w:r>
      <w:r w:rsidR="001D54DB"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decorative illusion that pave ways for </w:t>
      </w:r>
      <w:r w:rsidR="00052F9D"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w:t>
      </w:r>
      <w:r w:rsidR="001D54DB"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nipulations instead of eliminating </w:t>
      </w:r>
      <w:r w:rsidR="0005752F"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m</w:t>
      </w:r>
      <w:r w:rsidR="001D54DB"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ncealing the political pathologies </w:t>
      </w:r>
      <w:r w:rsidR="004B48B9"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uelling</w:t>
      </w:r>
      <w:r w:rsidR="001D54DB"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B48B9"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eneer of technological modernity. </w:t>
      </w:r>
      <w:r w:rsidR="004B48B9"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ve thematic domains were engaged in this study, viz: </w:t>
      </w: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political economy of electoral technology adoption; </w:t>
      </w:r>
      <w:r w:rsidR="004B48B9"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BVAS and IReV </w:t>
      </w: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monstrated effectiveness and limitations</w:t>
      </w:r>
      <w:r w:rsidR="004B48B9"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F4BE2"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tructural and infrastructural constraints; </w:t>
      </w: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ybersecurity vulnerabilities; and the </w:t>
      </w:r>
      <w:r w:rsidR="00A31D12"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ndemic </w:t>
      </w: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uman and institutional factors</w:t>
      </w:r>
      <w:r w:rsidR="00A31D12"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roving elusive </w:t>
      </w:r>
      <w:r w:rsidR="00E75979"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w:t>
      </w:r>
      <w:r w:rsidR="00D173AD"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842F2"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D173AD"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solving </w:t>
      </w:r>
      <w:r w:rsidR="00A31D12"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rip of </w:t>
      </w: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chnology alone</w:t>
      </w:r>
      <w:r w:rsidR="00A31D12"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is study submits that technology is neither a panacea for </w:t>
      </w:r>
      <w:r w:rsidR="005E4D38"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iseased </w:t>
      </w:r>
      <w:r w:rsidR="00A31D12"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integrity nor an illusion, but a </w:t>
      </w: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ditional amplifier of institutional quality</w:t>
      </w:r>
      <w:r w:rsidR="000074FB"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apable of fostering electoral integrity when incorporated in the certainty of a legal framework, </w:t>
      </w: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stitutional independence, </w:t>
      </w:r>
      <w:r w:rsidR="000074FB"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itable</w:t>
      </w: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frastructure,</w:t>
      </w:r>
      <w:r w:rsidR="00B9781E"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214FE"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y</w:t>
      </w:r>
      <w:r w:rsidR="00B9781E"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mic IT-governance</w:t>
      </w:r>
      <w:r w:rsidR="007E3E31"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political will</w:t>
      </w:r>
      <w:r w:rsidR="000074FB"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ut not insulated from spectacular failures when adopted without considering the aforementioned. The paper then proposed some tangible </w:t>
      </w:r>
      <w:r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thways for the 2027 electoral cycle and beyond</w:t>
      </w:r>
      <w:r w:rsidR="000074FB" w:rsidRPr="00461FB2">
        <w:rPr>
          <w:rFonts w:ascii="Garamond" w:hAnsi="Garamond" w:cstheme="majorBidi"/>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4DD793CC" w14:textId="314072CE" w:rsidR="00B177F1" w:rsidRPr="00963EEE" w:rsidRDefault="00982C3F" w:rsidP="00963EEE">
      <w:pPr>
        <w:spacing w:after="140"/>
        <w:jc w:val="both"/>
        <w:rPr>
          <w:rFonts w:ascii="Garamond" w:hAnsi="Garamond" w:cstheme="majorBidi"/>
          <w:i/>
          <w:iCs/>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1FB2">
        <w:rPr>
          <w:rFonts w:ascii="Garamond" w:hAnsi="Garamond" w:cstheme="majorBidi"/>
          <w:b/>
          <w:bCs/>
          <w:i/>
          <w:iCs/>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ywords</w:t>
      </w:r>
      <w:r w:rsidRPr="00461FB2">
        <w:rPr>
          <w:rFonts w:ascii="Garamond" w:hAnsi="Garamond" w:cstheme="majorBidi"/>
          <w:i/>
          <w:iCs/>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80C20" w:rsidRPr="00461FB2">
        <w:rPr>
          <w:rFonts w:ascii="Garamond" w:hAnsi="Garamond" w:cstheme="majorBidi"/>
          <w:i/>
          <w:iCs/>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chnological innovation, </w:t>
      </w:r>
      <w:r w:rsidRPr="00461FB2">
        <w:rPr>
          <w:rFonts w:ascii="Garamond" w:hAnsi="Garamond" w:cstheme="majorBidi"/>
          <w:i/>
          <w:iCs/>
          <w:color w:val="auto"/>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 integrity, Nigeria, BVAS, IReV, INEC, biometric technology, election management, democratic backsliding, political will, digital divide, 2023 general elections, Africa</w:t>
      </w:r>
    </w:p>
    <w:p w14:paraId="25120C0A" w14:textId="3DB25C7B" w:rsidR="006629EC" w:rsidRPr="006629EC" w:rsidRDefault="00982C3F" w:rsidP="006629EC">
      <w:pPr>
        <w:pStyle w:val="Heading1"/>
        <w:numPr>
          <w:ilvl w:val="0"/>
          <w:numId w:val="3"/>
        </w:numPr>
        <w:jc w:val="both"/>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61FB2">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roduction</w:t>
      </w:r>
    </w:p>
    <w:p w14:paraId="0DDB543A" w14:textId="2145F11E" w:rsidR="006629EC" w:rsidRPr="00782153" w:rsidRDefault="006629EC" w:rsidP="00782153">
      <w:pPr>
        <w:spacing w:before="100" w:beforeAutospacing="1" w:after="100" w:afterAutospacing="1"/>
        <w:jc w:val="both"/>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82153">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technological innovations</w:t>
      </w:r>
      <w:r w:rsidR="00854A2B">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Nigeria’s electoral system</w:t>
      </w:r>
      <w:r w:rsidRPr="00782153">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re adopted with the intention to enhance electoral transparency, improved electoral credibility, reinforce public trust in electoral processes and service delivery</w:t>
      </w:r>
      <w:r w:rsidR="007754EE">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y were </w:t>
      </w:r>
      <w:r w:rsidR="00A2263A">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lso </w:t>
      </w:r>
      <w:r w:rsidR="007754EE">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ployed to </w:t>
      </w:r>
      <w:r w:rsidRPr="00782153">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w</w:t>
      </w:r>
      <w:r w:rsidR="00337A02">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r</w:t>
      </w:r>
      <w:r w:rsidRPr="00782153">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uman interference in electoral processes. Many empirical </w:t>
      </w:r>
      <w:r w:rsidR="00782153" w:rsidRPr="00782153">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ieces</w:t>
      </w:r>
      <w:r w:rsidRPr="00782153">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evidence have shown </w:t>
      </w:r>
      <w:r w:rsidR="00337A02">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w:t>
      </w:r>
      <w:r w:rsidRPr="00782153">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se innovations have decimated voter impersonation</w:t>
      </w:r>
      <w:r w:rsidR="00926F88">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782153">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multiple voting</w:t>
      </w:r>
      <w:r w:rsidR="006D7B1C">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34719">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3010D">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jayi&lt;/Author&gt;&lt;Year&gt;2026&lt;/Year&gt;&lt;RecNum&gt;424&lt;/RecNum&gt;&lt;DisplayText&gt;(Ajayi&lt;style face="italic"&gt; et al.&lt;/style&gt;, 2026)&lt;/DisplayText&gt;&lt;record&gt;&lt;rec-number&gt;424&lt;/rec-number&gt;&lt;foreign-keys&gt;&lt;key app="EN" db-id="st2xddf5sta2s8eawwzpx95xswd209z29spx" timestamp="1778081899"&gt;424&lt;/key&gt;&lt;/foreign-keys&gt;&lt;ref-type name="Journal Article"&gt;17&lt;/ref-type&gt;&lt;contributors&gt;&lt;authors&gt;&lt;author&gt;Ajayi, Oluwaseun Clement&lt;/author&gt;&lt;author&gt;Peter, Abraham Musa&lt;/author&gt;&lt;author&gt;Apine, Margaret&lt;/author&gt;&lt;/authors&gt;&lt;/contributors&gt;&lt;titles&gt;&lt;title&gt;An assessment of the impact of technological innovations on electoral credibility in Nigeria, 2015 to 2023&lt;/title&gt;&lt;secondary-title&gt;Canadian Social Science&lt;/secondary-title&gt;&lt;/titles&gt;&lt;periodical&gt;&lt;full-title&gt;Canadian Social Science&lt;/full-title&gt;&lt;/periodical&gt;&lt;pages&gt;88-100&lt;/pages&gt;&lt;volume&gt;22&lt;/volume&gt;&lt;number&gt;1&lt;/number&gt;&lt;dates&gt;&lt;year&gt;2026&lt;/year&gt;&lt;/dates&gt;&lt;urls&gt;&lt;/urls&gt;&lt;/record&gt;&lt;/Cite&gt;&lt;/EndNote&gt;</w:instrText>
      </w:r>
      <w:r w:rsidR="00C34719">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Pr>
          <w:rFonts w:ascii="Garamond" w:eastAsia="Times New Roman" w:hAnsi="Garamond"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jayi</w:t>
      </w:r>
      <w:r w:rsidR="0033010D" w:rsidRPr="0033010D">
        <w:rPr>
          <w:rFonts w:ascii="Garamond" w:eastAsia="Times New Roman" w:hAnsi="Garamond" w:cs="Times New Roman"/>
          <w:i/>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Pr>
          <w:rFonts w:ascii="Garamond" w:eastAsia="Times New Roman" w:hAnsi="Garamond"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6)</w:t>
      </w:r>
      <w:r w:rsidR="00C34719">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8E770B">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D13CD">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owever, </w:t>
      </w:r>
      <w:r w:rsidR="00CE5B2D">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B146FD">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ritical answer-begging question </w:t>
      </w:r>
      <w:r w:rsidR="00D9520D">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mains: </w:t>
      </w:r>
      <w:r w:rsidR="00DB7B4F">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ve</w:t>
      </w:r>
      <w:r w:rsidR="00D01534">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w:t>
      </w:r>
      <w:r w:rsidR="005553D7">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se </w:t>
      </w:r>
      <w:r w:rsidR="0011087C">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opted</w:t>
      </w:r>
      <w:r w:rsidR="00D01534">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echnological innovation</w:t>
      </w:r>
      <w:r w:rsidR="005F7409">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D01534">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60D60">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asically </w:t>
      </w:r>
      <w:r w:rsidR="00BE50F8">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nhanced </w:t>
      </w:r>
      <w:r w:rsidR="004F081E">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Nigeria’s </w:t>
      </w:r>
      <w:r w:rsidR="00BE50F8">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w:t>
      </w:r>
      <w:r w:rsidR="006B63EC">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grity or </w:t>
      </w:r>
      <w:r w:rsidR="001810FC">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imply complicated the locus of electoral </w:t>
      </w:r>
      <w:r w:rsidR="00436CAC">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nipulation</w:t>
      </w:r>
      <w:r w:rsidR="00957B6F">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w:t>
      </w:r>
      <w:r w:rsidR="00AD09E7">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fldData xml:space="preserve">PEVuZE5vdGU+PENpdGU+PEF1dGhvcj5JdGE8L0F1dGhvcj48WWVhcj4yMDI1PC9ZZWFyPjxSZWNO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</w:fldData>
        </w:fldChar>
      </w:r>
      <w:r w:rsidR="000D13C9">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w:instrText>
      </w:r>
      <w:r w:rsidR="000D13C9">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fldData xml:space="preserve">PEVuZE5vdGU+PENpdGU+PEF1dGhvcj5JdGE8L0F1dGhvcj48WWVhcj4yMDI1PC9ZZWFyPjxSZWNO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</w:fldData>
        </w:fldChar>
      </w:r>
      <w:r w:rsidR="000D13C9">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DATA </w:instrText>
      </w:r>
      <w:r w:rsidR="000D13C9">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0D13C9">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AD09E7">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AD09E7">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0D13C9">
        <w:rPr>
          <w:rFonts w:ascii="Garamond" w:eastAsia="Times New Roman" w:hAnsi="Garamond"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eleke</w:t>
      </w:r>
      <w:r w:rsidR="000D13C9" w:rsidRPr="000D13C9">
        <w:rPr>
          <w:rFonts w:ascii="Garamond" w:eastAsia="Times New Roman" w:hAnsi="Garamond" w:cs="Times New Roman"/>
          <w:i/>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0D13C9">
        <w:rPr>
          <w:rFonts w:ascii="Garamond" w:eastAsia="Times New Roman" w:hAnsi="Garamond"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4; Ita &amp; Ibanga, 2025; Peter, 2023)</w:t>
      </w:r>
      <w:r w:rsidR="00AD09E7">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436CAC">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810FC">
        <w:rPr>
          <w:rFonts w:ascii="Garamond" w:eastAsia="Times New Roman" w:hAnsi="Garamond"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27094520" w14:textId="409CA261" w:rsidR="00BC37B1" w:rsidRPr="00473C10" w:rsidRDefault="000E65AE"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T</w:t>
      </w:r>
      <w:r w:rsidR="005C15C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 e</w:t>
      </w:r>
      <w:r w:rsidR="00844832"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ctions</w:t>
      </w:r>
      <w:r w:rsidR="005C15C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start with, </w:t>
      </w:r>
      <w:r w:rsidR="00844832"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re the </w:t>
      </w:r>
      <w:r w:rsidR="001F36D2"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eartbeat of </w:t>
      </w:r>
      <w:r w:rsidR="00D70F99"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mocratic institutions</w:t>
      </w:r>
      <w:r w:rsidR="007D3C90"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A2C86"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Chukwudi&lt;/Author&gt;&lt;Year&gt;2024&lt;/Year&gt;&lt;RecNum&gt;400&lt;/RecNum&gt;&lt;DisplayText&gt;(Chukwudi&lt;style face="italic"&gt; et al.&lt;/style&gt;, 2024)&lt;/DisplayText&gt;&lt;record&gt;&lt;rec-number&gt;400&lt;/rec-number&gt;&lt;foreign-keys&gt;&lt;key app="EN" db-id="st2xddf5sta2s8eawwzpx95xswd209z29spx" timestamp="1776955110"&gt;400&lt;/key&gt;&lt;/foreign-keys&gt;&lt;ref-type name="Journal Article"&gt;17&lt;/ref-type&gt;&lt;contributors&gt;&lt;authors&gt;&lt;author&gt;Chukwudi, Celestina Ekene&lt;/author&gt;&lt;author&gt;Osimen, Goddy Uwa&lt;/author&gt;&lt;author&gt;Ezebuilo, Paul Chibuike&lt;/author&gt;&lt;author&gt;Adi, Isaac&lt;/author&gt;&lt;/authors&gt;&lt;/contributors&gt;&lt;titles&gt;&lt;title&gt;The Electorates and Electioneering Process: A Global View of Democratic System&lt;/title&gt;&lt;secondary-title&gt;Pakistan Journal of Life &amp;amp; Social Sciences&lt;/secondary-title&gt;&lt;/titles&gt;&lt;periodical&gt;&lt;full-title&gt;Pakistan Journal of Life &amp;amp; Social Sciences&lt;/full-title&gt;&lt;/periodical&gt;&lt;volume&gt;22&lt;/volume&gt;&lt;number&gt;2&lt;/number&gt;&lt;dates&gt;&lt;year&gt;2024&lt;/year&gt;&lt;/dates&gt;&lt;isbn&gt;1727-4915&lt;/isbn&gt;&lt;urls&gt;&lt;/urls&gt;&lt;/record&gt;&lt;/Cite&gt;&lt;/EndNote&gt;</w:instrText>
      </w:r>
      <w:r w:rsidR="009A2C86"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ukwudi</w:t>
      </w:r>
      <w:r w:rsidR="0033010D" w:rsidRPr="0033010D">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4)</w:t>
      </w:r>
      <w:r w:rsidR="009A2C86"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D70F99"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44832"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y are the basic </w:t>
      </w:r>
      <w:r w:rsidR="00526A6E"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cedures</w:t>
      </w:r>
      <w:r w:rsidR="00844832"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y which the sovereign power of the people </w:t>
      </w:r>
      <w:r w:rsidR="00B81A8D"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 constituted, </w:t>
      </w:r>
      <w:r w:rsidR="00844832"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newed, and subjected to popular accountability</w:t>
      </w:r>
      <w:r w:rsid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61FB2"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461FB2"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Walewicz&lt;/Author&gt;&lt;Year&gt;2024&lt;/Year&gt;&lt;RecNum&gt;401&lt;/RecNum&gt;&lt;DisplayText&gt;(Walewicz, 2024)&lt;/DisplayText&gt;&lt;record&gt;&lt;rec-number&gt;401&lt;/rec-number&gt;&lt;foreign-keys&gt;&lt;key app="EN" db-id="st2xddf5sta2s8eawwzpx95xswd209z29spx" timestamp="1776955552"&gt;401&lt;/key&gt;&lt;/foreign-keys&gt;&lt;ref-type name="Journal Article"&gt;17&lt;/ref-type&gt;&lt;contributors&gt;&lt;authors&gt;&lt;author&gt;Walewicz, Piotr&lt;/author&gt;&lt;/authors&gt;&lt;/contributors&gt;&lt;titles&gt;&lt;title&gt;Towards Resilient Electoral Systems&lt;/title&gt;&lt;secondary-title&gt;Elections in Times of a Pandemic–Dilemmas and Challenges: Experiences of the European Countries&lt;/secondary-title&gt;&lt;/titles&gt;&lt;periodical&gt;&lt;full-title&gt;Elections in Times of a Pandemic–Dilemmas and Challenges: Experiences of the European Countries&lt;/full-title&gt;&lt;/periodical&gt;&lt;pages&gt;27&lt;/pages&gt;&lt;dates&gt;&lt;year&gt;2024&lt;/year&gt;&lt;/dates&gt;&lt;isbn&gt;900469062X&lt;/isbn&gt;&lt;urls&gt;&lt;/urls&gt;&lt;/record&gt;&lt;/Cite&gt;&lt;/EndNote&gt;</w:instrText>
      </w:r>
      <w:r w:rsidR="00461FB2"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461FB2" w:rsidRPr="00461FB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alewicz, 2024)</w:t>
      </w:r>
      <w:r w:rsidR="00461FB2"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844832" w:rsidRPr="00461F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844832" w:rsidRPr="00727DB4">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E1CD6" w:rsidRPr="001C7D9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iven its population and registered voters, Nigeria is not just </w:t>
      </w:r>
      <w:r w:rsidR="00EF5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w:t>
      </w:r>
      <w:r w:rsidR="00DB76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E1CD6" w:rsidRPr="001C7D9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frica’s most populous country; it is also its largest democrac</w:t>
      </w:r>
      <w:r w:rsidR="00CE1CD6"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00F87EA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C7D9D"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1C7D9D"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shindorbe&lt;/Author&gt;&lt;Year&gt;2022&lt;/Year&gt;&lt;RecNum&gt;402&lt;/RecNum&gt;&lt;DisplayText&gt;(Ashindorbe &amp;amp; Danjibo, 2022)&lt;/DisplayText&gt;&lt;record&gt;&lt;rec-number&gt;402&lt;/rec-number&gt;&lt;foreign-keys&gt;&lt;key app="EN" db-id="st2xddf5sta2s8eawwzpx95xswd209z29spx" timestamp="1776955791"&gt;402&lt;/key&gt;&lt;/foreign-keys&gt;&lt;ref-type name="Journal Article"&gt;17&lt;/ref-type&gt;&lt;contributors&gt;&lt;authors&gt;&lt;author&gt;Ashindorbe, Kelvin&lt;/author&gt;&lt;author&gt;Danjibo, Nathaniel&lt;/author&gt;&lt;/authors&gt;&lt;/contributors&gt;&lt;titles&gt;&lt;title&gt;Two decades of democracy in Nigeria&lt;/title&gt;&lt;secondary-title&gt;JournaL of african ELEctions&lt;/secondary-title&gt;&lt;/titles&gt;&lt;periodical&gt;&lt;full-title&gt;Journal of African Elections&lt;/full-title&gt;&lt;/periodical&gt;&lt;pages&gt;168-183&lt;/pages&gt;&lt;volume&gt;20&lt;/volume&gt;&lt;number&gt;2&lt;/number&gt;&lt;dates&gt;&lt;year&gt;2022&lt;/year&gt;&lt;/dates&gt;&lt;urls&gt;&lt;/urls&gt;&lt;/record&gt;&lt;/Cite&gt;&lt;/EndNote&gt;</w:instrText>
      </w:r>
      <w:r w:rsidR="001C7D9D"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1C7D9D" w:rsidRPr="001B19BB">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hindorbe &amp; Danjibo, 2022)</w:t>
      </w:r>
      <w:r w:rsidR="001C7D9D"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C55F60"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E4594"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owever</w:t>
      </w:r>
      <w:r w:rsidR="00C55F60"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s electoral </w:t>
      </w:r>
      <w:r w:rsidR="001A49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fe</w:t>
      </w:r>
      <w:r w:rsidR="00C55F60"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C37B1"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w:t>
      </w:r>
      <w:r w:rsidR="00C55F60"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istorically been a contested </w:t>
      </w:r>
      <w:r w:rsidR="00850901"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pace </w:t>
      </w:r>
      <w:r w:rsidR="00D83F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r </w:t>
      </w:r>
      <w:r w:rsidR="008B6DD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oth </w:t>
      </w:r>
      <w:r w:rsidR="00C55F60"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 positivity</w:t>
      </w:r>
      <w:r w:rsidR="008B6DD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0043674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uge </w:t>
      </w:r>
      <w:r w:rsidR="008B6DD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egativi</w:t>
      </w:r>
      <w:r w:rsidR="00FF594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y. Positivity</w:t>
      </w:r>
      <w:r w:rsidR="0043674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55F60"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terms of </w:t>
      </w:r>
      <w:r w:rsidR="00BC37B1"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bilisation</w:t>
      </w:r>
      <w:r w:rsidR="0043674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N</w:t>
      </w:r>
      <w:r w:rsid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gativity in terms of systematic manipulations, endemic electoral fraud, life-threatening violence, and litigated legitimacy </w:t>
      </w:r>
      <w:r w:rsidR="00FB699D"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FB699D"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Ejura&lt;/Author&gt;&lt;Year&gt;2024&lt;/Year&gt;&lt;RecNum&gt;403&lt;/RecNum&gt;&lt;DisplayText&gt;(Ejura &amp;amp; Tochukwu, 2024)&lt;/DisplayText&gt;&lt;record&gt;&lt;rec-number&gt;403&lt;/rec-number&gt;&lt;foreign-keys&gt;&lt;key app="EN" db-id="st2xddf5sta2s8eawwzpx95xswd209z29spx" timestamp="1776955975"&gt;403&lt;/key&gt;&lt;/foreign-keys&gt;&lt;ref-type name="Journal Article"&gt;17&lt;/ref-type&gt;&lt;contributors&gt;&lt;authors&gt;&lt;author&gt;Ejura, Olekwara&lt;/author&gt;&lt;author&gt;Tochukwu, Raymond&lt;/author&gt;&lt;/authors&gt;&lt;/contributors&gt;&lt;titles&gt;&lt;title&gt;Nigeria’s Elite and Manipulation of Politics: A Review of the 2023 Presidential Election&lt;/title&gt;&lt;secondary-title&gt;International Journal of Strategic Research in Education, Technology and Humanities&lt;/secondary-title&gt;&lt;/titles&gt;&lt;periodical&gt;&lt;full-title&gt;International Journal of Strategic Research in Education, Technology and Humanities&lt;/full-title&gt;&lt;/periodical&gt;&lt;pages&gt;102-121&lt;/pages&gt;&lt;volume&gt;12&lt;/volume&gt;&lt;number&gt;2&lt;/number&gt;&lt;dates&gt;&lt;year&gt;2024&lt;/year&gt;&lt;/dates&gt;&lt;urls&gt;&lt;/urls&gt;&lt;/record&gt;&lt;/Cite&gt;&lt;/EndNote&gt;</w:instrText>
      </w:r>
      <w:r w:rsidR="00FB699D"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B699D" w:rsidRPr="001B19BB">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jura &amp; Tochukwu, 2024)</w:t>
      </w:r>
      <w:r w:rsidR="00FB699D" w:rsidRPr="001B19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844832" w:rsidRPr="00727DB4">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00DA9CC1" w14:textId="04A3EE35" w:rsidR="00BC20D4" w:rsidRPr="001D25E4" w:rsidRDefault="00BC37B1"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3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ight from Nigeria’s</w:t>
      </w:r>
      <w:r w:rsidR="007766FF" w:rsidRPr="00473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999 </w:t>
      </w:r>
      <w:r w:rsidRPr="00473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ansition to representative and presidential </w:t>
      </w:r>
      <w:r w:rsidR="007766FF" w:rsidRPr="00473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mocratic</w:t>
      </w:r>
      <w:r w:rsidRPr="00473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overnance</w:t>
      </w:r>
      <w:r w:rsidR="007766FF" w:rsidRPr="00473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ubsequent electoral cycles have </w:t>
      </w:r>
      <w:r w:rsidR="00850901" w:rsidRPr="00473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ffered badly</w:t>
      </w:r>
      <w:r w:rsidR="007766FF" w:rsidRPr="00473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rom electoral malpractices such as ballot stuffing, voter suppression, election result fabrication, electoral official intimidation, multiple voting and other organised electoral distortions</w:t>
      </w:r>
      <w:r w:rsidR="00070CE7" w:rsidRPr="00473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73C10" w:rsidRPr="00473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Omojowo&lt;/Author&gt;&lt;Year&gt;2024&lt;/Year&gt;&lt;RecNum&gt;404&lt;/RecNum&gt;&lt;DisplayText&gt;(Omojowo&lt;style face="italic"&gt; et al.&lt;/style&gt;, 2024)&lt;/DisplayText&gt;&lt;record&gt;&lt;rec-number&gt;404&lt;/rec-number&gt;&lt;foreign-keys&gt;&lt;key app="EN" db-id="st2xddf5sta2s8eawwzpx95xswd209z29spx" timestamp="1776956435"&gt;404&lt;/key&gt;&lt;/foreign-keys&gt;&lt;ref-type name="Journal Article"&gt;17&lt;/ref-type&gt;&lt;contributors&gt;&lt;authors&gt;&lt;author&gt;Omojowo, Sunday&lt;/author&gt;&lt;author&gt;Moliki, Ahmed&lt;/author&gt;&lt;author&gt;Oyekanmi, Abiodun&lt;/author&gt;&lt;author&gt;Adenuga, Ademolu&lt;/author&gt;&lt;/authors&gt;&lt;/contributors&gt;&lt;titles&gt;&lt;title&gt;Electoral violence and malpractices: Navigating obstacles to strengthening democracy in nigeria&amp;apos;s fourth republic&lt;/title&gt;&lt;secondary-title&gt;Ethiopian Journal of Governance and Development&lt;/secondary-title&gt;&lt;/titles&gt;&lt;periodical&gt;&lt;full-title&gt;Ethiopian Journal of Governance and Development&lt;/full-title&gt;&lt;/periodical&gt;&lt;volume&gt;3&lt;/volume&gt;&lt;number&gt;1&lt;/number&gt;&lt;dates&gt;&lt;year&gt;2024&lt;/year&gt;&lt;/dates&gt;&lt;isbn&gt;2957-4420&lt;/isbn&gt;&lt;urls&gt;&lt;/urls&gt;&lt;/record&gt;&lt;/Cite&gt;&lt;/EndNote&gt;</w:instrText>
      </w:r>
      <w:r w:rsidR="00473C10" w:rsidRPr="00473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mojowo</w:t>
      </w:r>
      <w:r w:rsidR="0033010D" w:rsidRPr="0033010D">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4)</w:t>
      </w:r>
      <w:r w:rsidR="00473C10" w:rsidRPr="00473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844832" w:rsidRPr="00727DB4">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E4594" w:rsidRPr="001D25E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reover,</w:t>
      </w:r>
      <w:r w:rsidR="007766FF" w:rsidRPr="001D25E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 these pathologies continued, credibility in both electoral and democratic </w:t>
      </w:r>
      <w:r w:rsidR="00AB49B7" w:rsidRPr="001D25E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stitutions </w:t>
      </w:r>
      <w:r w:rsidR="007766FF" w:rsidRPr="001D25E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ad been damaged </w:t>
      </w:r>
      <w:r w:rsidR="00AB49B7" w:rsidRPr="001D25E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such an extent that, by the eve of </w:t>
      </w:r>
      <w:r w:rsidR="00B640BD" w:rsidRPr="001D25E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AB49B7" w:rsidRPr="001D25E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023 general elections, only 23 </w:t>
      </w:r>
      <w:r w:rsidR="00B640BD" w:rsidRPr="001D25E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 cent</w:t>
      </w:r>
      <w:r w:rsidR="00AB49B7" w:rsidRPr="001D25E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the </w:t>
      </w:r>
      <w:r w:rsidR="00B640BD" w:rsidRPr="001D25E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gerian</w:t>
      </w:r>
      <w:r w:rsidR="00AB49B7" w:rsidRPr="001D25E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orate had confidence and trust in the Independent National Electoral Commission (INEC), Nigeria’s electoral umpire </w:t>
      </w:r>
      <w:r w:rsidR="001D25E4" w:rsidRPr="001D25E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Kolade&lt;/Author&gt;&lt;Year&gt;2023&lt;/Year&gt;&lt;RecNum&gt;405&lt;/RecNum&gt;&lt;DisplayText&gt;(Kolade&lt;style face="italic"&gt; et al.&lt;/style&gt;, 2023)&lt;/DisplayText&gt;&lt;record&gt;&lt;rec-number&gt;405&lt;/rec-number&gt;&lt;foreign-keys&gt;&lt;key app="EN" db-id="st2xddf5sta2s8eawwzpx95xswd209z29spx" timestamp="1776956741"&gt;405&lt;/key&gt;&lt;/foreign-keys&gt;&lt;ref-type name="Journal Article"&gt;17&lt;/ref-type&gt;&lt;contributors&gt;&lt;authors&gt;&lt;author&gt;Kolade, Oluwaseun&lt;/author&gt;&lt;author&gt;Obembe, Demola&lt;/author&gt;&lt;author&gt;Olufemi, Joshua&lt;/author&gt;&lt;/authors&gt;&lt;/contributors&gt;&lt;titles&gt;&lt;title&gt;Digital disruption of Africa’s electoral process: Insights from Nigeria’s 2023 presidential election&lt;/title&gt;&lt;secondary-title&gt;Available at SSRN 4481059&lt;/secondary-title&gt;&lt;/titles&gt;&lt;periodical&gt;&lt;full-title&gt;Available at SSRN 4481059&lt;/full-title&gt;&lt;/periodical&gt;&lt;dates&gt;&lt;year&gt;2023&lt;/year&gt;&lt;/dates&gt;&lt;urls&gt;&lt;/urls&gt;&lt;/record&gt;&lt;/Cite&gt;&lt;/EndNote&gt;</w:instrText>
      </w:r>
      <w:r w:rsidR="001D25E4" w:rsidRPr="001D25E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lade</w:t>
      </w:r>
      <w:r w:rsidR="0033010D" w:rsidRPr="0033010D">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3)</w:t>
      </w:r>
      <w:r w:rsidR="001D25E4" w:rsidRPr="001D25E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844832" w:rsidRPr="001D25E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5887CEB8" w14:textId="60B132E4" w:rsidR="00B27D84" w:rsidRPr="001B46DF" w:rsidRDefault="005E5EA7"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response to </w:t>
      </w:r>
      <w:r w:rsidR="00AB49B7" w:rsidRPr="0016444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institutionalised </w:t>
      </w:r>
      <w:r w:rsidR="006600A9" w:rsidRPr="0016444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ust-eroding trajectory, </w:t>
      </w:r>
      <w:r w:rsidR="00AB49B7" w:rsidRPr="0016444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uccessive INEC administrative leadership have ambitiously </w:t>
      </w:r>
      <w:r w:rsidR="00C90359" w:rsidRPr="0016444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ought technological transformation, hinged on the conviction that technological innovation could solve electoral problems of weak institutional integrity or, at least,</w:t>
      </w:r>
      <w:r w:rsidR="002B5628" w:rsidRPr="0016444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mpensate for the political will</w:t>
      </w:r>
      <w:r w:rsidR="0016444C" w:rsidRPr="0016444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C46B0" w:rsidRPr="0016444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Cheeseman&lt;/Author&gt;&lt;Year&gt;2021&lt;/Year&gt;&lt;RecNum&gt;406&lt;/RecNum&gt;&lt;DisplayText&gt;(Cheeseman&lt;style face="italic"&gt; et al.&lt;/style&gt;, 2021)&lt;/DisplayText&gt;&lt;record&gt;&lt;rec-number&gt;406&lt;/rec-number&gt;&lt;foreign-keys&gt;&lt;key app="EN" db-id="st2xddf5sta2s8eawwzpx95xswd209z29spx" timestamp="1776957018"&gt;406&lt;/key&gt;&lt;/foreign-keys&gt;&lt;ref-type name="Book"&gt;6&lt;/ref-type&gt;&lt;contributors&gt;&lt;authors&gt;&lt;author&gt;Cheeseman, Nic&lt;/author&gt;&lt;author&gt;Lynch, Gabrielle&lt;/author&gt;&lt;author&gt;Willis, Justin&lt;/author&gt;&lt;/authors&gt;&lt;/contributors&gt;&lt;titles&gt;&lt;title&gt;Why do elections matter in Africa?: Democracy, voting and virtue&lt;/title&gt;&lt;/titles&gt;&lt;dates&gt;&lt;year&gt;2021&lt;/year&gt;&lt;/dates&gt;&lt;publisher&gt;Cambridge University Press&lt;/publisher&gt;&lt;isbn&gt;110841723X&lt;/isbn&gt;&lt;urls&gt;&lt;/urls&gt;&lt;/record&gt;&lt;/Cite&gt;&lt;/EndNote&gt;</w:instrText>
      </w:r>
      <w:r w:rsidR="009C46B0" w:rsidRPr="0016444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eeseman</w:t>
      </w:r>
      <w:r w:rsidR="0033010D" w:rsidRPr="0033010D">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1)</w:t>
      </w:r>
      <w:r w:rsidR="009C46B0" w:rsidRPr="0016444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B27D84" w:rsidRPr="0016444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6B7BD20A" w14:textId="60AD436E" w:rsidR="00B27D84" w:rsidRPr="00624B10" w:rsidRDefault="002B5628"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B46D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is conviction has an</w:t>
      </w:r>
      <w:r w:rsidR="00F928F5" w:rsidRPr="001B46D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tellectual pedigree, </w:t>
      </w:r>
      <w:r w:rsidRPr="001B46D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uelled by </w:t>
      </w:r>
      <w:r w:rsidR="00C90359" w:rsidRPr="001B46D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roader scholarship on the transformative potential of technology in general</w:t>
      </w:r>
      <w:r w:rsidR="00BC3DE9" w:rsidRPr="001B46D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00CE2E19" w:rsidRPr="001B46D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re specifically</w:t>
      </w:r>
      <w:r w:rsidR="00BC3DE9" w:rsidRPr="001B46D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electoral technologies observed in developing democracies, including</w:t>
      </w:r>
      <w:r w:rsidR="00C90359" w:rsidRPr="001B46D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igital biometrics, electronic transmission, and a real-time public results viewing portal</w:t>
      </w:r>
      <w:r w:rsidR="00F928F5" w:rsidRPr="001B46D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27D84" w:rsidRPr="001B46D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ll these were deemed </w:t>
      </w:r>
      <w:r w:rsidR="00C90359" w:rsidRPr="001B46D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pable of prohibiting electoral manipulation to a large extent</w:t>
      </w:r>
      <w:r w:rsidR="00B27D84" w:rsidRPr="001B46D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transparent enough to </w:t>
      </w:r>
      <w:r w:rsidR="00B879A0" w:rsidRPr="001B46D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low a publi</w:t>
      </w:r>
      <w:r w:rsidR="00B879A0"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r w:rsidR="00FE71C2"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27D84"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butt</w:t>
      </w:r>
      <w:r w:rsidR="00FE71C2"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l </w:t>
      </w:r>
      <w:r w:rsidR="001B46DF"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Cheeseman&lt;/Author&gt;&lt;Year&gt;2021&lt;/Year&gt;&lt;RecNum&gt;406&lt;/RecNum&gt;&lt;DisplayText&gt;(Cheeseman&lt;style face="italic"&gt; et al.&lt;/style&gt;, 2021)&lt;/DisplayText&gt;&lt;record&gt;&lt;rec-number&gt;406&lt;/rec-number&gt;&lt;foreign-keys&gt;&lt;key app="EN" db-id="st2xddf5sta2s8eawwzpx95xswd209z29spx" timestamp="1776957018"&gt;406&lt;/key&gt;&lt;/foreign-keys&gt;&lt;ref-type name="Book"&gt;6&lt;/ref-type&gt;&lt;contributors&gt;&lt;authors&gt;&lt;author&gt;Cheeseman, Nic&lt;/author&gt;&lt;author&gt;Lynch, Gabrielle&lt;/author&gt;&lt;author&gt;Willis, Justin&lt;/author&gt;&lt;/authors&gt;&lt;/contributors&gt;&lt;titles&gt;&lt;title&gt;Why do elections matter in Africa?: Democracy, voting and virtue&lt;/title&gt;&lt;/titles&gt;&lt;dates&gt;&lt;year&gt;2021&lt;/year&gt;&lt;/dates&gt;&lt;publisher&gt;Cambridge University Press&lt;/publisher&gt;&lt;isbn&gt;110841723X&lt;/isbn&gt;&lt;urls&gt;&lt;/urls&gt;&lt;/record&gt;&lt;/Cite&gt;&lt;/EndNote&gt;</w:instrText>
      </w:r>
      <w:r w:rsidR="001B46DF"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eeseman</w:t>
      </w:r>
      <w:r w:rsidR="0033010D" w:rsidRPr="0033010D">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1)</w:t>
      </w:r>
      <w:r w:rsidR="001B46DF"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5DBC5135" w14:textId="450D9056" w:rsidR="00BC20D4" w:rsidRPr="00E8492C" w:rsidRDefault="00B27D84"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igeria’s localised perspective of this argument </w:t>
      </w:r>
      <w:r w:rsidR="000A4B32"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ached</w:t>
      </w:r>
      <w:r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s pinnacle in the prime of </w:t>
      </w:r>
      <w:r w:rsidR="000A4B32"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3 general electoral cycle</w:t>
      </w:r>
      <w:r w:rsidR="00A66465"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en the then INEC Chairman, Prof. Mahmood</w:t>
      </w:r>
      <w:r w:rsidR="000A4B32"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6465"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rojected that the adopted electoral technologies</w:t>
      </w:r>
      <w:r w:rsidR="000A4B32"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6465"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uch as BVAS and IReV in particular</w:t>
      </w:r>
      <w:r w:rsidR="000A4B32"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6465"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ould, </w:t>
      </w:r>
      <w:r w:rsidR="00CE1CD6"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th</w:t>
      </w:r>
      <w:r w:rsidR="00C90359"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ertainty</w:t>
      </w:r>
      <w:r w:rsidR="00A66465"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elp the </w:t>
      </w:r>
      <w:r w:rsidR="0009781C"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mpire to</w:t>
      </w:r>
      <w:r w:rsidR="00A66465"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liver free, fair, credible, </w:t>
      </w:r>
      <w:r w:rsidR="000A4B32"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t>
      </w:r>
      <w:r w:rsidR="00A66465"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uditable elections.</w:t>
      </w:r>
      <w:r w:rsidR="0009781C"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D5B4D"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w:t>
      </w:r>
      <w:r w:rsidR="0009781C"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act, it was said that most of the highlighted pervasive problematic issues related </w:t>
      </w:r>
      <w:r w:rsidR="000A4B32"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w:t>
      </w:r>
      <w:r w:rsidR="0009781C"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 result management processes would be eliminated by those tech</w:t>
      </w:r>
      <w:r w:rsidR="0060048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logical innovations</w:t>
      </w:r>
      <w:r w:rsidR="0009781C"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A635A"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624B10"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Peter&lt;/Author&gt;&lt;Year&gt;2023&lt;/Year&gt;&lt;RecNum&gt;407&lt;/RecNum&gt;&lt;DisplayText&gt;(Ochuko-Ogoh, 2025; Peter, 2023)&lt;/DisplayText&gt;&lt;record&gt;&lt;rec-number&gt;407&lt;/rec-number&gt;&lt;foreign-keys&gt;&lt;key app="EN" db-id="st2xddf5sta2s8eawwzpx95xswd209z29spx" timestamp="1776957359"&gt;407&lt;/key&gt;&lt;/foreign-keys&gt;&lt;ref-type name="Journal Article"&gt;17&lt;/ref-type&gt;&lt;contributors&gt;&lt;authors&gt;&lt;author&gt;Peter, ThankGod Oyinmiebi&lt;/author&gt;&lt;/authors&gt;&lt;/contributors&gt;&lt;titles&gt;&lt;title&gt;Electoral technology and credible elections in Nigeria: A study of the 2023 presidential election&lt;/title&gt;&lt;secondary-title&gt;KENNETH DIKE JOURNAL OF AFRICAN STUDIES (KDJAS)&lt;/secondary-title&gt;&lt;/titles&gt;&lt;periodical&gt;&lt;full-title&gt;KENNETH DIKE JOURNAL OF AFRICAN STUDIES (KDJAS)&lt;/full-title&gt;&lt;/periodical&gt;&lt;volume&gt;2&lt;/volume&gt;&lt;number&gt;1&lt;/number&gt;&lt;dates&gt;&lt;year&gt;2023&lt;/year&gt;&lt;/dates&gt;&lt;urls&gt;&lt;/urls&gt;&lt;/record&gt;&lt;/Cite&gt;&lt;Cite&gt;&lt;Author&gt;OCHUKO-OGOH&lt;/Author&gt;&lt;Year&gt;2025&lt;/Year&gt;&lt;RecNum&gt;408&lt;/RecNum&gt;&lt;record&gt;&lt;rec-number&gt;408&lt;/rec-number&gt;&lt;foreign-keys&gt;&lt;key app="EN" db-id="st2xddf5sta2s8eawwzpx95xswd209z29spx" timestamp="1776957396"&gt;408&lt;/key&gt;&lt;/foreign-keys&gt;&lt;ref-type name="Journal Article"&gt;17&lt;/ref-type&gt;&lt;contributors&gt;&lt;authors&gt;&lt;author&gt;Ochuko-Ogoh, RAPHAEL&lt;/author&gt;&lt;/authors&gt;&lt;/contributors&gt;&lt;titles&gt;&lt;title&gt;ACHIEVING ELECTORAL INTEGRITY THROUGH TECHNOLOGICAL INNOVATIONS IN NIGERIA: THE ROLE OF LEGAL REFORM&lt;/title&gt;&lt;/titles&gt;&lt;dates&gt;&lt;year&gt;2025&lt;/year&gt;&lt;/dates&gt;&lt;urls&gt;&lt;/urls&gt;&lt;/record&gt;&lt;/Cite&gt;&lt;Cite&gt;&lt;Author&gt;Ochuko-Ogoh&lt;/Author&gt;&lt;Year&gt;2025&lt;/Year&gt;&lt;RecNum&gt;408&lt;/RecNum&gt;&lt;record&gt;&lt;rec-number&gt;408&lt;/rec-number&gt;&lt;foreign-keys&gt;&lt;key app="EN" db-id="st2xddf5sta2s8eawwzpx95xswd209z29spx" timestamp="1776957396"&gt;408&lt;/key&gt;&lt;/foreign-keys&gt;&lt;ref-type name="Journal Article"&gt;17&lt;/ref-type&gt;&lt;contributors&gt;&lt;authors&gt;&lt;author&gt;Ochuko-Ogoh, RAPHAEL&lt;/author&gt;&lt;/authors&gt;&lt;/contributors&gt;&lt;titles&gt;&lt;title&gt;ACHIEVING ELECTORAL INTEGRITY THROUGH TECHNOLOGICAL INNOVATIONS IN NIGERIA: THE ROLE OF LEGAL REFORM&lt;/title&gt;&lt;/titles&gt;&lt;dates&gt;&lt;year&gt;2025&lt;/year&gt;&lt;/dates&gt;&lt;urls&gt;&lt;/urls&gt;&lt;/record&gt;&lt;/Cite&gt;&lt;/EndNote&gt;</w:instrText>
      </w:r>
      <w:r w:rsidR="001A635A"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624B10" w:rsidRPr="00624B10">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chuko-Ogoh, 2025; Peter, 2023)</w:t>
      </w:r>
      <w:r w:rsidR="001A635A"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624B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1AA5B703" w14:textId="5EE1A9D2" w:rsidR="00ED25AF" w:rsidRPr="00727DB4" w:rsidRDefault="006600A9" w:rsidP="00ED5B4D">
      <w:pPr>
        <w:spacing w:after="160"/>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las, the 2023 general elections yielded a </w:t>
      </w:r>
      <w:r w:rsidR="00892B8B"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mplicated </w:t>
      </w:r>
      <w:r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xperience. Only </w:t>
      </w:r>
      <w:r w:rsidR="000A4B32"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ew members of the public acknowledged th</w:t>
      </w:r>
      <w:r w:rsidR="00ED25AF"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 </w:t>
      </w:r>
      <w:r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ct that the deployed technologies</w:t>
      </w:r>
      <w:r w:rsidR="00ED25AF"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BVAS in this case, actually decimated voter impersonation and multiple voting problems. </w:t>
      </w:r>
      <w:r w:rsidR="00C90359"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ny of the political analysts granting interviews</w:t>
      </w:r>
      <w:r w:rsidR="003D7FD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garding electoral</w:t>
      </w:r>
      <w:r w:rsidR="005007D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ssues</w:t>
      </w:r>
      <w:r w:rsidR="00C90359"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ailed to credit INEC, arguing that IReV </w:t>
      </w:r>
      <w:r w:rsidR="00535E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id not </w:t>
      </w:r>
      <w:r w:rsidR="003A3C4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fford </w:t>
      </w:r>
      <w:r w:rsidR="00C90359"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electorate </w:t>
      </w:r>
      <w:r w:rsidR="003A3C4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 </w:t>
      </w:r>
      <w:r w:rsidR="006C0A1C"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precedented</w:t>
      </w:r>
      <w:r w:rsidR="006C0A1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y </w:t>
      </w:r>
      <w:r w:rsidR="006C0A1C"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cess</w:t>
      </w:r>
      <w:r w:rsidR="00C90359"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polling-unit-level</w:t>
      </w:r>
      <w:r w:rsidR="00ED25AF"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sults</w:t>
      </w:r>
      <w:r w:rsidR="00892B8B"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motely</w:t>
      </w:r>
      <w:r w:rsidR="00BB5119"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33FF3"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fldData xml:space="preserve">PEVuZE5vdGU+PENpdGU+PEF1dGhvcj5TQUxBSFU8L0F1dGhvcj48WWVhcj4yMDI1PC9ZZWFyPjxS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</w:fldData>
        </w:fldChar>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w:instrText>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fldData xml:space="preserve">PEVuZE5vdGU+PENpdGU+PEF1dGhvcj5TQUxBSFU8L0F1dGhvcj48WWVhcj4yMDI1PC9ZZWFyPjxS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</w:fldData>
        </w:fldChar>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DATA </w:instrText>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233FF3"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233FF3"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kah</w:t>
      </w:r>
      <w:r w:rsidR="0033010D" w:rsidRPr="0033010D">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4; SALAHU</w:t>
      </w:r>
      <w:r w:rsidR="0033010D" w:rsidRPr="0033010D">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5)</w:t>
      </w:r>
      <w:r w:rsidR="00233FF3" w:rsidRPr="00E849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ED25AF" w:rsidRPr="00727DB4">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1C8447D5" w14:textId="678F1EBC" w:rsidR="00BC20D4" w:rsidRPr="00727DB4" w:rsidRDefault="00ED25AF" w:rsidP="00ED5B4D">
      <w:pPr>
        <w:spacing w:after="160"/>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718E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t was the IReV</w:t>
      </w:r>
      <w:r w:rsidR="003173B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w:t>
      </w:r>
      <w:r w:rsidR="004230E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ailure </w:t>
      </w:r>
      <w:r w:rsidRPr="002718E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transmit</w:t>
      </w:r>
      <w:r w:rsidR="00CE1CD6" w:rsidRPr="002718E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publish, in real time, </w:t>
      </w:r>
      <w:r w:rsidRPr="002718E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presidential election results on the IReV </w:t>
      </w:r>
      <w:r w:rsidR="00316E1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ublic </w:t>
      </w:r>
      <w:r w:rsidRPr="002718E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rtals</w:t>
      </w:r>
      <w:r w:rsidR="004230E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6616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w:t>
      </w:r>
      <w:r w:rsidR="00DA5D8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w:t>
      </w:r>
      <w:r w:rsidR="00C6616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mphatically </w:t>
      </w:r>
      <w:r w:rsidR="00734C0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idely </w:t>
      </w:r>
      <w:r w:rsidR="00AF1E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riticised</w:t>
      </w:r>
      <w:r w:rsidR="00EF48A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oth social media and mainstream media</w:t>
      </w:r>
      <w:r w:rsidR="0072338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53B2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w:t>
      </w:r>
      <w:r w:rsidR="00B6734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riticism</w:t>
      </w:r>
      <w:r w:rsidR="00B53B2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6734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hard-hitting on INEC </w:t>
      </w:r>
      <w:r w:rsidR="0072338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ecause the </w:t>
      </w:r>
      <w:r w:rsidR="005E4ED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ailure </w:t>
      </w:r>
      <w:r w:rsidRPr="002718E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a direct contravention of </w:t>
      </w:r>
      <w:r w:rsidR="00B6734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s </w:t>
      </w:r>
      <w:r w:rsidR="00BA6BC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wn </w:t>
      </w:r>
      <w:r w:rsidRPr="002718E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 guidelines</w:t>
      </w:r>
      <w:r w:rsidR="00892B8B" w:rsidRPr="002718E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is was how the legitimacy </w:t>
      </w:r>
      <w:r w:rsidR="00CE1CD6" w:rsidRPr="002718E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risis that snowballed into electoral litigation and several opposing p</w:t>
      </w:r>
      <w:r w:rsidR="00CE1CD6"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titions calling for election cancellation was</w:t>
      </w:r>
      <w:r w:rsidR="00892B8B"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16F1D"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iggered </w:t>
      </w:r>
      <w:r w:rsidR="00A75C8E"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fldData xml:space="preserve">PEVuZE5vdGU+PENpdGU+PEF1dGhvcj5Ba2FoPC9BdXRob3I+PFllYXI+MjAyNDwvWWVhcj48UmVj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</w:fldData>
        </w:fldChar>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w:instrText>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fldData xml:space="preserve">PEVuZE5vdGU+PENpdGU+PEF1dGhvcj5Ba2FoPC9BdXRob3I+PFllYXI+MjAyNDwvWWVhcj48UmVj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</w:fldData>
        </w:fldChar>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DATA </w:instrText>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A75C8E"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A75C8E"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kah</w:t>
      </w:r>
      <w:r w:rsidR="0033010D" w:rsidRPr="0033010D">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024; Onyekwelu, </w:t>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2023)</w:t>
      </w:r>
      <w:r w:rsidR="00A75C8E"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16F1D"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subsequent Supreme </w:t>
      </w:r>
      <w:r w:rsidR="004D4D47"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rt</w:t>
      </w:r>
      <w:r w:rsidR="00116F1D"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uling </w:t>
      </w:r>
      <w:r w:rsidR="00A933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here it was declared </w:t>
      </w:r>
      <w:r w:rsidR="005D5483"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w:t>
      </w:r>
      <w:r w:rsidR="00CE1CD6"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ronic transmission was not a statutory requirement in Nigeria’s electoral system</w:t>
      </w:r>
      <w:r w:rsidR="00E97A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E1CD6"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the final nail in the coffin </w:t>
      </w:r>
      <w:r w:rsidR="001C29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 t</w:t>
      </w:r>
      <w:r w:rsidR="00CE1CD6"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w:t>
      </w:r>
      <w:r w:rsidR="005D5483"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atter. That was how the electoral framework on which that electoral technological governance</w:t>
      </w:r>
      <w:r w:rsidR="0071486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as hinged</w:t>
      </w:r>
      <w:r w:rsidR="008766E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ot</w:t>
      </w:r>
      <w:r w:rsidR="005D5483"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rippled </w:t>
      </w:r>
      <w:r w:rsidR="00980B0C"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A02BB1"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Kabir&lt;/Author&gt;&lt;Year&gt;2026&lt;/Year&gt;&lt;RecNum&gt;413&lt;/RecNum&gt;&lt;DisplayText&gt;(Akinola, 2025; Kabir &amp;amp; Wabemo, 2026)&lt;/DisplayText&gt;&lt;record&gt;&lt;rec-number&gt;413&lt;/rec-number&gt;&lt;foreign-keys&gt;&lt;key app="EN" db-id="st2xddf5sta2s8eawwzpx95xswd209z29spx" timestamp="1776968436"&gt;413&lt;/key&gt;&lt;/foreign-keys&gt;&lt;ref-type name="Journal Article"&gt;17&lt;/ref-type&gt;&lt;contributors&gt;&lt;authors&gt;&lt;author&gt;Kabir, Firdausi&lt;/author&gt;&lt;author&gt;Wabemo, Erigi&lt;/author&gt;&lt;/authors&gt;&lt;/contributors&gt;&lt;titles&gt;&lt;title&gt;ELECTRONIC TRANSMISSION OF ELECTION RESULTS AND DEMOCRATIC LEGITIMACY IN NIGERIA: LEGAL AND ETHICAL LESSONS FROM THE 2023 GENERAL ELECTIONS&lt;/title&gt;&lt;secondary-title&gt;African Journal of Law, Ethics and Education (ISSN: 2756-6870)&lt;/secondary-title&gt;&lt;/titles&gt;&lt;periodical&gt;&lt;full-title&gt;African Journal of Law, Ethics and Education (ISSN: 2756-6870)&lt;/full-title&gt;&lt;/periodical&gt;&lt;volume&gt;9&lt;/volume&gt;&lt;number&gt;1&lt;/number&gt;&lt;dates&gt;&lt;year&gt;2026&lt;/year&gt;&lt;/dates&gt;&lt;isbn&gt;2756-6870&lt;/isbn&gt;&lt;urls&gt;&lt;/urls&gt;&lt;/record&gt;&lt;/Cite&gt;&lt;Cite&gt;&lt;Author&gt;Akinola&lt;/Author&gt;&lt;Year&gt;2025&lt;/Year&gt;&lt;RecNum&gt;414&lt;/RecNum&gt;&lt;record&gt;&lt;rec-number&gt;414&lt;/rec-number&gt;&lt;foreign-keys&gt;&lt;key app="EN" db-id="st2xddf5sta2s8eawwzpx95xswd209z29spx" timestamp="1776968497"&gt;414&lt;/key&gt;&lt;/foreign-keys&gt;&lt;ref-type name="Journal Article"&gt;17&lt;/ref-type&gt;&lt;contributors&gt;&lt;authors&gt;&lt;author&gt;Akinola, Omoniyi Bukola&lt;/author&gt;&lt;/authors&gt;&lt;/contributors&gt;&lt;titles&gt;&lt;title&gt;ELECTRONIC EVIDENCE AND ELECTRONIC VOTING UNDER THE ELECTORAL ACT 2022: ELECTROCUTION OR ELECTRIFICATION?&lt;/title&gt;&lt;secondary-title&gt;African Journal of Legal Research&lt;/secondary-title&gt;&lt;/titles&gt;&lt;periodical&gt;&lt;full-title&gt;African Journal of Legal Research&lt;/full-title&gt;&lt;/periodical&gt;&lt;volume&gt;2&lt;/volume&gt;&lt;number&gt;1&lt;/number&gt;&lt;dates&gt;&lt;year&gt;2025&lt;/year&gt;&lt;/dates&gt;&lt;urls&gt;&lt;/urls&gt;&lt;/record&gt;&lt;/Cite&gt;&lt;/EndNote&gt;</w:instrText>
      </w:r>
      <w:r w:rsidR="00980B0C"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A02BB1" w:rsidRPr="002B2956">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kinola, 2025; Kabir &amp; Wabemo, 2026)</w:t>
      </w:r>
      <w:r w:rsidR="00980B0C"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727DB4">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D5483"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w:t>
      </w:r>
      <w:r w:rsidR="004D4D47"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 </w:t>
      </w:r>
      <w:r w:rsidR="005D5483"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hy </w:t>
      </w:r>
      <w:r w:rsidR="00623527"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paper </w:t>
      </w:r>
      <w:r w:rsidR="00CE1CD6"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gues that the 2023 electoral cycle was a critical</w:t>
      </w:r>
      <w:r w:rsidR="002E4594"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D09C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t>
      </w:r>
      <w:r w:rsidR="00BF1CF1"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ich empirical laboratory that enabled us to examine the relationship between technological innovation and electoral integrity systematically</w:t>
      </w:r>
      <w:r w:rsidR="00113F7E" w:rsidRPr="002B29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113F7E" w:rsidRPr="00727DB4">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5A2F5748" w14:textId="097B87A5" w:rsidR="00AB7E16" w:rsidRPr="0040115A" w:rsidRDefault="00113F7E" w:rsidP="00AB7E16">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0115A">
        <w:rPr>
          <w:rFonts w:ascii="Garamond" w:hAnsi="Garamond" w:cstheme="majorBidi"/>
          <w:b/>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 Technological innovation</w:t>
      </w:r>
      <w:r w:rsidR="004D4D47" w:rsidRPr="0040115A">
        <w:rPr>
          <w:rFonts w:ascii="Garamond" w:hAnsi="Garamond" w:cstheme="majorBidi"/>
          <w:b/>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hat</w:t>
      </w:r>
      <w:r w:rsidRPr="0040115A">
        <w:rPr>
          <w:rFonts w:ascii="Garamond" w:hAnsi="Garamond" w:cstheme="majorBidi"/>
          <w:b/>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s it? </w:t>
      </w:r>
    </w:p>
    <w:p w14:paraId="1B466720" w14:textId="35BEBE69" w:rsidR="00774E75" w:rsidRPr="0040115A" w:rsidRDefault="00AB7E16" w:rsidP="00774E75">
      <w:pPr>
        <w:spacing w:after="160"/>
        <w:jc w:val="both"/>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novation </w:t>
      </w:r>
      <w:r w:rsidR="002E4594"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n be defined as a new or significantly improved market-ready solution</w:t>
      </w:r>
      <w:r w:rsidR="00C444DB">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97DF1">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solution could be in form of </w:t>
      </w:r>
      <w:r w:rsidR="002E4594"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process, product, or service, that solves a problem or </w:t>
      </w:r>
      <w:r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llenge</w:t>
      </w:r>
      <w:r w:rsidR="00F87EA3">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57786"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957786"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Granstrand&lt;/Author&gt;&lt;Year&gt;2020&lt;/Year&gt;&lt;RecNum&gt;68&lt;/RecNum&gt;&lt;DisplayText&gt;(Granstrand &amp;amp; Holgersson, 2020)&lt;/DisplayText&gt;&lt;record&gt;&lt;rec-number&gt;68&lt;/rec-number&gt;&lt;foreign-keys&gt;&lt;key app="EN" db-id="zt2p5dw2eatxa8esasx5eadzwz50de2tz59s" timestamp="1773934231"&gt;68&lt;/key&gt;&lt;/foreign-keys&gt;&lt;ref-type name="Journal Article"&gt;17&lt;/ref-type&gt;&lt;contributors&gt;&lt;authors&gt;&lt;author&gt;Granstrand, Ove&lt;/author&gt;&lt;author&gt;Holgersson, Marcus&lt;/author&gt;&lt;/authors&gt;&lt;/contributors&gt;&lt;titles&gt;&lt;title&gt;Innovation ecosystems: A conceptual review and a new definition&lt;/title&gt;&lt;secondary-title&gt;Technovation&lt;/secondary-title&gt;&lt;/titles&gt;&lt;periodical&gt;&lt;full-title&gt;Technovation&lt;/full-title&gt;&lt;/periodical&gt;&lt;pages&gt;102098&lt;/pages&gt;&lt;volume&gt;90&lt;/volume&gt;&lt;dates&gt;&lt;year&gt;2020&lt;/year&gt;&lt;/dates&gt;&lt;isbn&gt;0166-4972&lt;/isbn&gt;&lt;urls&gt;&lt;/urls&gt;&lt;/record&gt;&lt;/Cite&gt;&lt;/EndNote&gt;</w:instrText>
      </w:r>
      <w:r w:rsidR="00957786"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957786" w:rsidRPr="0040115A">
        <w:rPr>
          <w:rFonts w:ascii="Garamond" w:hAnsi="Garamond"/>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anstrand &amp; Holgersson, 2020)</w:t>
      </w:r>
      <w:r w:rsidR="00957786"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nnovation is a solution with a transformative ability to accelerate impact</w:t>
      </w:r>
      <w:r w:rsidR="00943FE9">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57786"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957786"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Kahn&lt;/Author&gt;&lt;Year&gt;2018&lt;/Year&gt;&lt;RecNum&gt;70&lt;/RecNum&gt;&lt;DisplayText&gt;(Kahn, 2018; Stenberg, 2017)&lt;/DisplayText&gt;&lt;record&gt;&lt;rec-number&gt;70&lt;/rec-number&gt;&lt;foreign-keys&gt;&lt;key app="EN" db-id="zt2p5dw2eatxa8esasx5eadzwz50de2tz59s" timestamp="1773934320"&gt;70&lt;/key&gt;&lt;/foreign-keys&gt;&lt;ref-type name="Journal Article"&gt;17&lt;/ref-type&gt;&lt;contributors&gt;&lt;authors&gt;&lt;author&gt;Kahn, Kenneth B&lt;/author&gt;&lt;/authors&gt;&lt;/contributors&gt;&lt;titles&gt;&lt;title&gt;Understanding innovation&lt;/title&gt;&lt;secondary-title&gt;Business horizons&lt;/secondary-title&gt;&lt;/titles&gt;&lt;periodical&gt;&lt;full-title&gt;Business horizons&lt;/full-title&gt;&lt;/periodical&gt;&lt;pages&gt;453-460&lt;/pages&gt;&lt;volume&gt;61&lt;/volume&gt;&lt;number&gt;3&lt;/number&gt;&lt;dates&gt;&lt;year&gt;2018&lt;/year&gt;&lt;/dates&gt;&lt;isbn&gt;0007-6813&lt;/isbn&gt;&lt;urls&gt;&lt;/urls&gt;&lt;/record&gt;&lt;/Cite&gt;&lt;Cite&gt;&lt;Author&gt;Stenberg&lt;/Author&gt;&lt;Year&gt;2017&lt;/Year&gt;&lt;RecNum&gt;71&lt;/RecNum&gt;&lt;record&gt;&lt;rec-number&gt;71&lt;/rec-number&gt;&lt;foreign-keys&gt;&lt;key app="EN" db-id="zt2p5dw2eatxa8esasx5eadzwz50de2tz59s" timestamp="1773934356"&gt;71&lt;/key&gt;&lt;/foreign-keys&gt;&lt;ref-type name="Generic"&gt;13&lt;/ref-type&gt;&lt;contributors&gt;&lt;authors&gt;&lt;author&gt;Stenberg, Anneli&lt;/author&gt;&lt;/authors&gt;&lt;/contributors&gt;&lt;titles&gt;&lt;title&gt;What does Innovation mean-a term without a clear definition&lt;/title&gt;&lt;/titles&gt;&lt;dates&gt;&lt;year&gt;2017&lt;/year&gt;&lt;/dates&gt;&lt;urls&gt;&lt;/urls&gt;&lt;/record&gt;&lt;/Cite&gt;&lt;/EndNote&gt;</w:instrText>
      </w:r>
      <w:r w:rsidR="00957786"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957786" w:rsidRPr="0040115A">
        <w:rPr>
          <w:rFonts w:ascii="Garamond" w:hAnsi="Garamond"/>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ahn, 2018; Stenberg, 2017)</w:t>
      </w:r>
      <w:r w:rsidR="00957786"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However, technological innovation is a process. A multi-dimensional and dynamic one</w:t>
      </w:r>
      <w:r w:rsidR="00943FE9">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457BE"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8457BE"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Coccia&lt;/Author&gt;&lt;Year&gt;2021&lt;/Year&gt;&lt;RecNum&gt;66&lt;/RecNum&gt;&lt;DisplayText&gt;(Coccia, 2021)&lt;/DisplayText&gt;&lt;record&gt;&lt;rec-number&gt;66&lt;/rec-number&gt;&lt;foreign-keys&gt;&lt;key app="EN" db-id="zt2p5dw2eatxa8esasx5eadzwz50de2tz59s" timestamp="1773933753"&gt;66&lt;/key&gt;&lt;/foreign-keys&gt;&lt;ref-type name="Journal Article"&gt;17&lt;/ref-type&gt;&lt;contributors&gt;&lt;authors&gt;&lt;author&gt;Coccia, Mario&lt;/author&gt;&lt;/authors&gt;&lt;/contributors&gt;&lt;titles&gt;&lt;title&gt;Technological innovation&lt;/title&gt;&lt;secondary-title&gt;innovations&lt;/secondary-title&gt;&lt;/titles&gt;&lt;periodical&gt;&lt;full-title&gt;innovations&lt;/full-title&gt;&lt;/periodical&gt;&lt;pages&gt;1-6&lt;/pages&gt;&lt;volume&gt;11&lt;/volume&gt;&lt;number&gt;I12&lt;/number&gt;&lt;dates&gt;&lt;year&gt;2021&lt;/year&gt;&lt;/dates&gt;&lt;urls&gt;&lt;/urls&gt;&lt;/record&gt;&lt;/Cite&gt;&lt;/EndNote&gt;</w:instrText>
      </w:r>
      <w:r w:rsidR="008457BE"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8457BE" w:rsidRPr="0040115A">
        <w:rPr>
          <w:rFonts w:ascii="Garamond" w:hAnsi="Garamond"/>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ccia, 2021)</w:t>
      </w:r>
      <w:r w:rsidR="008457BE"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t entails creation, adoption, integration</w:t>
      </w:r>
      <w:r w:rsidR="00C955B6"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ncremental and disruptive changes, and</w:t>
      </w:r>
      <w:r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pplication of novel or significantly enhanced technologies for </w:t>
      </w:r>
      <w:r w:rsidR="00623527"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ole </w:t>
      </w:r>
      <w:r w:rsidR="00623527"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urpose</w:t>
      </w:r>
      <w:r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generating </w:t>
      </w:r>
      <w:r w:rsidR="00623527"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alue</w:t>
      </w:r>
      <w:r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r added value</w:t>
      </w:r>
      <w:r w:rsidR="00943FE9">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457BE"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8457BE"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Yordanova&lt;/Author&gt;&lt;Year&gt;2025&lt;/Year&gt;&lt;RecNum&gt;64&lt;/RecNum&gt;&lt;DisplayText&gt;(Yordanova &amp;amp; Todorova, 2025)&lt;/DisplayText&gt;&lt;record&gt;&lt;rec-number&gt;64&lt;/rec-number&gt;&lt;foreign-keys&gt;&lt;key app="EN" db-id="zt2p5dw2eatxa8esasx5eadzwz50de2tz59s" timestamp="1773933521"&gt;64&lt;/key&gt;&lt;/foreign-keys&gt;&lt;ref-type name="Journal Article"&gt;17&lt;/ref-type&gt;&lt;contributors&gt;&lt;authors&gt;&lt;author&gt;Yordanova, Zornitsa&lt;/author&gt;&lt;author&gt;Todorova, Zlatina&lt;/author&gt;&lt;/authors&gt;&lt;/contributors&gt;&lt;titles&gt;&lt;title&gt;Technological innovation in cultural organizations: A review and conceptual mapping framework&lt;/title&gt;&lt;secondary-title&gt;Digital&lt;/secondary-title&gt;&lt;/titles&gt;&lt;periodical&gt;&lt;full-title&gt;Digital&lt;/full-title&gt;&lt;/periodical&gt;&lt;pages&gt;54&lt;/pages&gt;&lt;volume&gt;5&lt;/volume&gt;&lt;number&gt;4&lt;/number&gt;&lt;dates&gt;&lt;year&gt;2025&lt;/year&gt;&lt;/dates&gt;&lt;isbn&gt;2673-6470&lt;/isbn&gt;&lt;urls&gt;&lt;/urls&gt;&lt;/record&gt;&lt;/Cite&gt;&lt;/EndNote&gt;</w:instrText>
      </w:r>
      <w:r w:rsidR="008457BE"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8457BE" w:rsidRPr="0040115A">
        <w:rPr>
          <w:rFonts w:ascii="Garamond" w:hAnsi="Garamond"/>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ordanova &amp; Todorova, 2025)</w:t>
      </w:r>
      <w:r w:rsidR="008457BE"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t is usually created to solve problems, provide services, and transform products, processes or systems</w:t>
      </w:r>
      <w:r w:rsidR="00623527"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ven within the organisational and societal frameworks</w:t>
      </w:r>
      <w:r w:rsidR="00943FE9">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57786"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957786"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Coccia&lt;/Author&gt;&lt;Year&gt;2021&lt;/Year&gt;&lt;RecNum&gt;66&lt;/RecNum&gt;&lt;DisplayText&gt;(Coccia, 2021; Yordanova &amp;amp; Todorova, 2025)&lt;/DisplayText&gt;&lt;record&gt;&lt;rec-number&gt;66&lt;/rec-number&gt;&lt;foreign-keys&gt;&lt;key app="EN" db-id="zt2p5dw2eatxa8esasx5eadzwz50de2tz59s" timestamp="1773933753"&gt;66&lt;/key&gt;&lt;/foreign-keys&gt;&lt;ref-type name="Journal Article"&gt;17&lt;/ref-type&gt;&lt;contributors&gt;&lt;authors&gt;&lt;author&gt;Coccia, Mario&lt;/author&gt;&lt;/authors&gt;&lt;/contributors&gt;&lt;titles&gt;&lt;title&gt;Technological innovation&lt;/title&gt;&lt;secondary-title&gt;innovations&lt;/secondary-title&gt;&lt;/titles&gt;&lt;periodical&gt;&lt;full-title&gt;innovations&lt;/full-title&gt;&lt;/periodical&gt;&lt;pages&gt;1-6&lt;/pages&gt;&lt;volume&gt;11&lt;/volume&gt;&lt;number&gt;I12&lt;/number&gt;&lt;dates&gt;&lt;year&gt;2021&lt;/year&gt;&lt;/dates&gt;&lt;urls&gt;&lt;/urls&gt;&lt;/record&gt;&lt;/Cite&gt;&lt;Cite&gt;&lt;Author&gt;Yordanova&lt;/Author&gt;&lt;Year&gt;2025&lt;/Year&gt;&lt;RecNum&gt;64&lt;/RecNum&gt;&lt;record&gt;&lt;rec-number&gt;64&lt;/rec-number&gt;&lt;foreign-keys&gt;&lt;key app="EN" db-id="zt2p5dw2eatxa8esasx5eadzwz50de2tz59s" timestamp="1773933521"&gt;64&lt;/key&gt;&lt;/foreign-keys&gt;&lt;ref-type name="Journal Article"&gt;17&lt;/ref-type&gt;&lt;contributors&gt;&lt;authors&gt;&lt;author&gt;Yordanova, Zornitsa&lt;/author&gt;&lt;author&gt;Todorova, Zlatina&lt;/author&gt;&lt;/authors&gt;&lt;/contributors&gt;&lt;titles&gt;&lt;title&gt;Technological innovation in cultural organizations: A review and conceptual mapping framework&lt;/title&gt;&lt;secondary-title&gt;Digital&lt;/secondary-title&gt;&lt;/titles&gt;&lt;periodical&gt;&lt;full-title&gt;Digital&lt;/full-title&gt;&lt;/periodical&gt;&lt;pages&gt;54&lt;/pages&gt;&lt;volume&gt;5&lt;/volume&gt;&lt;number&gt;4&lt;/number&gt;&lt;dates&gt;&lt;year&gt;2025&lt;/year&gt;&lt;/dates&gt;&lt;isbn&gt;2673-6470&lt;/isbn&gt;&lt;urls&gt;&lt;/urls&gt;&lt;/record&gt;&lt;/Cite&gt;&lt;/EndNote&gt;</w:instrText>
      </w:r>
      <w:r w:rsidR="00957786"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957786" w:rsidRPr="0040115A">
        <w:rPr>
          <w:rFonts w:ascii="Garamond" w:hAnsi="Garamond"/>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ccia, 2021; Yordanova &amp; Todorova, 2025)</w:t>
      </w:r>
      <w:r w:rsidR="00957786"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774E75"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echnological innovation transcends mere inventions. It includes </w:t>
      </w:r>
      <w:r w:rsidR="00BF1CF1"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diffusion, utilisation, and recombination of existing technological know-how in pursuit of enhanced performance, usually characterised by openness, interdisciplinarity, and continuous metamorphosis in response to </w:t>
      </w:r>
      <w:r w:rsidR="00774E75"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vironmentally, economically, and socially induced demands</w:t>
      </w:r>
      <w:r w:rsidR="00943FE9">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57786"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3010D">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Sun&lt;/Author&gt;&lt;Year&gt;2021&lt;/Year&gt;&lt;RecNum&gt;67&lt;/RecNum&gt;&lt;DisplayText&gt;(Sun&lt;style face="italic"&gt; et al.&lt;/style&gt;, 2021)&lt;/DisplayText&gt;&lt;record&gt;&lt;rec-number&gt;67&lt;/rec-number&gt;&lt;foreign-keys&gt;&lt;key app="EN" db-id="zt2p5dw2eatxa8esasx5eadzwz50de2tz59s" timestamp="1773933920"&gt;67&lt;/key&gt;&lt;/foreign-keys&gt;&lt;ref-type name="Journal Article"&gt;17&lt;/ref-type&gt;&lt;contributors&gt;&lt;authors&gt;&lt;author&gt;Sun, Yu&lt;/author&gt;&lt;author&gt;Yu, Zhaoyuan&lt;/author&gt;&lt;author&gt;Li, Ling&lt;/author&gt;&lt;author&gt;Chen, Yong&lt;/author&gt;&lt;author&gt;Kataev, Mikhail Yu&lt;/author&gt;&lt;author&gt;Yu, Haiqing&lt;/author&gt;&lt;author&gt;Wang, Hecheng&lt;/author&gt;&lt;/authors&gt;&lt;/contributors&gt;&lt;titles&gt;&lt;title&gt;Technological innovation research: A structural equation modelling approach&lt;/title&gt;&lt;secondary-title&gt;Journal of Global Information Management (JGIM)&lt;/secondary-title&gt;&lt;/titles&gt;&lt;periodical&gt;&lt;full-title&gt;Journal of Global Information Management (JGIM)&lt;/full-title&gt;&lt;/periodical&gt;&lt;pages&gt;1-22&lt;/pages&gt;&lt;volume&gt;29&lt;/volume&gt;&lt;number&gt;6&lt;/number&gt;&lt;dates&gt;&lt;year&gt;2021&lt;/year&gt;&lt;/dates&gt;&lt;urls&gt;&lt;/urls&gt;&lt;/record&gt;&lt;/Cite&gt;&lt;/EndNote&gt;</w:instrText>
      </w:r>
      <w:r w:rsidR="00957786"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Pr>
          <w:rFonts w:ascii="Garamond" w:hAnsi="Garamond"/>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n</w:t>
      </w:r>
      <w:r w:rsidR="0033010D" w:rsidRPr="0033010D">
        <w:rPr>
          <w:rFonts w:ascii="Garamond" w:hAnsi="Garamond"/>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Pr>
          <w:rFonts w:ascii="Garamond" w:hAnsi="Garamond"/>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1)</w:t>
      </w:r>
      <w:r w:rsidR="00957786"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774E75"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4EA6471D" w14:textId="730AD6BC" w:rsidR="00AB7E16" w:rsidRPr="0040115A" w:rsidRDefault="00C955B6" w:rsidP="00C955B6">
      <w:pPr>
        <w:spacing w:after="160"/>
        <w:jc w:val="both"/>
        <w:rPr>
          <w:rFonts w:ascii="Garamond" w:hAnsi="Garamond" w:cstheme="majorBidi"/>
          <w:b/>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recent scholarships have also further conceptualised technological innovation as the incorporation of evolutionary and systemic </w:t>
      </w:r>
      <w:r w:rsidR="004E7C64"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henomena</w:t>
      </w:r>
      <w:r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y which technology </w:t>
      </w:r>
      <w:r w:rsidR="004E7C64"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nchronises</w:t>
      </w:r>
      <w:r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th human, organisational and institutional determining factors to generate entirely new or significantly improved capabilities and p</w:t>
      </w:r>
      <w:r w:rsidR="00CC5473"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oductivity</w:t>
      </w:r>
      <w:r w:rsidR="00943FE9">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457BE"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8457BE"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Waheduzzaman&lt;/Author&gt;&lt;Year&gt;2026&lt;/Year&gt;&lt;RecNum&gt;65&lt;/RecNum&gt;&lt;DisplayText&gt;(Waheduzzaman, 2026)&lt;/DisplayText&gt;&lt;record&gt;&lt;rec-number&gt;65&lt;/rec-number&gt;&lt;foreign-keys&gt;&lt;key app="EN" db-id="zt2p5dw2eatxa8esasx5eadzwz50de2tz59s" timestamp="1773933626"&gt;65&lt;/key&gt;&lt;/foreign-keys&gt;&lt;ref-type name="Journal Article"&gt;17&lt;/ref-type&gt;&lt;contributors&gt;&lt;authors&gt;&lt;author&gt;Waheduzzaman, Wahed&lt;/author&gt;&lt;/authors&gt;&lt;/contributors&gt;&lt;titles&gt;&lt;title&gt;Understanding Post-COVID Public Sector Innovation: A Systematic Review of Concepts, Antecedents, Outcomes, Constraints, and Theoretical Perspectives&lt;/title&gt;&lt;secondary-title&gt;Administrative Sciences&lt;/secondary-title&gt;&lt;/titles&gt;&lt;periodical&gt;&lt;full-title&gt;Administrative Sciences&lt;/full-title&gt;&lt;/periodical&gt;&lt;pages&gt;88&lt;/pages&gt;&lt;volume&gt;16&lt;/volume&gt;&lt;number&gt;2&lt;/number&gt;&lt;dates&gt;&lt;year&gt;2026&lt;/year&gt;&lt;/dates&gt;&lt;isbn&gt;2076-3387&lt;/isbn&gt;&lt;urls&gt;&lt;/urls&gt;&lt;/record&gt;&lt;/Cite&gt;&lt;/EndNote&gt;</w:instrText>
      </w:r>
      <w:r w:rsidR="008457BE"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8457BE" w:rsidRPr="0040115A">
        <w:rPr>
          <w:rFonts w:ascii="Garamond" w:hAnsi="Garamond"/>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aheduzzaman, 2026)</w:t>
      </w:r>
      <w:r w:rsidR="008457BE"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40115A">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13152D8A" w14:textId="1293D10E" w:rsidR="00A778DD" w:rsidRPr="000041AF" w:rsidRDefault="00A778DD" w:rsidP="00A778DD">
      <w:pPr>
        <w:jc w:val="both"/>
        <w:rPr>
          <w:rFonts w:ascii="Garamond" w:hAnsi="Garamond" w:cstheme="majorBidi"/>
          <w:b/>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041AF">
        <w:rPr>
          <w:rFonts w:asciiTheme="majorBidi" w:hAnsiTheme="majorBidi" w:cstheme="majorBidi"/>
          <w:b/>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1 </w:t>
      </w:r>
      <w:r w:rsidRPr="000041AF">
        <w:rPr>
          <w:rFonts w:ascii="Garamond" w:hAnsi="Garamond" w:cstheme="majorBidi"/>
          <w:b/>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istory of electoral technological innovation in Nigeria since 1999</w:t>
      </w:r>
    </w:p>
    <w:p w14:paraId="06BBC3A8" w14:textId="77777777" w:rsidR="000E101B" w:rsidRPr="000041AF" w:rsidRDefault="000E101B"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E80D12A" w14:textId="52B8AE6C" w:rsidR="00A778DD" w:rsidRPr="000041AF" w:rsidRDefault="00A778DD"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Nigeria, the formation of a </w:t>
      </w:r>
      <w:r w:rsidR="00032ED7"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estern-style election management system </w:t>
      </w:r>
      <w:r w:rsidR="00BC3DE9"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es</w:t>
      </w:r>
      <w:r w:rsidR="00032ED7"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ack to the colonial era, specifically </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1850s. This was when the Legislative Councils were open to integrating more components of representation in response to the growing anti-colonial struggles. For instance, the Lagos Legislative Council increasingly became a platform for contests between early political associations for seats, a practice that largely </w:t>
      </w:r>
      <w:r w:rsidR="00BF1CF1"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derpinned bolder demands for constitutional reforms requiring Nigerians to be represented in the then-administrative</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ffairs</w:t>
      </w:r>
      <w:r w:rsidR="005F3F5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Report&lt;/Author&gt;&lt;Year&gt;2014&lt;/Year&gt;&lt;RecNum&gt;2&lt;/RecNum&gt;&lt;DisplayText&gt;(INEC Activity, 2014)&lt;/DisplayText&gt;&lt;record&gt;&lt;rec-number&gt;2&lt;/rec-number&gt;&lt;foreign-keys&gt;&lt;key app="EN" db-id="52xp2zzp6fvvdeeazf7p0z9aw2ft20z9zedd" timestamp="1687168762"&gt;2&lt;/key&gt;&lt;/foreign-keys&gt;&lt;ref-type name="Journal Article"&gt;17&lt;/ref-type&gt;&lt;contributors&gt;&lt;authors&gt;&lt;author&gt;INEC Activity, INECReport&lt;/author&gt;&lt;/authors&gt;&lt;/contributors&gt;&lt;titles&gt;&lt;title&gt;Independent National Electoral Commission (INEC) 2014 Report of Activity between 2011 to 2014.&lt;/title&gt;&lt;/titles&gt;&lt;dates&gt;&lt;year&gt;2014&lt;/year&gt;&lt;/dates&gt;&lt;urls&gt;&lt;/urls&gt;&lt;/record&gt;&lt;/Cite&gt;&lt;/EndNote&gt;</w:instrTex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0041A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 Activity, 2014)</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7E998FF8" w14:textId="77777777" w:rsidR="000E101B" w:rsidRPr="000041AF" w:rsidRDefault="000E101B"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EE4FD6B" w14:textId="4D9DE538" w:rsidR="00A778DD" w:rsidRPr="000041AF" w:rsidRDefault="00A778DD"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llowing the constitutional reforms of 1922, 1946, 1951, 1954, and 1956, Nigeria</w:t>
      </w:r>
      <w:r w:rsidR="009D5A48"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 electoral system</w:t>
      </w:r>
      <w:r w:rsidR="00A85392"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as been </w:t>
      </w:r>
      <w:r w:rsidR="00032ED7"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ministered by several electoral commissions since it gained independence</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igeria had the Electoral Commission of Nigeria (ECN) from 1960 to 1966, </w:t>
      </w:r>
      <w:r w:rsidR="00032ED7"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the Federal Electoral Commission (FEC), later acronymised as FEDECO, which</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perated between 1979 and 1983. The National Electoral Commission (NEC) </w:t>
      </w:r>
      <w:r w:rsidR="00D3770D"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perated</w:t>
      </w:r>
      <w:r w:rsidR="004E7C64"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rom 1987 to 1998</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EC later </w:t>
      </w:r>
      <w:r w:rsidR="00032ED7"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ecame NECON, i.e., the </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ational Electoral Commission of Nigeria. 1999 was the year Nigeria’s electoral umpire metamorphosed into the Independent National Electoral Commission(INEC) </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Ekundayo&lt;/Author&gt;&lt;Year&gt;2015&lt;/Year&gt;&lt;RecNum&gt;59&lt;/RecNum&gt;&lt;DisplayText&gt;(Ekundayo, 2015)&lt;/DisplayText&gt;&lt;record&gt;&lt;rec-number&gt;59&lt;/rec-number&gt;&lt;foreign-keys&gt;&lt;key app="EN" db-id="as0vstppx5axwge95sg5t0r8ddadadteetwx" timestamp="1670191458"&gt;59&lt;/key&gt;&lt;/foreign-keys&gt;&lt;ref-type name="Journal Article"&gt;17&lt;/ref-type&gt;&lt;contributors&gt;&lt;authors&gt;&lt;author&gt;Ekundayo, Woleola J&lt;/author&gt;&lt;/authors&gt;&lt;/contributors&gt;&lt;titles&gt;&lt;title&gt;A critical evaluation of electoral management bodies in Nigeria and the perennial problem of electoral management since independence in 1960&lt;/title&gt;&lt;secondary-title&gt;International Journal of Public Administration and Management Research&lt;/secondary-title&gt;&lt;/titles&gt;&lt;periodical&gt;&lt;full-title&gt;International Journal of Public Administration and Management Research&lt;/full-title&gt;&lt;/periodical&gt;&lt;pages&gt;49-54&lt;/pages&gt;&lt;volume&gt;2&lt;/volume&gt;&lt;number&gt;5&lt;/number&gt;&lt;dates&gt;&lt;year&gt;2015&lt;/year&gt;&lt;/dates&gt;&lt;isbn&gt;2350-2231&lt;/isbn&gt;&lt;urls&gt;&lt;/urls&gt;&lt;/record&gt;&lt;/Cite&gt;&lt;/EndNote&gt;</w:instrTex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0041A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kundayo, 2015)</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D3770D"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E7C64"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nce,</w:t>
      </w:r>
      <w:r w:rsidR="00F863F5"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F1CF1"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re is a</w:t>
      </w:r>
      <w:r w:rsidR="00F863F5"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eed </w:t>
      </w:r>
      <w:r w:rsidR="00C525AE"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review the e</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ctoral technologies deployed since the beginning of the present electoral commission</w:t>
      </w:r>
      <w:r w:rsidR="00C525AE"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0496F4A7" w14:textId="77777777" w:rsidR="00C525AE" w:rsidRPr="000041AF" w:rsidRDefault="00C525AE"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1DABE72" w14:textId="608297EB" w:rsidR="00A778DD" w:rsidRPr="000041AF" w:rsidRDefault="00A778DD"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tween May 29, 1999 (the day Nigeria’s Fourth Republic emerged) and 2019, the Independent National Electoral Commission has conducted six general elections</w:t>
      </w:r>
      <w:r w:rsidR="005F3F5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49450F"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Mohammed&lt;/Author&gt;&lt;Year&gt;2022&lt;/Year&gt;&lt;RecNum&gt;60&lt;/RecNum&gt;&lt;DisplayText&gt;(Mohammed &amp;amp; Kura, 2022)&lt;/DisplayText&gt;&lt;record&gt;&lt;rec-number&gt;60&lt;/rec-number&gt;&lt;foreign-keys&gt;&lt;key app="EN" db-id="as0vstppx5axwge95sg5t0r8ddadadteetwx" timestamp="1670304166"&gt;60&lt;/key&gt;&lt;/foreign-keys&gt;&lt;ref-type name="Journal Article"&gt;17&lt;/ref-type&gt;&lt;contributors&gt;&lt;authors&gt;&lt;author&gt;Mohammed, Abubakar&lt;/author&gt;&lt;author&gt;Kura, Sulaiman Y Balarabe&lt;/author&gt;&lt;/authors&gt;&lt;/contributors&gt;&lt;titles&gt;&lt;title&gt;The Interface of Foreign Policy and Elections in Nigeria&lt;/title&gt;&lt;secondary-title&gt;Africa&amp;apos;s International Relations in a Globalising World: Perspectives on Nigerian Foreign Policy at Sixty and Beyond&lt;/secondary-title&gt;&lt;/titles&gt;&lt;periodical&gt;&lt;full-title&gt;Africa&amp;apos;s International Relations in a Globalising World: Perspectives on Nigerian Foreign Policy at Sixty and Beyond&lt;/full-title&gt;&lt;/periodical&gt;&lt;pages&gt;87&lt;/pages&gt;&lt;dates&gt;&lt;year&gt;2022&lt;/year&gt;&lt;/dates&gt;&lt;isbn&gt;1793646910&lt;/isbn&gt;&lt;urls&gt;&lt;/urls&gt;&lt;/record&gt;&lt;/Cite&gt;&lt;/EndNote&gt;</w:instrTex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49450F" w:rsidRPr="000041A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hammed &amp; Kura, 2022)</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mplying that there have been many general elections and several off-cycle elections conducted by the INEC </w:t>
      </w:r>
      <w:r w:rsidR="00E7348D"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te. To ensure the efficient delivery of electoral services in </w:t>
      </w:r>
      <w:r w:rsidR="00B94AD1"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ducting free, fair, credible, and inclusive elections</w:t>
      </w:r>
      <w:r w:rsidR="00BC3DE9"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NEC has been deploying technologies over the years</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655E3698" w14:textId="77777777" w:rsidR="000E101B" w:rsidRPr="000041AF" w:rsidRDefault="000E101B"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FC90DAE" w14:textId="0FEA84C4" w:rsidR="00A778DD" w:rsidRPr="000041AF" w:rsidRDefault="00A778DD"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Independent National Electoral Commission (INEC), in the bid to enhance electoral management that would meet international standards in Nigeria, has introduced several technological innovations, some of which were sophisticated technologies like the Electronic Voters Register (EVR), Automated Fingerprints Identification System (AFIS) and Smart Card Reader (SCR) and other Information Communication Technologies (ICT), which has decimated massive electoral fraud and improve the credibility of Nigeria elections</w:t>
      </w:r>
      <w:r w:rsidR="005F3F5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02F3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Umar&lt;/Author&gt;&lt;Year&gt;2022&lt;/Year&gt;&lt;RecNum&gt;415&lt;/RecNum&gt;&lt;DisplayText&gt;(Umar&lt;style face="italic"&gt; et al.&lt;/style&gt;, 2022)&lt;/DisplayText&gt;&lt;record&gt;&lt;rec-number&gt;415&lt;/rec-number&gt;&lt;foreign-keys&gt;&lt;key app="EN" db-id="st2xddf5sta2s8eawwzpx95xswd209z29spx" timestamp="1777033253"&gt;415&lt;/key&gt;&lt;/foreign-keys&gt;&lt;ref-type name="Journal Article"&gt;17&lt;/ref-type&gt;&lt;contributors&gt;&lt;authors&gt;&lt;author&gt;Umar, Hassan Sa’id&lt;/author&gt;&lt;author&gt;Atte, John&lt;/author&gt;&lt;author&gt;Haruna, Sule&lt;/author&gt;&lt;/authors&gt;&lt;/contributors&gt;&lt;titles&gt;&lt;title&gt;Electronic voting as an instrument for free, fair and credible elections in Nigerian political system: Issues and challenges&lt;/title&gt;&lt;secondary-title&gt;European Journal of Political Science Studies&lt;/secondary-title&gt;&lt;/titles&gt;&lt;periodical&gt;&lt;full-title&gt;European Journal of Political Science Studies&lt;/full-title&gt;&lt;/periodical&gt;&lt;volume&gt;5&lt;/volume&gt;&lt;number&gt;2&lt;/number&gt;&lt;dates&gt;&lt;year&gt;2022&lt;/year&gt;&lt;/dates&gt;&lt;isbn&gt;2601-2766&lt;/isbn&gt;&lt;urls&gt;&lt;/urls&gt;&lt;/record&gt;&lt;/Cite&gt;&lt;/EndNote&gt;</w:instrText>
      </w:r>
      <w:r w:rsidR="00702F3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mar</w:t>
      </w:r>
      <w:r w:rsidR="0033010D" w:rsidRPr="0033010D">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2)</w:t>
      </w:r>
      <w:r w:rsidR="00702F3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33E76424" w14:textId="77777777" w:rsidR="000E101B" w:rsidRPr="000041AF" w:rsidRDefault="000E101B"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3521E9E" w14:textId="2F456528" w:rsidR="007115D5" w:rsidRPr="000041AF" w:rsidRDefault="00A778DD"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documented by Ayeni </w:t>
      </w:r>
      <w:r w:rsidR="00D52465" w:rsidRPr="00BB2CAF">
        <w:rPr>
          <w:rFonts w:ascii="Garamond" w:hAnsi="Garamond" w:cstheme="majorBidi"/>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t al</w:t>
      </w:r>
      <w:r w:rsidR="00481A3E" w:rsidRPr="00BB2CAF">
        <w:rPr>
          <w:rFonts w:ascii="Garamond" w:hAnsi="Garamond" w:cstheme="majorBidi"/>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481A3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018), the first-ever general elections organised by INEC in the Fourth Republic were administered without the involvement of any technology. The Electoral Act at the time had stipulated that the election shall be by one-man-one-vote, and the voters must be eligible Nigerians. A credible national register of voters was needed to </w:t>
      </w:r>
      <w:r w:rsidR="00032ED7"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pport this stance, leading INEC to manually compile the register</w:t>
      </w:r>
      <w:r w:rsidR="00BC3DE9"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riting registrants’ details by hand on</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aper. The modality was that both </w:t>
      </w:r>
      <w:r w:rsidR="00BF1CF1"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mmission staff and ad hoc staff nationwide would go to strategic locations across the nation to record</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gistrants’ details on the prescribed forms</w:t>
      </w:r>
      <w:r w:rsidR="005F3F5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115D5"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7115D5"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yeni&lt;/Author&gt;&lt;Year&gt;2018&lt;/Year&gt;&lt;RecNum&gt;72&lt;/RecNum&gt;&lt;DisplayText&gt;(Ayeni &amp;amp; Esan, 2018)&lt;/DisplayText&gt;&lt;record&gt;&lt;rec-number&gt;72&lt;/rec-number&gt;&lt;foreign-keys&gt;&lt;key app="EN" db-id="zt2p5dw2eatxa8esasx5eadzwz50de2tz59s" timestamp="1773936026"&gt;72&lt;/key&gt;&lt;/foreign-keys&gt;&lt;ref-type name="Journal Article"&gt;17&lt;/ref-type&gt;&lt;contributors&gt;&lt;authors&gt;&lt;author&gt;Ayeni, Toba Paul&lt;/author&gt;&lt;author&gt;Esan, Adebimpe Omolayo&lt;/author&gt;&lt;/authors&gt;&lt;/contributors&gt;&lt;titles&gt;&lt;title&gt;The impact of ICT in the conduct of elections in Nigeria&lt;/title&gt;&lt;secondary-title&gt;American Journal of Computer Science and Information Technology&lt;/secondary-title&gt;&lt;/titles&gt;&lt;periodical&gt;&lt;full-title&gt;American Journal of Computer Science and Information Technology&lt;/full-title&gt;&lt;/periodical&gt;&lt;volume&gt;6&lt;/volume&gt;&lt;number&gt;01&lt;/number&gt;&lt;dates&gt;&lt;year&gt;2018&lt;/year&gt;&lt;/dates&gt;&lt;isbn&gt;2349-3917&lt;/isbn&gt;&lt;urls&gt;&lt;/urls&gt;&lt;/record&gt;&lt;/Cite&gt;&lt;/EndNote&gt;</w:instrText>
      </w:r>
      <w:r w:rsidR="007115D5"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7115D5" w:rsidRPr="000041A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yeni &amp; Esan, 2018)</w:t>
      </w:r>
      <w:r w:rsidR="007115D5"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21E8E666" w14:textId="77777777" w:rsidR="007115D5" w:rsidRPr="000041AF" w:rsidRDefault="007115D5"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40EC79A" w14:textId="0B30F3DE" w:rsidR="004E54B5" w:rsidRPr="000041AF" w:rsidRDefault="00A778DD"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se forms were later collected and </w:t>
      </w:r>
      <w:r w:rsidR="00BC3DE9"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yped</w:t>
      </w:r>
      <w:r w:rsidR="00032ED7"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form the national register of voters </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 the 1999 general elections. No database and no server were deployed. No digital technology was involved at all. The register of vote</w:t>
      </w:r>
      <w:r w:rsidR="00671EC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s</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32ED7"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spite its </w:t>
      </w:r>
      <w:r w:rsidR="00671EC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mitations</w:t>
      </w:r>
      <w:r w:rsidR="00032ED7"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served its purpose but was far from credible because the electoral principle of one-man-one-vote could not be upheld, as there were possibilities of people voting more than once and many other reported cases of voter impersonation</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uring those elections</w:t>
      </w:r>
      <w:r w:rsidR="005F3F5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9404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Umar&lt;/Author&gt;&lt;Year&gt;2022&lt;/Year&gt;&lt;RecNum&gt;415&lt;/RecNum&gt;&lt;DisplayText&gt;(Umar&lt;style face="italic"&gt; et al.&lt;/style&gt;, 2022)&lt;/DisplayText&gt;&lt;record&gt;&lt;rec-number&gt;415&lt;/rec-number&gt;&lt;foreign-keys&gt;&lt;key app="EN" db-id="st2xddf5sta2s8eawwzpx95xswd209z29spx" timestamp="1777033253"&gt;415&lt;/key&gt;&lt;/foreign-keys&gt;&lt;ref-type name="Journal Article"&gt;17&lt;/ref-type&gt;&lt;contributors&gt;&lt;authors&gt;&lt;author&gt;Umar, Hassan Sa’id&lt;/author&gt;&lt;author&gt;Atte, John&lt;/author&gt;&lt;author&gt;Haruna, Sule&lt;/author&gt;&lt;/authors&gt;&lt;/contributors&gt;&lt;titles&gt;&lt;title&gt;Electronic voting as an instrument for free, fair and credible elections in Nigerian political system: Issues and challenges&lt;/title&gt;&lt;secondary-title&gt;European Journal of Political Science Studies&lt;/secondary-title&gt;&lt;/titles&gt;&lt;periodical&gt;&lt;full-title&gt;European Journal of Political Science Studies&lt;/full-title&gt;&lt;/periodical&gt;&lt;volume&gt;5&lt;/volume&gt;&lt;number&gt;2&lt;/number&gt;&lt;dates&gt;&lt;year&gt;2022&lt;/year&gt;&lt;/dates&gt;&lt;isbn&gt;2601-2766&lt;/isbn&gt;&lt;urls&gt;&lt;/urls&gt;&lt;/record&gt;&lt;/Cite&gt;&lt;/EndNote&gt;</w:instrText>
      </w:r>
      <w:r w:rsidR="00D9404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mar</w:t>
      </w:r>
      <w:r w:rsidR="0033010D" w:rsidRPr="0033010D">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2)</w:t>
      </w:r>
      <w:r w:rsidR="00D9404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7C503B2E" w14:textId="77777777" w:rsidR="004E54B5" w:rsidRPr="000041AF" w:rsidRDefault="004E54B5"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F1EA61F" w14:textId="6765DE0A" w:rsidR="00A778DD" w:rsidRPr="000041AF" w:rsidRDefault="00BC1BE5"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was </w:t>
      </w:r>
      <w:r w:rsidR="00E7348D"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fact</w:t>
      </w:r>
      <w:r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at </w:t>
      </w:r>
      <w:r w:rsidR="0050252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A778DD"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redible register of voters is pivotal to the credibility of an electoral process. This</w:t>
      </w:r>
      <w:r w:rsidR="00715F1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act </w:t>
      </w:r>
      <w:r w:rsidR="00A778DD"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ed the INEC’s decision to take a giant leap for the first time </w:t>
      </w:r>
      <w:r w:rsidR="00032ED7"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deploy technological innovation to improve the credibility of its register of voters, </w:t>
      </w:r>
      <w:r w:rsidR="00A778DD"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roducing Optical Magnetic Recognition (OMR) technology in 2003. Though INEC deployed OMR technology, it did not discard its old way of registering voters </w:t>
      </w:r>
      <w:r w:rsidR="00E7348D"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utright</w:t>
      </w:r>
      <w:r w:rsidR="00A778DD"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anual registration </w:t>
      </w:r>
      <w:r w:rsidR="00032ED7"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mained</w:t>
      </w:r>
      <w:r w:rsidR="00A778DD"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 a backup for OMR. The OMR technology was introduced to help </w:t>
      </w:r>
      <w:r w:rsidR="00E7348D"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mputerise</w:t>
      </w:r>
      <w:r w:rsidR="00A778DD"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compilation of the mini-biodata of each Nigerian eligible to vote, also known as the Registrants, whose mini-biodata had been recorded manually on </w:t>
      </w:r>
      <w:r w:rsidR="00BF1CF1"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EC.1A form</w:t>
      </w:r>
      <w:r w:rsidR="00A74D0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E09C4"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0E09C4"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yeni&lt;/Author&gt;&lt;Year&gt;2018&lt;/Year&gt;&lt;RecNum&gt;72&lt;/RecNum&gt;&lt;DisplayText&gt;(Ayeni &amp;amp; Esan, 2018)&lt;/DisplayText&gt;&lt;record&gt;&lt;rec-number&gt;72&lt;/rec-number&gt;&lt;foreign-keys&gt;&lt;key app="EN" db-id="zt2p5dw2eatxa8esasx5eadzwz50de2tz59s" timestamp="1773936026"&gt;72&lt;/key&gt;&lt;/foreign-keys&gt;&lt;ref-type name="Journal Article"&gt;17&lt;/ref-type&gt;&lt;contributors&gt;&lt;authors&gt;&lt;author&gt;Ayeni, Toba Paul&lt;/author&gt;&lt;author&gt;Esan, Adebimpe Omolayo&lt;/author&gt;&lt;/authors&gt;&lt;/contributors&gt;&lt;titles&gt;&lt;title&gt;The impact of ICT in the conduct of elections in Nigeria&lt;/title&gt;&lt;secondary-title&gt;American Journal of Computer Science and Information Technology&lt;/secondary-title&gt;&lt;/titles&gt;&lt;periodical&gt;&lt;full-title&gt;American Journal of Computer Science and Information Technology&lt;/full-title&gt;&lt;/periodical&gt;&lt;volume&gt;6&lt;/volume&gt;&lt;number&gt;01&lt;/number&gt;&lt;dates&gt;&lt;year&gt;2018&lt;/year&gt;&lt;/dates&gt;&lt;isbn&gt;2349-3917&lt;/isbn&gt;&lt;urls&gt;&lt;/urls&gt;&lt;/record&gt;&lt;/Cite&gt;&lt;/EndNote&gt;</w:instrText>
      </w:r>
      <w:r w:rsidR="000E09C4"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0E09C4" w:rsidRPr="000041A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yeni &amp; Esan, 2018)</w:t>
      </w:r>
      <w:r w:rsidR="000E09C4"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A778DD" w:rsidRPr="000041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0C7D9956" w14:textId="77777777" w:rsidR="000E09C4" w:rsidRPr="000041AF" w:rsidRDefault="000E09C4"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05D7F245" w14:textId="3854DADD" w:rsidR="00A778DD" w:rsidRPr="007D3EE9" w:rsidRDefault="00A778DD"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A182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information </w:t>
      </w:r>
      <w:r w:rsidR="00B94AD1" w:rsidRPr="00BA182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rom the EC.1A forms </w:t>
      </w:r>
      <w:r w:rsidRPr="00BA182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uld then be transferred and shaded into the computer-readable OMR forms. Each OMR form has a unique number. </w:t>
      </w:r>
      <w:r w:rsidR="002E4594" w:rsidRPr="00BA182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 OMR machine would then scan the duly shaded computer-readable OMR forms</w:t>
      </w:r>
      <w:r w:rsidRPr="00BA182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create a registered voter database.</w:t>
      </w:r>
      <w:r w:rsidRPr="00DA14BB">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7D3EE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rom the database, a small paper card carrying the </w:t>
      </w:r>
      <w:r w:rsidR="00E7348D" w:rsidRPr="007D3EE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mmarised</w:t>
      </w:r>
      <w:r w:rsidRPr="007D3EE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iodata of the registered voter, the voter’s thumbprint, and </w:t>
      </w:r>
      <w:r w:rsidRPr="007D3EE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the unique </w:t>
      </w:r>
      <w:r w:rsidR="006C7788" w:rsidRPr="007D3EE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MR-form number</w:t>
      </w:r>
      <w:r w:rsidRPr="007D3EE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signed to </w:t>
      </w:r>
      <w:r w:rsidR="006C7788" w:rsidRPr="007D3EE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at voter</w:t>
      </w:r>
      <w:r w:rsidRPr="007D3EE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ould be printed as a voter card for each registrant</w:t>
      </w:r>
      <w:r w:rsidR="00A74D0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74D0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Jibril&lt;/Author&gt;&lt;Year&gt;2024&lt;/Year&gt;&lt;RecNum&gt;416&lt;/RecNum&gt;&lt;DisplayText&gt;(Jibril&lt;style face="italic"&gt; et al.&lt;/style&gt;, 2024)&lt;/DisplayText&gt;&lt;record&gt;&lt;rec-number&gt;416&lt;/rec-number&gt;&lt;foreign-keys&gt;&lt;key app="EN" db-id="st2xddf5sta2s8eawwzpx95xswd209z29spx" timestamp="1777033399"&gt;416&lt;/key&gt;&lt;/foreign-keys&gt;&lt;ref-type name="Journal Article"&gt;17&lt;/ref-type&gt;&lt;contributors&gt;&lt;authors&gt;&lt;author&gt;Jibril, Zainul Abideen Jibril Zainul Abideen&lt;/author&gt;&lt;author&gt;Mohammed, Safwan Mohammed Safwan&lt;/author&gt;&lt;author&gt;Baba, Mohammed Sirajo Baba Mohammed Sirajo&lt;/author&gt;&lt;author&gt;Bello, Abubakr Umar Bello Abubakr Umar&lt;/author&gt;&lt;/authors&gt;&lt;/contributors&gt;&lt;titles&gt;&lt;title&gt;The Impact Of Bimodal Voter Accreditation System (BVAS) On The Conduct Of Credible Elections In Nigeria: A Case Study Of 2023 General Elections In Adamawa North Senatorial District&lt;/title&gt;&lt;secondary-title&gt;ADSU International Journal of Applied Economics, Finance and Management&lt;/secondary-title&gt;&lt;/titles&gt;&lt;periodical&gt;&lt;full-title&gt;ADSU International Journal of Applied Economics, Finance and Management&lt;/full-title&gt;&lt;/periodical&gt;&lt;volume&gt;9&lt;/volume&gt;&lt;number&gt;1&lt;/number&gt;&lt;dates&gt;&lt;year&gt;2024&lt;/year&gt;&lt;/dates&gt;&lt;urls&gt;&lt;/urls&gt;&lt;/record&gt;&lt;/Cite&gt;&lt;/EndNote&gt;</w:instrText>
      </w:r>
      <w:r w:rsidR="00A74D0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ibril</w:t>
      </w:r>
      <w:r w:rsidR="0033010D" w:rsidRPr="0033010D">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4)</w:t>
      </w:r>
      <w:r w:rsidR="00A74D0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A74D0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4875F00C" w14:textId="7EE22E91" w:rsidR="00A778DD" w:rsidRPr="004B7DE5" w:rsidRDefault="00A778DD"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B7DE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inclusion of the voter’s thumbprint as one of the features on voter cards made it necessary for INEC to introduce </w:t>
      </w:r>
      <w:r w:rsidR="003E65BC" w:rsidRPr="004B7DE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Pr="004B7DE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utomated Fingerprint Identification System (AFIS) technology to fish out and delete biodata of registered voters who had more than one registration data on the registered voters’ database. </w:t>
      </w:r>
      <w:r w:rsidR="002E4594" w:rsidRPr="004B7DE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reover,</w:t>
      </w:r>
      <w:r w:rsidR="00EA0BC6" w:rsidRPr="004B7DE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w:t>
      </w:r>
      <w:r w:rsidRPr="004B7DE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EC took another leap forward </w:t>
      </w:r>
      <w:r w:rsidR="002E4594" w:rsidRPr="004B7DE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y building on the previous successes of OMR technology and AFIS deployment,</w:t>
      </w:r>
      <w:r w:rsidR="00B94AD1" w:rsidRPr="004B7DE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rocuring and deploying, in the preparatory phase of the 2007 general election, the Direct Data Capturing Machines</w:t>
      </w:r>
      <w:r w:rsidR="004B7DE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94AD1" w:rsidRPr="004B7DE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DCM</w:t>
      </w:r>
      <w:r w:rsidR="004B7DE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B94AD1" w:rsidRPr="004B7DE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A14BB" w:rsidRPr="004B7DE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DA14BB" w:rsidRPr="004B7DE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yeni&lt;/Author&gt;&lt;Year&gt;2018&lt;/Year&gt;&lt;RecNum&gt;72&lt;/RecNum&gt;&lt;DisplayText&gt;(Ayeni &amp;amp; Esan, 2018)&lt;/DisplayText&gt;&lt;record&gt;&lt;rec-number&gt;72&lt;/rec-number&gt;&lt;foreign-keys&gt;&lt;key app="EN" db-id="zt2p5dw2eatxa8esasx5eadzwz50de2tz59s" timestamp="1773936026"&gt;72&lt;/key&gt;&lt;/foreign-keys&gt;&lt;ref-type name="Journal Article"&gt;17&lt;/ref-type&gt;&lt;contributors&gt;&lt;authors&gt;&lt;author&gt;Ayeni, Toba Paul&lt;/author&gt;&lt;author&gt;Esan, Adebimpe Omolayo&lt;/author&gt;&lt;/authors&gt;&lt;/contributors&gt;&lt;titles&gt;&lt;title&gt;The impact of ICT in the conduct of elections in Nigeria&lt;/title&gt;&lt;secondary-title&gt;American Journal of Computer Science and Information Technology&lt;/secondary-title&gt;&lt;/titles&gt;&lt;periodical&gt;&lt;full-title&gt;American Journal of Computer Science and Information Technology&lt;/full-title&gt;&lt;/periodical&gt;&lt;volume&gt;6&lt;/volume&gt;&lt;number&gt;01&lt;/number&gt;&lt;dates&gt;&lt;year&gt;2018&lt;/year&gt;&lt;/dates&gt;&lt;isbn&gt;2349-3917&lt;/isbn&gt;&lt;urls&gt;&lt;/urls&gt;&lt;/record&gt;&lt;/Cite&gt;&lt;/EndNote&gt;</w:instrText>
      </w:r>
      <w:r w:rsidR="00DA14BB" w:rsidRPr="004B7DE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DA14BB" w:rsidRPr="004B7DE5">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yeni &amp; Esan, 2018)</w:t>
      </w:r>
      <w:r w:rsidR="00DA14BB" w:rsidRPr="004B7DE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4B7DE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4D45F3CB" w14:textId="77777777" w:rsidR="00DA14BB" w:rsidRPr="00212DA2" w:rsidRDefault="00DA14BB" w:rsidP="00A778DD">
      <w:pPr>
        <w:jc w:val="both"/>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2305B93" w14:textId="73C6447D" w:rsidR="00A778DD" w:rsidRPr="00B60C10" w:rsidRDefault="00A778DD" w:rsidP="00B60C10">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machine </w:t>
      </w:r>
      <w:r w:rsidR="00BF1CF1"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ses biometric technologies to directly capture voters’ data,</w:t>
      </w:r>
      <w:r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E2E19"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iming to improve</w:t>
      </w:r>
      <w:r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voter accreditation process in </w:t>
      </w:r>
      <w:r w:rsidR="00B94AD1"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olling system </w:t>
      </w:r>
      <w:r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49450F"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Galadanci&lt;/Author&gt;&lt;Year&gt;2020&lt;/Year&gt;&lt;RecNum&gt;64&lt;/RecNum&gt;&lt;DisplayText&gt;(Galadanci &amp;amp; Abdulwahab, 2020)&lt;/DisplayText&gt;&lt;record&gt;&lt;rec-number&gt;64&lt;/rec-number&gt;&lt;foreign-keys&gt;&lt;key app="EN" db-id="as0vstppx5axwge95sg5t0r8ddadadteetwx" timestamp="1671797579"&gt;64&lt;/key&gt;&lt;/foreign-keys&gt;&lt;ref-type name="Journal Article"&gt;17&lt;/ref-type&gt;&lt;contributors&gt;&lt;authors&gt;&lt;author&gt;Galadanci, Bashir&lt;/author&gt;&lt;author&gt;Abdulwahab, L&lt;/author&gt;&lt;/authors&gt;&lt;/contributors&gt;&lt;titles&gt;&lt;title&gt;INVESTIGATING THE IMPACT OF PERMANENT VOTER CARDS IN REDUCING ELECTION RIGGING IN NIGERIA&lt;/title&gt;&lt;secondary-title&gt;FUDMA JOURNAL OF SCIENCES&lt;/secondary-title&gt;&lt;/titles&gt;&lt;periodical&gt;&lt;full-title&gt;FUDMA JOURNAL OF SCIENCES&lt;/full-title&gt;&lt;/periodical&gt;&lt;pages&gt;1-12&lt;/pages&gt;&lt;volume&gt;4&lt;/volume&gt;&lt;number&gt;1&lt;/number&gt;&lt;dates&gt;&lt;year&gt;2020&lt;/year&gt;&lt;/dates&gt;&lt;isbn&gt;2616-1370&lt;/isbn&gt;&lt;urls&gt;&lt;/urls&gt;&lt;/record&gt;&lt;/Cite&gt;&lt;/EndNote&gt;</w:instrText>
      </w:r>
      <w:r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49450F" w:rsidRPr="00B60C10">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ladanci &amp; Abdulwahab, 2020)</w:t>
      </w:r>
      <w:r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e deployment of DCCM for the registration of eligible voters in Nigeria drastically heightened the credibility of Nigeria’s electoral process by way of ending multiple registrations by a voter, which is associated with electoral malpractices like multiple voting</w:t>
      </w:r>
      <w:r w:rsidR="00B60C10"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components of DDCM are interconnected to </w:t>
      </w:r>
      <w:r w:rsidR="00B94AD1"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gister each Registrant, also known as an Applicant (eligible voter), as they present themselves to </w:t>
      </w:r>
      <w:r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EC Registration Officers during the Continuous Voter Registration (CVR) exercise across Nigeria. The Webcam is used to capture the applicant’s photo, the USB cable is used to interconnect DDCM components, the laptop is used to capture applicants’ biodata, the printer is used to print the Temporary Voter Card (TVC), and the Preliminary Register of </w:t>
      </w:r>
      <w:r w:rsidR="000F30D2"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oters</w:t>
      </w:r>
      <w:r w:rsidR="00FF50A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V</w:t>
      </w:r>
      <w:r w:rsidR="00FF50A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1321C8"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321C8"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1321C8"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CVR-Manual&lt;/Author&gt;&lt;Year&gt;2013&lt;/Year&gt;&lt;RecNum&gt;11&lt;/RecNum&gt;&lt;DisplayText&gt;(CVR-Manual, 2013)&lt;/DisplayText&gt;&lt;record&gt;&lt;rec-number&gt;11&lt;/rec-number&gt;&lt;foreign-keys&gt;&lt;key app="EN" db-id="vpadf2ar6d22fke0rvkpd92tzw5pz20zrds5" timestamp="1671356221"&gt;11&lt;/key&gt;&lt;/foreign-keys&gt;&lt;ref-type name="Journal Article"&gt;17&lt;/ref-type&gt;&lt;contributors&gt;&lt;authors&gt;&lt;author&gt;CVR-Manual, for CVR Officials  </w:instrText>
      </w:r>
      <w:r w:rsidR="001321C8" w:rsidRPr="00B60C10">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1321C8"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lt;/author&gt;&lt;/authors&gt;&lt;/contributors&gt;&lt;titles&gt;&lt;title&gt;CVR Manual </w:instrText>
      </w:r>
      <w:r w:rsidR="001321C8" w:rsidRPr="00B60C10">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1321C8"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lt;/title&gt;&lt;secondary-title&gt;Manual for CVR Officials,&lt;/secondary-title&gt;&lt;short-title&gt;Manual for CVR Officials  </w:instrText>
      </w:r>
      <w:r w:rsidR="001321C8" w:rsidRPr="00B60C10">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1321C8"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short-title&gt;&lt;/titles&gt;&lt;periodical&gt;&lt;full-title&gt;Manual for CVR Officials,&lt;/full-title&gt;&lt;/periodical&gt;&lt;pages&gt;24-25&lt;/pages&gt;&lt;section&gt;1&lt;/section&gt;&lt;dates&gt;&lt;year&gt;2013&lt;/year&gt;&lt;pub-dates&gt;&lt;date&gt;2013&lt;/date&gt;&lt;/pub-dates&gt;&lt;/dates&gt;&lt;isbn&gt;0378-7753&lt;/isbn&gt;&lt;work-type&gt;CVR Manual &lt;/work-type&gt;&lt;urls&gt;&lt;/urls&gt;&lt;remote-database-name&gt;www.inecnigeria.org&lt;/remote-database-name&gt;&lt;language&gt;English&lt;/language&gt;&lt;access-date&gt;2013&lt;/access-date&gt;&lt;/record&gt;&lt;/Cite&gt;&lt;/EndNote&gt;</w:instrText>
      </w:r>
      <w:r w:rsidR="001321C8"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1321C8" w:rsidRPr="00B60C10">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VR-Manual, 2013)</w:t>
      </w:r>
      <w:r w:rsidR="001321C8"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B60C1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5AA475F3" w14:textId="77777777" w:rsidR="001321C8" w:rsidRPr="001321C8" w:rsidRDefault="001321C8" w:rsidP="00A778DD">
      <w:pPr>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435CE3A" w14:textId="424C1C21" w:rsidR="00A778DD" w:rsidRPr="000C2067" w:rsidRDefault="00A778DD"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scanner </w:t>
      </w:r>
      <w:r w:rsidR="00B94AD1"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ptures the applicants’ fingerprints, the battery pack powers the machine, backup storage stores the registration data externally, and the DDC Casing houses the entire</w:t>
      </w:r>
      <w:r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DCM components. </w:t>
      </w:r>
      <w:r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CVR-Manual&lt;/Author&gt;&lt;Year&gt;2013&lt;/Year&gt;&lt;RecNum&gt;11&lt;/RecNum&gt;&lt;DisplayText&gt;(CVR-Manual, 2013)&lt;/DisplayText&gt;&lt;record&gt;&lt;rec-number&gt;11&lt;/rec-number&gt;&lt;foreign-keys&gt;&lt;key app="EN" db-id="vpadf2ar6d22fke0rvkpd92tzw5pz20zrds5" timestamp="1671356221"&gt;11&lt;/key&gt;&lt;/foreign-keys&gt;&lt;ref-type name="Journal Article"&gt;17&lt;/ref-type&gt;&lt;contributors&gt;&lt;authors&gt;&lt;author&gt;CVR-Manual, for CVR Officials  </w:instrText>
      </w:r>
      <w:r w:rsidRPr="000C2067">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lt;/author&gt;&lt;/authors&gt;&lt;/contributors&gt;&lt;titles&gt;&lt;title&gt;CVR Manual </w:instrText>
      </w:r>
      <w:r w:rsidRPr="000C2067">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lt;/title&gt;&lt;secondary-title&gt;Manual for CVR Officials,&lt;/secondary-title&gt;&lt;short-title&gt;Manual for CVR Officials  </w:instrText>
      </w:r>
      <w:r w:rsidRPr="000C2067">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short-title&gt;&lt;/titles&gt;&lt;periodical&gt;&lt;full-title&gt;Manual for CVR Officials,&lt;/full-title&gt;&lt;/periodical&gt;&lt;pages&gt;24-25&lt;/pages&gt;&lt;section&gt;1&lt;/section&gt;&lt;dates&gt;&lt;year&gt;2013&lt;/year&gt;&lt;pub-dates&gt;&lt;date&gt;2013&lt;/date&gt;&lt;/pub-dates&gt;&lt;/dates&gt;&lt;isbn&gt;0378-7753&lt;/isbn&gt;&lt;work-type&gt;CVR Manual &lt;/work-type&gt;&lt;urls&gt;&lt;/urls&gt;&lt;remote-database-name&gt;www.inecnigeria.org&lt;/remote-database-name&gt;&lt;language&gt;English&lt;/language&gt;&lt;access-date&gt;2013&lt;/access-date&gt;&lt;/record&gt;&lt;/Cite&gt;&lt;/EndNote&gt;</w:instrText>
      </w:r>
      <w:r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0C206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VR-Manual, 2013)</w:t>
      </w:r>
      <w:r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C3DE9"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improve DDCM's functioning</w:t>
      </w:r>
      <w:r w:rsidR="00B94AD1"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an upgraded AFIS and a business rule were introduced across the entire voter registration process to enhance</w:t>
      </w:r>
      <w:r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credibility of Nigeria’s voter registration. Based on the introduced business rule, the Commission decided </w:t>
      </w:r>
      <w:r w:rsidR="002E4594"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nly to include</w:t>
      </w:r>
      <w:r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registered eligible applicants with at least two captured fingers in the national register of Voters; </w:t>
      </w:r>
      <w:r w:rsidR="00B94AD1"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is was done to improve</w:t>
      </w:r>
      <w:r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integrity of the Register of </w:t>
      </w:r>
      <w:r w:rsidR="00520EAF" w:rsidRPr="000C206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oters</w:t>
      </w:r>
    </w:p>
    <w:p w14:paraId="443DC595" w14:textId="77777777" w:rsidR="001321C8" w:rsidRPr="00D16419" w:rsidRDefault="001321C8" w:rsidP="00A778DD">
      <w:pPr>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0F3546EA" w14:textId="0EF73810" w:rsidR="00A778DD" w:rsidRPr="00824AE1" w:rsidRDefault="00A778DD"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24AE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 also deployed a Very Small Aperture Terminal (V-SAT) into the Nigerian electoral system, installed in all the 774 local government offices and state head offices of the Commission across the nation</w:t>
      </w:r>
      <w:r w:rsidR="000F30D2" w:rsidRPr="00824AE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824AE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enable smooth transmission of election results from various positions spread across the local government areas of Nigeria. This technology did not achieve </w:t>
      </w:r>
      <w:r w:rsidR="001F4D45" w:rsidRPr="00824AE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s intended purpose due to a lack of transparency that dented the 2007 general elections, and the improper training on the operationality of the V-SAT tech among the Commission’s </w:t>
      </w:r>
      <w:r w:rsidRPr="00824AE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aff (Ayeni</w:t>
      </w:r>
      <w:r w:rsidR="00824AE1" w:rsidRPr="00824AE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24AE1" w:rsidRPr="00824AE1">
        <w:rPr>
          <w:rFonts w:ascii="Garamond" w:hAnsi="Garamond" w:cstheme="majorBidi"/>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t al.</w:t>
      </w:r>
      <w:r w:rsidRPr="00824AE1">
        <w:rPr>
          <w:rFonts w:ascii="Garamond" w:hAnsi="Garamond" w:cstheme="majorBidi"/>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824AE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018).</w:t>
      </w:r>
    </w:p>
    <w:p w14:paraId="535687F6" w14:textId="77777777" w:rsidR="003311B1" w:rsidRPr="00D16419" w:rsidRDefault="003311B1" w:rsidP="00A778DD">
      <w:pPr>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09EE2932" w14:textId="6FD3B7F8" w:rsidR="00A778DD" w:rsidRDefault="00A778DD" w:rsidP="00A778DD">
      <w:pPr>
        <w:jc w:val="both"/>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C6E0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2014, INEC deployed another technology to replace the temporary voter card issued to registered voters by the Commission in 2011. This technology, called the Permanent Voter Card(PVC), was designed and developed to contain electronic information like </w:t>
      </w:r>
      <w:r w:rsidR="00C11389" w:rsidRPr="007C6E0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gitised</w:t>
      </w:r>
      <w:r w:rsidRPr="007C6E0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voter biodata, biometric data, and a passport-sized voter's photograph </w:t>
      </w:r>
      <w:r w:rsidRPr="007C6E0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49450F" w:rsidRPr="007C6E0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Lewis&lt;/Author&gt;&lt;Year&gt;2015&lt;/Year&gt;&lt;RecNum&gt;65&lt;/RecNum&gt;&lt;DisplayText&gt;(Lewis &amp;amp; Kew, 2015)&lt;/DisplayText&gt;&lt;record&gt;&lt;rec-number&gt;65&lt;/rec-number&gt;&lt;foreign-keys&gt;&lt;key app="EN" db-id="as0vstppx5axwge95sg5t0r8ddadadteetwx" timestamp="1671798933"&gt;65&lt;/key&gt;&lt;/foreign-keys&gt;&lt;ref-type name="Journal Article"&gt;17&lt;/ref-type&gt;&lt;contributors&gt;&lt;authors&gt;&lt;author&gt;Lewis, Peter&lt;/author&gt;&lt;author&gt;Kew, Darren&lt;/author&gt;&lt;/authors&gt;&lt;/contributors&gt;&lt;titles&gt;&lt;title&gt;Nigeria&amp;apos;s hopeful election&lt;/title&gt;&lt;secondary-title&gt;Journal of Democracy&lt;/secondary-title&gt;&lt;/titles&gt;&lt;periodical&gt;&lt;full-title&gt;Journal of Democracy&lt;/full-title&gt;&lt;/periodical&gt;&lt;pages&gt;94-109&lt;/pages&gt;&lt;volume&gt;26&lt;/volume&gt;&lt;number&gt;3&lt;/number&gt;&lt;dates&gt;&lt;year&gt;2015&lt;/year&gt;&lt;/dates&gt;&lt;isbn&gt;1086-3214&lt;/isbn&gt;&lt;urls&gt;&lt;/urls&gt;&lt;/record&gt;&lt;/Cite&gt;&lt;/EndNote&gt;</w:instrText>
      </w:r>
      <w:r w:rsidRPr="007C6E0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49450F" w:rsidRPr="007C6E00">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wis &amp; Kew, 2015)</w:t>
      </w:r>
      <w:r w:rsidRPr="007C6E0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7C6E0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PVC could be defined as a contactless, </w:t>
      </w:r>
      <w:r w:rsidR="00C11389" w:rsidRPr="007C6E0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ti-counterfeit</w:t>
      </w:r>
      <w:r w:rsidRPr="007C6E0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secured smart card, embedded with a chip storing electronised biometrics, biodata, and a photograph of a legitimate registered voter, usually called a cardholder</w:t>
      </w:r>
      <w:r w:rsidRPr="00212DA2">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68730B35" w14:textId="77777777" w:rsidR="003311B1" w:rsidRPr="00212DA2" w:rsidRDefault="003311B1" w:rsidP="00A778DD">
      <w:pPr>
        <w:jc w:val="both"/>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0AF20C2" w14:textId="68BE6770" w:rsidR="00A778DD" w:rsidRPr="0091328E" w:rsidRDefault="00A778DD"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1328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It </w:t>
      </w:r>
      <w:r w:rsidR="00110482" w:rsidRPr="0091328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w:t>
      </w:r>
      <w:r w:rsidRPr="0091328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sued by the INEC to the registered voters in Nigeria to primarily serve two functions, viz, as an acknowledgement that the holder is duly registered as a voter in Nigeria and as a form of identification for voters. A few fundamental considerations guided INEC in the production of PVC, </w:t>
      </w:r>
      <w:r w:rsidR="001F4D45" w:rsidRPr="0091328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cluding</w:t>
      </w:r>
      <w:r w:rsidRPr="0091328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quality, durability, security, and cost-effectiveness. The cards were designed and developed with many specialised features to last a decade on average </w:t>
      </w:r>
      <w:r w:rsidRPr="0091328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98412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INEC-TRAINING MANUAL ON ELECTION TECHNOLOGIES&lt;/Author&gt;&lt;Year&gt;2019&lt;/Year&gt;&lt;RecNum&gt;67&lt;/RecNum&gt;&lt;DisplayText&gt;(INEC-TRAINING MANUAL ON ELECTION TECHNOLOGIES, 2019; Obiora&lt;style face="italic"&gt; et al.&lt;/style&gt;, 2025)&lt;/DisplayText&gt;&lt;record&gt;&lt;rec-number&gt;67&lt;/rec-number&gt;&lt;foreign-keys&gt;&lt;key app="EN" db-id="as0vstppx5axwge95sg5t0r8ddadadteetwx" timestamp="1672000046"&gt;67&lt;/key&gt;&lt;/foreign-keys&gt;&lt;ref-type name="Journal Article"&gt;17&lt;/ref-type&gt;&lt;contributors&gt;&lt;authors&gt;&lt;author&gt;INEC-TRAINING MANUAL ON ELECTION TECHNOLOGIES, Use, Support and Maintenace.&lt;/author&gt;&lt;/authors&gt;&lt;/contributors&gt;&lt;titles&gt;&lt;title&gt;INEC-TRAINING MANUAL ON ELECTION TECHNOLOGIES, Use, Support and Maintenace.&lt;/title&gt;&lt;secondary-title&gt;Manual&lt;/secondary-title&gt;&lt;/titles&gt;&lt;periodical&gt;&lt;full-title&gt;Manual&lt;/full-title&gt;&lt;/periodical&gt;&lt;pages&gt;17-18&lt;/pages&gt;&lt;dates&gt;&lt;year&gt;2019&lt;/year&gt;&lt;/dates&gt;&lt;urls&gt;&lt;/urls&gt;&lt;/record&gt;&lt;/Cite&gt;&lt;Cite&gt;&lt;Author&gt;Obiora&lt;/Author&gt;&lt;Year&gt;2025&lt;/Year&gt;&lt;RecNum&gt;428&lt;/RecNum&gt;&lt;record&gt;&lt;rec-number&gt;428&lt;/rec-number&gt;&lt;foreign-keys&gt;&lt;key app="EN" db-id="st2xddf5sta2s8eawwzpx95xswd209z29spx" timestamp="1778168958"&gt;428&lt;/key&gt;&lt;/foreign-keys&gt;&lt;ref-type name="Journal Article"&gt;17&lt;/ref-type&gt;&lt;contributors&gt;&lt;authors&gt;&lt;author&gt;Obiora, Onu Richard&lt;/author&gt;&lt;author&gt;Ifedi, Francisca Obiageli&lt;/author&gt;&lt;author&gt;Umeh, Lucy Chinwe&lt;/author&gt;&lt;/authors&gt;&lt;/contributors&gt;&lt;titles&gt;&lt;title&gt;Independent National Electoral Commission (INEC) and Electronic Voting System: An Appraisal of the use of BVAS in 2023 General Election in Enugu State&lt;/title&gt;&lt;secondary-title&gt;Innovations&lt;/secondary-title&gt;&lt;/titles&gt;&lt;periodical&gt;&lt;full-title&gt;Innovations&lt;/full-title&gt;&lt;/periodical&gt;&lt;pages&gt;558-577&lt;/pages&gt;&lt;number&gt;82&lt;/number&gt;&lt;dates&gt;&lt;year&gt;2025&lt;/year&gt;&lt;/dates&gt;&lt;urls&gt;&lt;/urls&gt;&lt;/record&gt;&lt;/Cite&gt;&lt;/EndNote&gt;</w:instrText>
      </w:r>
      <w:r w:rsidRPr="0091328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98412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TRAINING MANUAL ON ELECTION TECHNOLOGIES, 2019; Obiora</w:t>
      </w:r>
      <w:r w:rsidR="00984123" w:rsidRPr="00984123">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98412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5)</w:t>
      </w:r>
      <w:r w:rsidRPr="0091328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91328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ome </w:t>
      </w:r>
      <w:r w:rsidR="00B94AD1" w:rsidRPr="0091328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eatures of PVCs include</w:t>
      </w:r>
      <w:r w:rsidRPr="0091328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ase substrate, security printing, </w:t>
      </w:r>
      <w:r w:rsidR="00C11389" w:rsidRPr="0091328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sonalisation</w:t>
      </w:r>
      <w:r w:rsidRPr="0091328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amination, and chip embedding </w:t>
      </w:r>
      <w:r w:rsidR="00094F98" w:rsidRPr="0091328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yeni </w:t>
      </w:r>
      <w:r w:rsidR="00094F98" w:rsidRPr="0091328E">
        <w:rPr>
          <w:rFonts w:ascii="Garamond" w:hAnsi="Garamond" w:cstheme="majorBidi"/>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t al.,</w:t>
      </w:r>
      <w:r w:rsidR="00094F98" w:rsidRPr="0091328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018).</w:t>
      </w:r>
    </w:p>
    <w:p w14:paraId="35AC1F1C" w14:textId="77777777" w:rsidR="00560644" w:rsidRPr="00212A7E" w:rsidRDefault="00560644"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325A86B" w14:textId="759F98D6" w:rsidR="00560644" w:rsidRPr="0039423D" w:rsidRDefault="00A778DD" w:rsidP="00560644">
      <w:pPr>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12A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 in its quest to prevent electoral malpractices, allow legitimate votes to truly count, reduce litigation arising from elections, ensure accurate voter accreditation, protect the credibility and integrity of the election, audit election results from polling units across the federation, ensure transparency and accountability, and enable election-related data gathering that would pave way for data analysis, deployed another Smart Card Reader (SCR) into the 2015 general elections for the first time in Nigeria.</w:t>
      </w:r>
      <w:r w:rsidR="00560644" w:rsidRPr="00212A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12A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is technology, which operated on cryptographical technology with ultra-low power consumption, a single core frequency of 1.2 GHz, and an Android 4.2.2 operating system, was designed and developed to carry out voter accreditation electronically</w:t>
      </w:r>
      <w:r w:rsidR="00560644" w:rsidRPr="00212A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12A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keep a tally of voter accreditation data in each polling unit of its deployment, to be communicated to the INEC central server either intermittently during the poll or at the close of the poll in each local government</w:t>
      </w:r>
      <w:r w:rsidR="002E4594" w:rsidRPr="00212A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212A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12A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49450F" w:rsidRPr="00212A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INEC-TRAINING MANUAL ON ELECTION TECHNOLOGIES&lt;/Author&gt;&lt;Year&gt;2019&lt;/Year&gt;&lt;RecNum&gt;67&lt;/RecNum&gt;&lt;DisplayText&gt;(INEC-TRAINING MANUAL ON ELECTION TECHNOLOGIES, 2019)&lt;/DisplayText&gt;&lt;record&gt;&lt;rec-number&gt;67&lt;/rec-number&gt;&lt;foreign-keys&gt;&lt;key app="EN" db-id="as0vstppx5axwge95sg5t0r8ddadadteetwx" timestamp="1672000046"&gt;67&lt;/key&gt;&lt;/foreign-keys&gt;&lt;ref-type name="Journal Article"&gt;17&lt;/ref-type&gt;&lt;contributors&gt;&lt;authors&gt;&lt;author&gt;INEC-TRAINING MANUAL ON ELECTION TECHNOLOGIES, Use, Support and Maintenace.&lt;/author&gt;&lt;/authors&gt;&lt;/contributors&gt;&lt;titles&gt;&lt;title&gt;INEC-TRAINING MANUAL ON ELECTION TECHNOLOGIES, Use, Support and Maintenace.&lt;/title&gt;&lt;secondary-title&gt;Manual&lt;/secondary-title&gt;&lt;/titles&gt;&lt;periodical&gt;&lt;full-title&gt;Manual&lt;/full-title&gt;&lt;/periodical&gt;&lt;pages&gt;17-18&lt;/pages&gt;&lt;dates&gt;&lt;year&gt;2019&lt;/year&gt;&lt;/dates&gt;&lt;urls&gt;&lt;/urls&gt;&lt;/record&gt;&lt;/Cite&gt;&lt;/EndNote&gt;</w:instrText>
      </w:r>
      <w:r w:rsidRPr="00212A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49450F" w:rsidRPr="00212A7E">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TRAINING MANUAL ON ELECTION TECHNOLOGIES, 2019)</w:t>
      </w:r>
      <w:r w:rsidRPr="00212A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39423D">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4EEBA4D3" w14:textId="77777777" w:rsidR="00560644" w:rsidRDefault="00560644" w:rsidP="00560644">
      <w:pPr>
        <w:jc w:val="both"/>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8BD3D01" w14:textId="0A76D1FF" w:rsidR="00A778DD" w:rsidRPr="00FD49DE" w:rsidRDefault="00A778DD" w:rsidP="00560644">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D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INEC SCR is an electronic device </w:t>
      </w:r>
      <w:r w:rsidR="00BF1CF1" w:rsidRPr="00FD49D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at uses Radio Frequency Identification (RFID) technology to identify and track tags attached to objects automatically</w:t>
      </w:r>
      <w:r w:rsidRPr="00FD49D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560644" w:rsidRPr="00FD49D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FD49D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se tags usually </w:t>
      </w:r>
      <w:r w:rsidR="001F4D45" w:rsidRPr="00FD49D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ore electronic</w:t>
      </w:r>
      <w:r w:rsidRPr="00FD49D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formation. SCR has both software and hardware components that work together to perform voter electronic accreditation. The main software component is called INEC Voters Authentication System (IVAS), and the hardware components are its charger, USB Cable, lint-free cloth, and the SCR itself. It is with the IVAS Software that the real task of electronic voter accreditation is carried out on the SCR during the polling procedure at the polling units. SCR is specially featured with a Fingerprint window, Speaker and Indicator Display and Touch Panel, Main key Area (Red Button at the bottom right </w:t>
      </w:r>
      <w:r w:rsidR="00717971" w:rsidRPr="00FD49D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mbolising</w:t>
      </w:r>
      <w:r w:rsidRPr="00FD49D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N &amp; OFF), Card Reading Area, Battery cover, Side keys, and USB Interface for charging and data transmission</w:t>
      </w:r>
      <w:r w:rsidRPr="00FD49D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49450F" w:rsidRPr="00FD49D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INEC-TRAINING MANUAL ON ELECTION TECHNOLOGIES&lt;/Author&gt;&lt;Year&gt;2019&lt;/Year&gt;&lt;RecNum&gt;67&lt;/RecNum&gt;&lt;DisplayText&gt;(INEC-TRAINING MANUAL ON ELECTION TECHNOLOGIES, 2019)&lt;/DisplayText&gt;&lt;record&gt;&lt;rec-number&gt;67&lt;/rec-number&gt;&lt;foreign-keys&gt;&lt;key app="EN" db-id="as0vstppx5axwge95sg5t0r8ddadadteetwx" timestamp="1672000046"&gt;67&lt;/key&gt;&lt;/foreign-keys&gt;&lt;ref-type name="Journal Article"&gt;17&lt;/ref-type&gt;&lt;contributors&gt;&lt;authors&gt;&lt;author&gt;INEC-TRAINING MANUAL ON ELECTION TECHNOLOGIES, Use, Support and Maintenace.&lt;/author&gt;&lt;/authors&gt;&lt;/contributors&gt;&lt;titles&gt;&lt;title&gt;INEC-TRAINING MANUAL ON ELECTION TECHNOLOGIES, Use, Support and Maintenace.&lt;/title&gt;&lt;secondary-title&gt;Manual&lt;/secondary-title&gt;&lt;/titles&gt;&lt;periodical&gt;&lt;full-title&gt;Manual&lt;/full-title&gt;&lt;/periodical&gt;&lt;pages&gt;17-18&lt;/pages&gt;&lt;dates&gt;&lt;year&gt;2019&lt;/year&gt;&lt;/dates&gt;&lt;urls&gt;&lt;/urls&gt;&lt;/record&gt;&lt;/Cite&gt;&lt;/EndNote&gt;</w:instrText>
      </w:r>
      <w:r w:rsidRPr="00FD49D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49450F" w:rsidRPr="00FD49DE">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TRAINING MANUAL ON ELECTION TECHNOLOGIES, 2019)</w:t>
      </w:r>
      <w:r w:rsidRPr="00FD49D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FD49D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10FD94D2" w14:textId="77777777" w:rsidR="0039423D" w:rsidRPr="00212DA2" w:rsidRDefault="0039423D" w:rsidP="00560644">
      <w:pPr>
        <w:jc w:val="both"/>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0C33FFE6" w14:textId="5CFD24A7" w:rsidR="009F06EE" w:rsidRPr="00EC0FB7" w:rsidRDefault="00A778DD" w:rsidP="003826AF">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cording to the information provided by Ayeni</w:t>
      </w:r>
      <w:r w:rsidR="00A004E8"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004E8" w:rsidRPr="00EC0FB7">
        <w:rPr>
          <w:rFonts w:ascii="Garamond" w:hAnsi="Garamond" w:cstheme="majorBidi"/>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t al.</w:t>
      </w:r>
      <w:r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018) and </w:t>
      </w:r>
      <w:r w:rsidR="001F4D45" w:rsidRPr="00EC0FB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INEC Training Manual on Election Technologies (2019), a few other Mobile Applications (Apps) and web-based online platform technologies were deployed alongside SCR to run on the SCR, as they interoperate</w:t>
      </w:r>
      <w:r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xamples of such technologies include </w:t>
      </w:r>
      <w:r w:rsidR="00717971"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C227EC"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ronic-</w:t>
      </w:r>
      <w:r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nsparency</w:t>
      </w:r>
      <w:r w:rsidR="00C227EC"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826AF"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bile Application</w:t>
      </w:r>
      <w:r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3826AF"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a</w:t>
      </w:r>
      <w:r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ministration and </w:t>
      </w:r>
      <w:r w:rsidR="003826AF"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r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llation (e-TRAC) </w:t>
      </w:r>
      <w:r w:rsidR="00BF1CF1"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stem was launched to electronically administer election results transparently.</w:t>
      </w:r>
      <w:r w:rsidR="006A1273"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6A1273"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INEC-TRAINING MANUAL ON ELECTION TECHNOLOGIES&lt;/Author&gt;&lt;Year&gt;2019&lt;/Year&gt;&lt;RecNum&gt;67&lt;/RecNum&gt;&lt;DisplayText&gt;(INEC-TRAINING MANUAL ON ELECTION TECHNOLOGIES, 2019)&lt;/DisplayText&gt;&lt;record&gt;&lt;rec-number&gt;67&lt;/rec-number&gt;&lt;foreign-keys&gt;&lt;key app="EN" db-id="as0vstppx5axwge95sg5t0r8ddadadteetwx" timestamp="1672000046"&gt;67&lt;/key&gt;&lt;/foreign-keys&gt;&lt;ref-type name="Journal Article"&gt;17&lt;/ref-type&gt;&lt;contributors&gt;&lt;authors&gt;&lt;author&gt;INEC-TRAINING MANUAL ON ELECTION TECHNOLOGIES, Use, Support and Maintenace.&lt;/author&gt;&lt;/authors&gt;&lt;/contributors&gt;&lt;titles&gt;&lt;title&gt;INEC-TRAINING MANUAL ON ELECTION TECHNOLOGIES, Use, Support and Maintenace.&lt;/title&gt;&lt;secondary-title&gt;Manual&lt;/secondary-title&gt;&lt;/titles&gt;&lt;periodical&gt;&lt;full-title&gt;Manual&lt;/full-title&gt;&lt;/periodical&gt;&lt;pages&gt;17-18&lt;/pages&gt;&lt;dates&gt;&lt;year&gt;2019&lt;/year&gt;&lt;/dates&gt;&lt;urls&gt;&lt;/urls&gt;&lt;/record&gt;&lt;/Cite&gt;&lt;/EndNote&gt;</w:instrText>
      </w:r>
      <w:r w:rsidR="006A1273"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6A1273" w:rsidRPr="00EC0FB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TRAINING MANUAL ON ELECTION TECHNOLOGIES, 2019)</w:t>
      </w:r>
      <w:r w:rsidR="006A1273"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EC0FB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34A8DA94" w14:textId="77777777" w:rsidR="009F06EE" w:rsidRPr="00EC0FB7" w:rsidRDefault="009F06EE" w:rsidP="003826AF">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1E467A4" w14:textId="1CE7724A" w:rsidR="00A778DD" w:rsidRPr="00023F0C" w:rsidRDefault="009F06EE" w:rsidP="003826AF">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23F0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E</w:t>
      </w:r>
      <w:r w:rsidR="00A778DD" w:rsidRPr="00023F0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ectronic Collation App (e-Collation) was developed and introduced to tabulate and aggregate </w:t>
      </w:r>
      <w:r w:rsidR="001F4D45" w:rsidRPr="00023F0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ion results electronically, from polling units </w:t>
      </w:r>
      <w:r w:rsidR="00A778DD" w:rsidRPr="00023F0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the point of declaration, depending on the election type. Electronic Transmission (e-Transmission), </w:t>
      </w:r>
      <w:r w:rsidR="00DE69CA" w:rsidRPr="00023F0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other technology deployed alongside SCR, is installed on the SCR to electronically move the published election results from the polling unit </w:t>
      </w:r>
      <w:r w:rsidR="00A778DD" w:rsidRPr="00023F0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a </w:t>
      </w:r>
      <w:r w:rsidR="00717971" w:rsidRPr="00023F0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entralised</w:t>
      </w:r>
      <w:r w:rsidR="00A778DD" w:rsidRPr="00023F0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tabase system. It is worth noting that the published election result refers to the election </w:t>
      </w:r>
      <w:r w:rsidR="00A778DD" w:rsidRPr="00023F0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result uploaded from the polling units to a </w:t>
      </w:r>
      <w:r w:rsidR="00717971" w:rsidRPr="00023F0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entralised</w:t>
      </w:r>
      <w:r w:rsidR="00A778DD" w:rsidRPr="00023F0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tabase</w:t>
      </w:r>
      <w:r w:rsidR="00F05A6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7F" w:rsidRPr="00023F0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982C7F" w:rsidRPr="00023F0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INEC-TRAINING MANUAL ON ELECTION TECHNOLOGIES&lt;/Author&gt;&lt;Year&gt;2019&lt;/Year&gt;&lt;RecNum&gt;67&lt;/RecNum&gt;&lt;DisplayText&gt;(INEC-TRAINING MANUAL ON ELECTION TECHNOLOGIES, 2019)&lt;/DisplayText&gt;&lt;record&gt;&lt;rec-number&gt;67&lt;/rec-number&gt;&lt;foreign-keys&gt;&lt;key app="EN" db-id="as0vstppx5axwge95sg5t0r8ddadadteetwx" timestamp="1672000046"&gt;67&lt;/key&gt;&lt;/foreign-keys&gt;&lt;ref-type name="Journal Article"&gt;17&lt;/ref-type&gt;&lt;contributors&gt;&lt;authors&gt;&lt;author&gt;INEC-TRAINING MANUAL ON ELECTION TECHNOLOGIES, Use, Support and Maintenace.&lt;/author&gt;&lt;/authors&gt;&lt;/contributors&gt;&lt;titles&gt;&lt;title&gt;INEC-TRAINING MANUAL ON ELECTION TECHNOLOGIES, Use, Support and Maintenace.&lt;/title&gt;&lt;secondary-title&gt;Manual&lt;/secondary-title&gt;&lt;/titles&gt;&lt;periodical&gt;&lt;full-title&gt;Manual&lt;/full-title&gt;&lt;/periodical&gt;&lt;pages&gt;17-18&lt;/pages&gt;&lt;dates&gt;&lt;year&gt;2019&lt;/year&gt;&lt;/dates&gt;&lt;urls&gt;&lt;/urls&gt;&lt;/record&gt;&lt;/Cite&gt;&lt;/EndNote&gt;</w:instrText>
      </w:r>
      <w:r w:rsidR="00982C7F" w:rsidRPr="00023F0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982C7F" w:rsidRPr="00023F0C">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TRAINING MANUAL ON ELECTION TECHNOLOGIES, 2019)</w:t>
      </w:r>
      <w:r w:rsidR="00982C7F" w:rsidRPr="00023F0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A778DD" w:rsidRPr="00023F0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0A9F5D6F" w14:textId="77777777" w:rsidR="00B35C91" w:rsidRPr="00A46EC0" w:rsidRDefault="00B35C91" w:rsidP="003826AF">
      <w:pPr>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268D9EA" w14:textId="02C2192E" w:rsidR="00A778DD" w:rsidRPr="00211253" w:rsidRDefault="00724580"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r w:rsidR="00A778DD"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 Election Technologies Manual (2022)</w:t>
      </w:r>
      <w:r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urther explained that t</w:t>
      </w:r>
      <w:r w:rsidR="00A778DD"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 Electronic Voter Register (EVR)</w:t>
      </w:r>
      <w:r w:rsidR="00E00843"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as </w:t>
      </w:r>
      <w:r w:rsidR="00A778DD"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other deployed electoral technology. It is a </w:t>
      </w:r>
      <w:r w:rsidR="00717971"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gitalised</w:t>
      </w:r>
      <w:r w:rsidR="00A778DD"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oral roll holding the compiled details of eligible voters on a polling unit basis. It is </w:t>
      </w:r>
      <w:r w:rsidR="00DE69CA"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pecially featured with polling unit delimitation details, coded polling unit delimitation data, passport-sized photos of registered voters, their names, QR codes, year of birth, occupation, gender, voter identification number (VIN), and checkboxes for election type</w:t>
      </w:r>
      <w:r w:rsidR="00A778DD"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C452E7"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w:t>
      </w:r>
      <w:r w:rsidR="00A46EC0"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VR has</w:t>
      </w:r>
      <w:r w:rsidR="00C452E7"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46EC0"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everal </w:t>
      </w:r>
      <w:r w:rsidR="00A778DD"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eature</w:t>
      </w:r>
      <w:r w:rsidR="00A46EC0"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w:t>
      </w:r>
      <w:r w:rsidR="00A778DD"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ith five small boxes representing types of </w:t>
      </w:r>
      <w:r w:rsidR="00717971"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s</w:t>
      </w:r>
      <w:r w:rsidR="00DE69CA"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at the Poll Officer would check </w:t>
      </w:r>
      <w:r w:rsidR="00A778DD" w:rsidRPr="002112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t the poll.</w:t>
      </w:r>
    </w:p>
    <w:p w14:paraId="79B2E637" w14:textId="77777777" w:rsidR="00A46EC0" w:rsidRPr="00212DA2" w:rsidRDefault="00A46EC0" w:rsidP="00A778DD">
      <w:pPr>
        <w:jc w:val="both"/>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B7CCFF5" w14:textId="27A44903" w:rsidR="00A778DD" w:rsidRPr="00424274" w:rsidRDefault="00A778DD" w:rsidP="00A778DD">
      <w:pPr>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9736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global Covid-19 pandemic outbreak, coupled with the fact that the DCCM ha</w:t>
      </w:r>
      <w:r w:rsidR="00D81F4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r w:rsidRPr="0039736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erved INEC for over ten years, was one of the reasons why the Commission had to rework the delivery of its electoral services and operations, to accommodate the realities that were occasioned by the said outbreak</w:t>
      </w:r>
      <w:r w:rsidR="00CF3C10" w:rsidRPr="0039736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D7B75" w:rsidRPr="0039736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mpl</w:t>
      </w:r>
      <w:r w:rsidR="00AE7135" w:rsidRPr="0039736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ying </w:t>
      </w:r>
      <w:r w:rsidR="009D7B75" w:rsidRPr="0039736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th the</w:t>
      </w:r>
      <w:r w:rsidR="00AE7135" w:rsidRPr="0039736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39736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vid-19 precautionary measures. This was the rationale that informed the deployment of another technological device</w:t>
      </w:r>
      <w:r w:rsidR="00983C08" w:rsidRPr="0039736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INEC Voter Enrolment Device (IVED), the Bimodal Voter Accreditation System (BVAS), and the INEC Result Viewing (IReV) Portal, together with other Software, Mobile Apps, and web-based </w:t>
      </w:r>
      <w:r w:rsidRPr="0039736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latforms. The IVED/BVAS technology is multipurpose and changes names </w:t>
      </w:r>
      <w:r w:rsidR="00BF1CF1" w:rsidRPr="0039736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r each electoral </w:t>
      </w:r>
      <w:r w:rsidR="00911CD6" w:rsidRPr="0039736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sk</w:t>
      </w:r>
      <w:r w:rsidR="0059516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C75A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peloko&lt;/Author&gt;&lt;Year&gt;2024&lt;/Year&gt;&lt;RecNum&gt;417&lt;/RecNum&gt;&lt;DisplayText&gt;(Apeloko&lt;style face="italic"&gt; et al.&lt;/style&gt;, 2024)&lt;/DisplayText&gt;&lt;record&gt;&lt;rec-number&gt;417&lt;/rec-number&gt;&lt;foreign-keys&gt;&lt;key app="EN" db-id="st2xddf5sta2s8eawwzpx95xswd209z29spx" timestamp="1777230721"&gt;417&lt;/key&gt;&lt;/foreign-keys&gt;&lt;ref-type name="Journal Article"&gt;17&lt;/ref-type&gt;&lt;contributors&gt;&lt;authors&gt;&lt;author&gt;Apeloko, OD&lt;/author&gt;&lt;author&gt;Gberevbie, Daniel&lt;/author&gt;&lt;author&gt;Excellence-Oluye, Uchekwube O&lt;/author&gt;&lt;author&gt;Oluwatobi, Durojaiye John&lt;/author&gt;&lt;/authors&gt;&lt;/contributors&gt;&lt;titles&gt;&lt;title&gt;Unveiling INEC&amp;apos;S Testimonies: A Dive into Digital Technology Engagement and Voters Registration, 2015-2022&lt;/title&gt;&lt;secondary-title&gt;African Renaissance (1744-2532)&lt;/secondary-title&gt;&lt;/titles&gt;&lt;periodical&gt;&lt;full-title&gt;African Renaissance (1744-2532)&lt;/full-title&gt;&lt;/periodical&gt;&lt;volume&gt;21&lt;/volume&gt;&lt;number&gt;2&lt;/number&gt;&lt;dates&gt;&lt;year&gt;2024&lt;/year&gt;&lt;/dates&gt;&lt;isbn&gt;1744-2532&lt;/isbn&gt;&lt;urls&gt;&lt;/urls&gt;&lt;/record&gt;&lt;/Cite&gt;&lt;/EndNote&gt;</w:instrText>
      </w:r>
      <w:r w:rsidR="00EC75A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peloko</w:t>
      </w:r>
      <w:r w:rsidR="0033010D" w:rsidRPr="0033010D">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4)</w:t>
      </w:r>
      <w:r w:rsidR="00EC75A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11CD6" w:rsidRPr="0039736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0E461D76" w14:textId="77777777" w:rsidR="00AE7135" w:rsidRPr="00212DA2" w:rsidRDefault="00AE7135" w:rsidP="00A778DD">
      <w:pPr>
        <w:jc w:val="both"/>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E42BDD9" w14:textId="1F34AD74" w:rsidR="00A778DD" w:rsidRPr="002257BB" w:rsidRDefault="00A778DD" w:rsidP="00DF27C7">
      <w:pPr>
        <w:pStyle w:val="ListParagraph"/>
        <w:numPr>
          <w:ilvl w:val="0"/>
          <w:numId w:val="2"/>
        </w:numPr>
        <w:jc w:val="both"/>
        <w:rPr>
          <w:rFonts w:ascii="Garamond" w:hAnsi="Garamond" w:cstheme="majorBidi"/>
          <w:bCs/>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257BB">
        <w:rPr>
          <w:rFonts w:ascii="Garamond" w:hAnsi="Garamond" w:cstheme="majorBidi"/>
          <w:bCs/>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 voter enrolment device (IVED)</w:t>
      </w:r>
    </w:p>
    <w:p w14:paraId="15920E20" w14:textId="77777777" w:rsidR="00DF27C7" w:rsidRPr="002257BB" w:rsidRDefault="00DF27C7" w:rsidP="00DF27C7">
      <w:pPr>
        <w:ind w:left="60"/>
        <w:jc w:val="both"/>
        <w:rPr>
          <w:rFonts w:ascii="Garamond" w:hAnsi="Garamond" w:cstheme="majorBidi"/>
          <w:b/>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36302DF" w14:textId="6265F555" w:rsidR="00BC129E" w:rsidRPr="002257BB" w:rsidRDefault="00A778DD"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VED </w:t>
      </w:r>
      <w:r w:rsidR="00797041"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deployed for voter registration. </w:t>
      </w:r>
      <w:r w:rsidR="000C5C79"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w:t>
      </w:r>
      <w:r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 </w:t>
      </w:r>
      <w:r w:rsidR="006B722A"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tinuous Voter </w:t>
      </w:r>
      <w:r w:rsidR="00DA3FE9"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gistration (</w:t>
      </w:r>
      <w:r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VR</w:t>
      </w:r>
      <w:r w:rsidR="006B722A"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xercise is a voter registration process </w:t>
      </w:r>
      <w:r w:rsidR="00760DD1"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allows </w:t>
      </w:r>
      <w:r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igible Nigerians </w:t>
      </w:r>
      <w:r w:rsidR="00BF1CF1"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enrol as voters in Nigeria</w:t>
      </w:r>
      <w:r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ence the name INEC Voter Enrolment Device. </w:t>
      </w:r>
      <w:r w:rsidR="00DA3FE9"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VED was deployed to </w:t>
      </w:r>
      <w:r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place DCCM</w:t>
      </w:r>
      <w:r w:rsidR="00412AF2"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is </w:t>
      </w:r>
      <w:r w:rsidR="00BC129E"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ployment introduced</w:t>
      </w:r>
      <w:r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loud computing techniques into the voter registration process</w:t>
      </w:r>
      <w:r w:rsidR="00BF1CF1"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ncluding the capture and storage of voters’ biodata and biometric data</w:t>
      </w:r>
      <w:r w:rsid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C129E"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BC129E"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Election Technologies Manual&lt;/Author&gt;&lt;Year&gt;2022&lt;/Year&gt;&lt;RecNum&gt;22&lt;/RecNum&gt;&lt;DisplayText&gt;(Election Technologies Manual, 2022)&lt;/DisplayText&gt;&lt;record&gt;&lt;rec-number&gt;22&lt;/rec-number&gt;&lt;foreign-keys&gt;&lt;key app="EN" db-id="as0vstppx5axwge95sg5t0r8ddadadteetwx" timestamp="1668363584"&gt;22&lt;/key&gt;&lt;/foreign-keys&gt;&lt;ref-type name="Book"&gt;6&lt;/ref-type&gt;&lt;contributors&gt;&lt;authors&gt;&lt;author&gt;Election Technologies Manual, INEC &lt;/author&gt;&lt;/authors&gt;&lt;/contributors&gt;&lt;auth-address&gt;INEC National Headquaters, Maitama, Abuja, Nigeria  &lt;/auth-address&gt;&lt;titles&gt;&lt;title&gt;INEC Election Technologies Manual 2022&lt;/title&gt;&lt;/titles&gt;&lt;dates&gt;&lt;year&gt;2022&lt;/year&gt;&lt;pub-dates&gt;&lt;date&gt;2022&lt;/date&gt;&lt;/pub-dates&gt;&lt;/dates&gt;&lt;orig-pub&gt;Election Technologies Manual &lt;/orig-pub&gt;&lt;work-type&gt;Manual &lt;/work-type&gt;&lt;urls&gt;&lt;/urls&gt;&lt;/record&gt;&lt;/Cite&gt;&lt;/EndNote&gt;</w:instrText>
      </w:r>
      <w:r w:rsidR="00BC129E"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BC129E" w:rsidRPr="002257BB">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 Technologies Manual, 2022)</w:t>
      </w:r>
      <w:r w:rsidR="00BC129E"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2257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7992741F" w14:textId="77777777" w:rsidR="00BC129E" w:rsidRPr="00DC2D32" w:rsidRDefault="00BC129E" w:rsidP="00A778DD">
      <w:pPr>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F7EB81F" w14:textId="664EDE3F" w:rsidR="009C10F8" w:rsidRPr="00D96E03" w:rsidRDefault="00887079"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96E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r w:rsidR="00A778DD" w:rsidRPr="00D96E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e IVED-driven voter registration procedure </w:t>
      </w:r>
      <w:r w:rsidR="002F658D" w:rsidRPr="00D96E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omewhat </w:t>
      </w:r>
      <w:r w:rsidR="00983C08" w:rsidRPr="00D96E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nhanced electoral accessibility because every eligible Nigerian who wishes to enrol as a voter in Nigeria </w:t>
      </w:r>
      <w:r w:rsidR="00BC3DE9" w:rsidRPr="00D96E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ld</w:t>
      </w:r>
      <w:r w:rsidR="00983C08" w:rsidRPr="00D96E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mmence the registration process online, anywhere in the world, by logging into the INEC Public Voter Registration Portal at cvr.inecnigeria.org or cvr.inec.gov.ng and entering their biodata as required</w:t>
      </w:r>
      <w:r w:rsidR="00A778DD" w:rsidRPr="00D96E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pon submission of </w:t>
      </w:r>
      <w:r w:rsidR="00717971" w:rsidRPr="00D96E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registrants' online enrolment applications, their </w:t>
      </w:r>
      <w:r w:rsidR="003D252F" w:rsidRPr="00D96E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pplications will be automatically scheduled and assigned an appointment date for them to visit the closest or most convenient INEC local office to the polling unit</w:t>
      </w:r>
      <w:r w:rsidR="00A778DD" w:rsidRPr="00D96E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their choice. It is in that office that the registrants’ biometric data (recaptured facial </w:t>
      </w:r>
      <w:r w:rsidR="003D252F" w:rsidRPr="00D96E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ages and fingerprints) would be captured using</w:t>
      </w:r>
      <w:r w:rsidR="00A778DD" w:rsidRPr="00D96E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VED. This procedure is what INEC calls Voter Pre-registration or Online Registration</w:t>
      </w:r>
      <w:r w:rsidR="00D96E03" w:rsidRPr="00D96E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270FB" w:rsidRPr="00D96E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3010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peloko&lt;/Author&gt;&lt;Year&gt;2024&lt;/Year&gt;&lt;RecNum&gt;417&lt;/RecNum&gt;&lt;DisplayText&gt;(Apeloko&lt;style face="italic"&gt; et al.&lt;/style&gt;, 2024)&lt;/DisplayText&gt;&lt;record&gt;&lt;rec-number&gt;417&lt;/rec-number&gt;&lt;foreign-keys&gt;&lt;key app="EN" db-id="st2xddf5sta2s8eawwzpx95xswd209z29spx" timestamp="1777230721"&gt;417&lt;/key&gt;&lt;/foreign-keys&gt;&lt;ref-type name="Journal Article"&gt;17&lt;/ref-type&gt;&lt;contributors&gt;&lt;authors&gt;&lt;author&gt;Apeloko, OD&lt;/author&gt;&lt;author&gt;Gberevbie, Daniel&lt;/author&gt;&lt;author&gt;Excellence-Oluye, Uchekwube O&lt;/author&gt;&lt;author&gt;Oluwatobi, Durojaiye John&lt;/author&gt;&lt;/authors&gt;&lt;/contributors&gt;&lt;titles&gt;&lt;title&gt;Unveiling INEC&amp;apos;S Testimonies: A Dive into Digital Technology Engagement and Voters Registration, 2015-2022&lt;/title&gt;&lt;secondary-title&gt;African Renaissance (1744-2532)&lt;/secondary-title&gt;&lt;/titles&gt;&lt;periodical&gt;&lt;full-title&gt;African Renaissance (1744-2532)&lt;/full-title&gt;&lt;/periodical&gt;&lt;volume&gt;21&lt;/volume&gt;&lt;number&gt;2&lt;/number&gt;&lt;dates&gt;&lt;year&gt;2024&lt;/year&gt;&lt;/dates&gt;&lt;isbn&gt;1744-2532&lt;/isbn&gt;&lt;urls&gt;&lt;/urls&gt;&lt;/record&gt;&lt;/Cite&gt;&lt;/EndNote&gt;</w:instrText>
      </w:r>
      <w:r w:rsidR="00B270FB" w:rsidRPr="00D96E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peloko</w:t>
      </w:r>
      <w:r w:rsidR="0033010D" w:rsidRPr="0033010D">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4)</w:t>
      </w:r>
      <w:r w:rsidR="00B270FB" w:rsidRPr="00D96E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A778DD" w:rsidRPr="00D96E0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7D3FA849" w14:textId="77777777" w:rsidR="009C10F8" w:rsidRPr="005503A8" w:rsidRDefault="009C10F8" w:rsidP="00A778DD">
      <w:pPr>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17A117D" w14:textId="17B95AD1" w:rsidR="00A778DD" w:rsidRPr="005F0CB3" w:rsidRDefault="00A778DD"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 eligible Nigerian could </w:t>
      </w:r>
      <w:r w:rsidR="00DE69CA"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so</w:t>
      </w:r>
      <w:r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alk into the proper local office to </w:t>
      </w:r>
      <w:r w:rsidR="00DE69CA"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gister as a voter without </w:t>
      </w:r>
      <w:r w:rsidR="00CE2E19"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registering or registering online</w:t>
      </w:r>
      <w:r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eaning the </w:t>
      </w:r>
      <w:r w:rsidR="00DE69CA"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ntire registration process would commence only </w:t>
      </w:r>
      <w:r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en he or she walks in person</w:t>
      </w:r>
      <w:r w:rsidR="008514DE"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is</w:t>
      </w:r>
      <w:r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rocedure is what INEC calls In-person registration. It is noteworthy, however, that either of these voter registration procedures </w:t>
      </w:r>
      <w:r w:rsidR="00DE69CA"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mains cloud-based, meaning they are</w:t>
      </w:r>
      <w:r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nly </w:t>
      </w:r>
      <w:r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possible when IVED is connected to the internet. </w:t>
      </w:r>
      <w:r w:rsidR="00BF1CF1"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owever,</w:t>
      </w:r>
      <w:r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VED could </w:t>
      </w:r>
      <w:r w:rsidR="00DE69CA"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so be configured to enrol registrants offline</w:t>
      </w:r>
      <w:r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VED is a game changer </w:t>
      </w:r>
      <w:r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Election Technologies Manual&lt;/Author&gt;&lt;Year&gt;2022&lt;/Year&gt;&lt;RecNum&gt;22&lt;/RecNum&gt;&lt;DisplayText&gt;(Election Technologies Manual, 2022)&lt;/DisplayText&gt;&lt;record&gt;&lt;rec-number&gt;22&lt;/rec-number&gt;&lt;foreign-keys&gt;&lt;key app="EN" db-id="as0vstppx5axwge95sg5t0r8ddadadteetwx" timestamp="1668363584"&gt;22&lt;/key&gt;&lt;/foreign-keys&gt;&lt;ref-type name="Book"&gt;6&lt;/ref-type&gt;&lt;contributors&gt;&lt;authors&gt;&lt;author&gt;Election Technologies Manual, INEC &lt;/author&gt;&lt;/authors&gt;&lt;/contributors&gt;&lt;auth-address&gt;INEC National Headquaters, Maitama, Abuja, Nigeria  &lt;/auth-address&gt;&lt;titles&gt;&lt;title&gt;INEC Election Technologies Manual 2022&lt;/title&gt;&lt;/titles&gt;&lt;dates&gt;&lt;year&gt;2022&lt;/year&gt;&lt;pub-dates&gt;&lt;date&gt;2022&lt;/date&gt;&lt;/pub-dates&gt;&lt;/dates&gt;&lt;orig-pub&gt;Election Technologies Manual &lt;/orig-pub&gt;&lt;work-type&gt;Manual &lt;/work-type&gt;&lt;urls&gt;&lt;/urls&gt;&lt;/record&gt;&lt;/Cite&gt;&lt;/EndNote&gt;</w:instrText>
      </w:r>
      <w:r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 Technologies Manual, 2022)</w:t>
      </w:r>
      <w:r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F0C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339A5310" w14:textId="77777777" w:rsidR="003C6D11" w:rsidRPr="005F0CB3" w:rsidRDefault="003C6D11"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9AABE99" w14:textId="23523CA8" w:rsidR="00A778DD" w:rsidRPr="005503A8" w:rsidRDefault="00A778DD" w:rsidP="00A778DD">
      <w:pPr>
        <w:jc w:val="both"/>
        <w:rPr>
          <w:rFonts w:ascii="Garamond" w:hAnsi="Garamond" w:cstheme="majorBidi"/>
          <w:noProof/>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new technology deployed alongside IVED to replace AFIS (</w:t>
      </w:r>
      <w:r w:rsidR="00983C08"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monobiotic solution introduced to clean up and remove duplicate data from the national database of registered voters) is called the </w:t>
      </w:r>
      <w:r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utomated Biometric Identification System (ABIS). It is a </w:t>
      </w:r>
      <w:r w:rsidR="00983C08"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re advanced biometric solution that uses multiple unique features to identify a person</w:t>
      </w:r>
      <w:r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 was introduced to undertake the same task that AFIS used to do. ABIS uses de-duplication </w:t>
      </w:r>
      <w:r w:rsidR="00983C08"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sieve the raw registered voters’ data, first leveraging the captured photos</w:t>
      </w:r>
      <w:r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fter which, the second de-duplication process that leverages scanned fingerprints would also run. Each of the two phases of this process would produce </w:t>
      </w:r>
      <w:r w:rsidR="00983C08"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lagged, highly similar scores for</w:t>
      </w:r>
      <w:r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gistered voters. These are done to determine </w:t>
      </w:r>
      <w:r w:rsidR="00983C08"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ether any persons have</w:t>
      </w:r>
      <w:r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gistered more than once in the system. </w:t>
      </w:r>
      <w:r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bimbola&lt;/Author&gt;&lt;Year&gt;2022&lt;/Year&gt;&lt;RecNum&gt;7&lt;/RecNum&gt;&lt;DisplayText&gt;(Abimbola, 2022)&lt;/DisplayText&gt;&lt;record&gt;&lt;rec-number&gt;7&lt;/rec-number&gt;&lt;foreign-keys&gt;&lt;key app="EN" db-id="as0vstppx5axwge95sg5t0r8ddadadteetwx" timestamp="1665852862"&gt;7&lt;/key&gt;&lt;/foreign-keys&gt;&lt;ref-type name="Book"&gt;6&lt;/ref-type&gt;&lt;contributors&gt;&lt;authors&gt;&lt;author&gt;Abimbola, Oladunjoye&lt;/author&gt;&lt;/authors&gt;&lt;/contributors&gt;&lt;auth-address&gt;ICT Department, INEC National Headqauters, Abuja, Nigeria &lt;/auth-address&gt;&lt;titles&gt;&lt;title&gt;Technologies of the Voter Registration and Election Processes&lt;/title&gt;&lt;/titles&gt;&lt;dates&gt;&lt;year&gt;2022&lt;/year&gt;&lt;pub-dates&gt;&lt;date&gt;16 June 2022&lt;/date&gt;&lt;/pub-dates&gt;&lt;/dates&gt;&lt;pub-location&gt;ICT Department, INEC National Headquarters, Abuja, Nigeria&lt;/pub-location&gt;&lt;publisher&gt;ICT Department, INEC National Headquarters&lt;/publisher&gt;&lt;work-type&gt;Lecture Slide &lt;/work-type&gt;&lt;urls&gt;&lt;/urls&gt;&lt;language&gt;English&lt;/language&gt;&lt;access-date&gt;, 16 June 2022&lt;/access-date&gt;&lt;/record&gt;&lt;/Cite&gt;&lt;/EndNote&gt;</w:instrText>
      </w:r>
      <w:r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imbola, 2022)</w:t>
      </w:r>
      <w:r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F0CB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12EF0CAE" w14:textId="77777777" w:rsidR="003C6D11" w:rsidRPr="005503A8" w:rsidRDefault="003C6D11" w:rsidP="00A778DD">
      <w:pPr>
        <w:jc w:val="both"/>
        <w:rPr>
          <w:rFonts w:ascii="Garamond" w:hAnsi="Garamond" w:cstheme="majorBidi"/>
          <w:noProof/>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65ECC85" w14:textId="0717644D" w:rsidR="00A778DD" w:rsidRPr="006C1457" w:rsidRDefault="00A778DD" w:rsidP="00A778DD">
      <w:pPr>
        <w:jc w:val="both"/>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ccording to Abimbola (2022), all </w:t>
      </w:r>
      <w:r w:rsidR="00983C08"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lagged duplicates would be harvested and deleted from the registered voters’ database, while retaining the voter's original data</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is is done to prevent any possibility of a voter voting more than once in an election, thereby upholding the provision of the Electoral Act, 2022, as amended</w:t>
      </w:r>
      <w:r w:rsidR="00BF1CF1"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hich stipulates</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at voting in Nigeria’s electoral system shall be by one man, one vote. </w:t>
      </w:r>
    </w:p>
    <w:p w14:paraId="2E9656B0" w14:textId="77777777" w:rsidR="005503A8" w:rsidRPr="00860C98" w:rsidRDefault="005503A8" w:rsidP="00A778DD">
      <w:pPr>
        <w:jc w:val="both"/>
        <w:rPr>
          <w:rFonts w:ascii="Garamond" w:hAnsi="Garamond" w:cstheme="majorBidi"/>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DD8FB75" w14:textId="2E76FC55" w:rsidR="00A778DD" w:rsidRPr="006C1457" w:rsidRDefault="00A778DD" w:rsidP="005503A8">
      <w:pPr>
        <w:pStyle w:val="ListParagraph"/>
        <w:numPr>
          <w:ilvl w:val="0"/>
          <w:numId w:val="2"/>
        </w:numPr>
        <w:jc w:val="both"/>
        <w:rPr>
          <w:rFonts w:ascii="Garamond" w:hAnsi="Garamond" w:cstheme="majorBidi"/>
          <w:bCs/>
          <w:i/>
          <w:iCs/>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C1457">
        <w:rPr>
          <w:rFonts w:ascii="Garamond" w:hAnsi="Garamond" w:cstheme="majorBidi"/>
          <w:bCs/>
          <w:i/>
          <w:iCs/>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imodal voter accreditation system (BVAS)</w:t>
      </w:r>
    </w:p>
    <w:p w14:paraId="215AABA1" w14:textId="77777777" w:rsidR="005503A8" w:rsidRPr="006C1457" w:rsidRDefault="005503A8" w:rsidP="005503A8">
      <w:pPr>
        <w:jc w:val="both"/>
        <w:rPr>
          <w:rFonts w:ascii="Garamond" w:hAnsi="Garamond" w:cstheme="majorBidi"/>
          <w:b/>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8339BFB" w14:textId="414D1AFD" w:rsidR="00A778DD" w:rsidRPr="006C1457" w:rsidRDefault="00A778DD" w:rsidP="00A778DD">
      <w:pPr>
        <w:jc w:val="both"/>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term “Bimodal” in the Bimodal Voter Accreditation System speaks to the fact that BVAS has two (“Bi”) modes (“Modal”), or ways of operation</w:t>
      </w:r>
      <w:r w:rsidR="009A6ABF"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 far as voter accreditation is concerned. This further implies that BVAS uses two or </w:t>
      </w:r>
      <w:r w:rsidR="003D252F"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re biometric features to identify a person, and in Nigeria’s electoral process, the voter's face and </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ngerprints (Abimbola, 2022).</w:t>
      </w:r>
    </w:p>
    <w:p w14:paraId="3073EB64" w14:textId="77777777" w:rsidR="00A353D7" w:rsidRPr="006C1457" w:rsidRDefault="00A353D7" w:rsidP="00A778DD">
      <w:pPr>
        <w:jc w:val="both"/>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0ADDFFA4" w14:textId="285CA906" w:rsidR="00A353D7" w:rsidRPr="006C1457" w:rsidRDefault="00A778DD" w:rsidP="00A778DD">
      <w:pPr>
        <w:jc w:val="both"/>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oter accreditation in Nigeria’s electoral system is </w:t>
      </w:r>
      <w:r w:rsidR="003D252F"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process of verifying, validating, confirming, or authenticating the eligibility of registered voters at the polling station</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 is the process that every voter who approaches his or her respective polling unit to vote </w:t>
      </w:r>
      <w:r w:rsidR="00BC3DE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st</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ass through before the appropriate ballot paper or papers, depending on the type of election, </w:t>
      </w:r>
      <w:r w:rsidR="00BF1CF1"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re issued </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him or her to cast his or her vote</w:t>
      </w:r>
      <w:r w:rsidR="00C04CF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Election Technologies Manual&lt;/Author&gt;&lt;Year&gt;2022&lt;/Year&gt;&lt;RecNum&gt;22&lt;/RecNum&gt;&lt;DisplayText&gt;(Election Technologies Manual, 2022)&lt;/DisplayText&gt;&lt;record&gt;&lt;rec-number&gt;22&lt;/rec-number&gt;&lt;foreign-keys&gt;&lt;key app="EN" db-id="as0vstppx5axwge95sg5t0r8ddadadteetwx" timestamp="1668363584"&gt;22&lt;/key&gt;&lt;/foreign-keys&gt;&lt;ref-type name="Book"&gt;6&lt;/ref-type&gt;&lt;contributors&gt;&lt;authors&gt;&lt;author&gt;Election Technologies Manual, INEC &lt;/author&gt;&lt;/authors&gt;&lt;/contributors&gt;&lt;auth-address&gt;INEC National Headquaters, Maitama, Abuja, Nigeria  &lt;/auth-address&gt;&lt;titles&gt;&lt;title&gt;INEC Election Technologies Manual 2022&lt;/title&gt;&lt;/titles&gt;&lt;dates&gt;&lt;year&gt;2022&lt;/year&gt;&lt;pub-dates&gt;&lt;date&gt;2022&lt;/date&gt;&lt;/pub-dates&gt;&lt;/dates&gt;&lt;orig-pub&gt;Election Technologies Manual &lt;/orig-pub&gt;&lt;work-type&gt;Manual &lt;/work-type&gt;&lt;urls&gt;&lt;/urls&gt;&lt;/record&gt;&lt;/Cite&gt;&lt;/EndNote&gt;</w:instrTex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 Technologies Manual, 2022)</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2F6624BE" w14:textId="77777777" w:rsidR="00A353D7" w:rsidRPr="006C1457" w:rsidRDefault="00A353D7" w:rsidP="00A778DD">
      <w:pPr>
        <w:jc w:val="both"/>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0C565F72" w14:textId="4E7A0DBA" w:rsidR="00A778DD" w:rsidRPr="006C1457" w:rsidRDefault="00A778DD" w:rsidP="00257730">
      <w:pPr>
        <w:jc w:val="both"/>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oter accreditation is</w:t>
      </w:r>
      <w:r w:rsidR="00BC3DE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process of verifying a voter's identity before allowing them to cast a vote at a</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olling unit.  </w:t>
      </w:r>
      <w:r w:rsidR="00A353D7"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 SCR</w:t>
      </w:r>
      <w:r w:rsidR="00D17F7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8242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roduced by INEC to support electronic accreditation, relied on a </w:t>
      </w:r>
      <w:r w:rsidR="00BC3DE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ngle modality of</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uman biometric feature for voter identification. However, the reality</w:t>
      </w:r>
      <w:r w:rsidR="00E8242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 observed by INEC, is that not </w:t>
      </w:r>
      <w:r w:rsidR="00BC3DE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veryone has fingerprints; some voters’ fingerprints were found to be badly damaged beyond recognition at the polls due to accidents or circumstances beyond their control, leaving loopholes for electoral malpractice</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 was during the era of SCR that electronic voter accreditation (which SCR was brought in to undertake) was defined as the process </w:t>
      </w:r>
      <w:r w:rsidR="00BF1CF1"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y which the genuineness or originality of PVCs</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s verified</w:t>
      </w:r>
      <w:r w:rsidR="00BF1CF1"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e</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egitimacy of the PVC bearer or holder is authenticated </w:t>
      </w:r>
      <w:r w:rsidR="00BF1CF1"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rough fingerprint matching</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sing SCR (INEC-Trainers' Guide, 2022</w:t>
      </w:r>
      <w:r w:rsidRPr="006C1457">
        <w:rPr>
          <w:rFonts w:ascii="Garamond" w:hAnsi="Garamond"/>
          <w:noProof/>
          <w:color w:val="auto"/>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257730">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owever, the </w:t>
      </w:r>
      <w:r w:rsidR="00D17F7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mergence</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BVAS has brought </w:t>
      </w:r>
      <w:r w:rsidR="00E8242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tter identification methods, including facial recognition, which was pioneered in the 1960s and has advanced significantly over the last 50 years, with a track record of 99.9% success</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BVAS electronically </w:t>
      </w:r>
      <w:r w:rsidR="00D17F7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credits</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voters by authenticating </w:t>
      </w:r>
      <w:r w:rsidR="00E8242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m through</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ingerprint and facial biometrics</w:t>
      </w:r>
      <w:r w:rsidR="00D17F7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is</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s </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to guard against voting by identity theft</w:t>
      </w:r>
      <w:r w:rsidR="00D17F7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ere one person uses </w:t>
      </w:r>
      <w:r w:rsidR="00E8242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other’s Permanent Voter’s Card (PVC) to cast a </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ote.</w:t>
      </w:r>
    </w:p>
    <w:p w14:paraId="155D17FE" w14:textId="77777777" w:rsidR="001B6DB4" w:rsidRPr="006C1457" w:rsidRDefault="001B6DB4" w:rsidP="00A353D7">
      <w:pPr>
        <w:jc w:val="both"/>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61FD5F1" w14:textId="7BF42D3E" w:rsidR="00A778DD" w:rsidRPr="003323A5" w:rsidRDefault="00A778DD" w:rsidP="00257730">
      <w:pPr>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dding the facial technology to the existing fingerprint technology would ensure that all voters are authenticated by either of the </w:t>
      </w:r>
      <w:r w:rsidR="00D17F7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chnologies</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r both of them, implying that with bi-modal authentication, no person can come to vote more than once, as the face of the person would have been captured during authentication; this further ensures one-person-one-vote. It is </w:t>
      </w:r>
      <w:r w:rsidR="00E8242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th noting that during this era of BVAS, electronic voter accreditation is defined as voter verification, which </w:t>
      </w:r>
      <w:r w:rsidR="00BC3DE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volves authenticating that the PVC bearer at the polling unit</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s the legitimate owner of the card. This is done via </w:t>
      </w:r>
      <w:r w:rsidR="00E8242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ngerprint matching of voters or facial recognition, using the BVAS (</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Trainers' Guide, 2022</w:t>
      </w:r>
      <w:r w:rsidRPr="006C1457">
        <w:rPr>
          <w:rFonts w:ascii="Garamond" w:hAnsi="Garamond"/>
          <w:noProof/>
          <w:color w:val="auto"/>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us, BVAS essentially uses fingerprints or facial </w:t>
      </w:r>
      <w:r w:rsidR="00E82429"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cognition to determine whether a voter will vote </w:t>
      </w:r>
      <w:r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the poll, and it does so electronically by identifying legitimate voters. </w:t>
      </w:r>
      <w:r w:rsidRPr="006C145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BVAS </w:t>
      </w:r>
      <w:r w:rsidR="00B429F5" w:rsidRPr="006C145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deployed </w:t>
      </w:r>
      <w:r w:rsidRPr="006C145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t the Osun State governorship election </w:t>
      </w:r>
      <w:r w:rsidR="00AC182A" w:rsidRPr="006C145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n July 16, 2022, and was deemed a game-changer that would virtually eliminate rigging</w:t>
      </w:r>
      <w:r w:rsidRPr="006C145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the 2023 general elections</w:t>
      </w:r>
      <w:r w:rsidR="00C04CF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6C145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49450F" w:rsidRPr="006C145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BDULRAHAMAN&lt;/Author&gt;&lt;Year&gt;2023&lt;/Year&gt;&lt;RecNum&gt;1&lt;/RecNum&gt;&lt;DisplayText&gt;(ABDULRAHAMAN &amp;amp; EFEBEH, 2023)&lt;/DisplayText&gt;&lt;record&gt;&lt;rec-number&gt;1&lt;/rec-number&gt;&lt;foreign-keys&gt;&lt;key app="EN" db-id="52xp2zzp6fvvdeeazf7p0z9aw2ft20z9zedd" timestamp="1687096006"&gt;1&lt;/key&gt;&lt;/foreign-keys&gt;&lt;ref-type name="Journal Article"&gt;17&lt;/ref-type&gt;&lt;contributors&gt;&lt;authors&gt;&lt;author&gt;ABDULRAHAMAN, Idris&lt;/author&gt;&lt;author&gt;EFEBEH, Vincent ESEOGHENE&lt;/author&gt;&lt;/authors&gt;&lt;/contributors&gt;&lt;titles&gt;&lt;title&gt;SWOT ANALYSIS ON 2023 PRESIDENTIAL CANDIDATES IN NIGERIA&lt;/title&gt;&lt;secondary-title&gt;EDITORIAL BOARD&lt;/secondary-title&gt;&lt;/titles&gt;&lt;periodical&gt;&lt;full-title&gt;EDITORIAL BOARD&lt;/full-title&gt;&lt;/periodical&gt;&lt;pages&gt;7&lt;/pages&gt;&lt;dates&gt;&lt;year&gt;2023&lt;/year&gt;&lt;/dates&gt;&lt;urls&gt;&lt;/urls&gt;&lt;/record&gt;&lt;/Cite&gt;&lt;/EndNote&gt;</w:instrText>
      </w:r>
      <w:r w:rsidRPr="006C145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49450F" w:rsidRPr="006C145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DULRAHAMAN &amp; EFEBEH, 2023)</w:t>
      </w:r>
      <w:r w:rsidRPr="006C145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C04CF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0EB3A055" w14:textId="77777777" w:rsidR="00B429F5" w:rsidRPr="00212DA2" w:rsidRDefault="00B429F5" w:rsidP="00AB1263">
      <w:pPr>
        <w:jc w:val="both"/>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E5F402F" w14:textId="36580B3F" w:rsidR="00A778DD" w:rsidRPr="007F4E52" w:rsidRDefault="00A778DD" w:rsidP="00C60BC6">
      <w:pPr>
        <w:pStyle w:val="ListParagraph"/>
        <w:numPr>
          <w:ilvl w:val="0"/>
          <w:numId w:val="2"/>
        </w:numPr>
        <w:jc w:val="both"/>
        <w:rPr>
          <w:rFonts w:ascii="Garamond" w:hAnsi="Garamond" w:cstheme="majorBidi"/>
          <w:bCs/>
          <w:i/>
          <w:iCs/>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E52">
        <w:rPr>
          <w:rFonts w:ascii="Garamond" w:hAnsi="Garamond" w:cstheme="majorBidi"/>
          <w:bCs/>
          <w:i/>
          <w:iCs/>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EC results viewing (IReV) </w:t>
      </w:r>
      <w:r w:rsidR="00A75B16" w:rsidRPr="007F4E52">
        <w:rPr>
          <w:rFonts w:ascii="Garamond" w:hAnsi="Garamond" w:cstheme="majorBidi"/>
          <w:bCs/>
          <w:i/>
          <w:iCs/>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chnology </w:t>
      </w:r>
    </w:p>
    <w:p w14:paraId="142D2A51" w14:textId="77777777" w:rsidR="00C60BC6" w:rsidRPr="007F4E52" w:rsidRDefault="00C60BC6" w:rsidP="00C60BC6">
      <w:pPr>
        <w:ind w:left="60"/>
        <w:jc w:val="both"/>
        <w:rPr>
          <w:rFonts w:ascii="Garamond" w:hAnsi="Garamond" w:cstheme="majorBidi"/>
          <w:b/>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A472992" w14:textId="78523B05" w:rsidR="00C60BC6" w:rsidRPr="007F4E52" w:rsidRDefault="00A111CA" w:rsidP="00A778DD">
      <w:pPr>
        <w:jc w:val="both"/>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EC Results Viewing (IReV) </w:t>
      </w:r>
      <w:r w:rsidR="002E7A14"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chnology </w:t>
      </w:r>
      <w:r w:rsidR="009638A9"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deployed to </w:t>
      </w:r>
      <w:r w:rsidR="00A778DD"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nsmit</w:t>
      </w:r>
      <w:r w:rsidR="004C2965"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46347"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publish</w:t>
      </w:r>
      <w:r w:rsidR="002E7A14"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election </w:t>
      </w:r>
      <w:r w:rsidR="00030B81"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ults</w:t>
      </w:r>
      <w:r w:rsidR="002E7A14"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778DD"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ronically. </w:t>
      </w:r>
      <w:r w:rsidR="008D0313"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technological </w:t>
      </w:r>
      <w:r w:rsidR="00030B81"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novation</w:t>
      </w:r>
      <w:r w:rsidR="008D0313"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0066E"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necessitated by </w:t>
      </w:r>
      <w:r w:rsidR="00E82429"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bserved irregularities, such as results hijacking, tampering, and destruction that </w:t>
      </w:r>
      <w:r w:rsidR="00BC3DE9"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ften accompany the announcement of election results at the polling unit during elections, and untold election result-related frauds that often</w:t>
      </w:r>
      <w:r w:rsidR="00E82429"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ccur between polling units and collation centres (</w:t>
      </w:r>
      <w:r w:rsidR="00C60BC6"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Trainers' Guide, 2022</w:t>
      </w:r>
      <w:r w:rsidR="00C60BC6" w:rsidRPr="007F4E52">
        <w:rPr>
          <w:rFonts w:ascii="Garamond" w:hAnsi="Garamond"/>
          <w:noProof/>
          <w:color w:val="auto"/>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C60BC6"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96590"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31D6DD8A" w14:textId="77777777" w:rsidR="00C60BC6" w:rsidRPr="007F4E52" w:rsidRDefault="00C60BC6" w:rsidP="00A778DD">
      <w:pPr>
        <w:jc w:val="both"/>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72E4FC6" w14:textId="555789AF" w:rsidR="00A778DD" w:rsidRPr="007F4E52" w:rsidRDefault="00A778DD" w:rsidP="00A778DD">
      <w:pPr>
        <w:jc w:val="both"/>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EC has deployed the election results publishing and viewing portals called IReV Portals. The poll officials in charge of </w:t>
      </w:r>
      <w:r w:rsidR="00030B81"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ion at a polling unit would launch </w:t>
      </w:r>
      <w:r w:rsidR="00030B81"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w:t>
      </w:r>
      <w:r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ReV App already installed</w:t>
      </w:r>
      <w:r w:rsidR="005C0F0B">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duly configured </w:t>
      </w:r>
      <w:r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photograph or scan the duly filled and signed result sheet, </w:t>
      </w:r>
      <w:r w:rsidR="007505FF"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then upload and transmit it electronically </w:t>
      </w:r>
      <w:r w:rsidR="00F22AE9">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w:t>
      </w:r>
      <w:r w:rsidR="007505FF"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IReV Portal</w:t>
      </w:r>
      <w:r w:rsidR="000B53C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F12F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should be noted </w:t>
      </w:r>
      <w:r w:rsidR="006924F5">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w:t>
      </w:r>
      <w:r w:rsidR="000B53C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004C510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V App is</w:t>
      </w:r>
      <w:r w:rsidR="006924F5">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ot the same as the IReV Portal</w:t>
      </w:r>
      <w:r w:rsidR="004C510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505FF"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8022DE"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Trainers' Guide, 2022</w:t>
      </w:r>
      <w:r w:rsidR="008022DE" w:rsidRPr="007F4E52">
        <w:rPr>
          <w:rFonts w:ascii="Garamond" w:hAnsi="Garamond"/>
          <w:noProof/>
          <w:color w:val="auto"/>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21D52371" w14:textId="77777777" w:rsidR="008448B1" w:rsidRPr="007F4E52" w:rsidRDefault="008448B1" w:rsidP="00A778DD">
      <w:pPr>
        <w:jc w:val="both"/>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C3DC3EF" w14:textId="479F58D9" w:rsidR="00A778DD" w:rsidRDefault="00A778DD" w:rsidP="00FB6897">
      <w:pPr>
        <w:jc w:val="both"/>
        <w:rPr>
          <w:rFonts w:ascii="Garamond" w:hAnsi="Garamond" w:cstheme="majorBidi"/>
          <w:noProof/>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ReV </w:t>
      </w:r>
      <w:r w:rsidR="00FA5ECA">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rtal </w:t>
      </w:r>
      <w:r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 also an online </w:t>
      </w:r>
      <w:r w:rsidR="007D07D8">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ublic </w:t>
      </w:r>
      <w:r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rtal that enables all categories of electoral stakeholders </w:t>
      </w:r>
      <w:r w:rsidR="00CE7EE9"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have </w:t>
      </w:r>
      <w:r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al-time access to the transmitted and published election results </w:t>
      </w:r>
      <w:r w:rsidRPr="007F4E5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FB03DB" w:rsidRPr="007F4E5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cheampong&lt;/Author&gt;&lt;Year&gt;2023&lt;/Year&gt;&lt;RecNum&gt;419&lt;/RecNum&gt;&lt;DisplayText&gt;(Acheampong, 2023)&lt;/DisplayText&gt;&lt;record&gt;&lt;rec-number&gt;419&lt;/rec-number&gt;&lt;foreign-keys&gt;&lt;key app="EN" db-id="st2xddf5sta2s8eawwzpx95xswd209z29spx" timestamp="1777231443"&gt;419&lt;/key&gt;&lt;/foreign-keys&gt;&lt;ref-type name="Journal Article"&gt;17&lt;/ref-type&gt;&lt;contributors&gt;&lt;authors&gt;&lt;author&gt;Acheampong, Martin&lt;/author&gt;&lt;/authors&gt;&lt;/contributors&gt;&lt;titles&gt;&lt;title&gt;Overpromising and Underdelivering? Digital Technology in Nigeria&amp;apos;s 2023 Presidential Elections&lt;/title&gt;&lt;/titles&gt;&lt;dates&gt;&lt;year&gt;2023&lt;/year&gt;&lt;/dates&gt;&lt;isbn&gt;1862-3603&lt;/isbn&gt;&lt;urls&gt;&lt;/urls&gt;&lt;/record&gt;&lt;/Cite&gt;&lt;/EndNote&gt;</w:instrText>
      </w:r>
      <w:r w:rsidRPr="007F4E5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B03DB"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heampong, 2023)</w:t>
      </w:r>
      <w:r w:rsidRPr="007F4E5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7F4E5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is implies that IReV is a double-end-user electoral technology. </w:t>
      </w:r>
      <w:r w:rsidR="00E82429" w:rsidRPr="007F4E5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ll officials and the general public use it to publish election results and view them in real time</w:t>
      </w:r>
      <w:r w:rsidR="00CE7EE9" w:rsidRPr="007F4E5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7F4E5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spectively. </w:t>
      </w:r>
      <w:r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is</w:t>
      </w:r>
      <w:r w:rsidR="005B6EB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as </w:t>
      </w:r>
      <w:r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one to improve the openness and credibility of elections. By this, INEC had made available the electronic copies of the polling </w:t>
      </w:r>
      <w:r w:rsidR="00CE7EE9"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its'</w:t>
      </w:r>
      <w:r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sults for the general public to view, </w:t>
      </w:r>
      <w:r w:rsidR="006A25AB"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aning </w:t>
      </w:r>
      <w:r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at the uploaded and transmitted results sheet</w:t>
      </w:r>
      <w:r w:rsidR="00CE7EE9"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ich have been duly filled and signed by appropriate poll officials from the polling unit level</w:t>
      </w:r>
      <w:r w:rsidR="00CE7EE9"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gistration level or local government area level</w:t>
      </w:r>
      <w:r w:rsidR="00CE7EE9"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uld now be viewed by the general public</w:t>
      </w:r>
      <w:r w:rsidR="00E272B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F4E52"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7F4E52"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cheampong&lt;/Author&gt;&lt;Year&gt;2023&lt;/Year&gt;&lt;RecNum&gt;420&lt;/RecNum&gt;&lt;DisplayText&gt;(Acheampong, 2023)&lt;/DisplayText&gt;&lt;record&gt;&lt;rec-number&gt;420&lt;/rec-number&gt;&lt;foreign-keys&gt;&lt;key app="EN" db-id="st2xddf5sta2s8eawwzpx95xswd209z29spx" timestamp="1777231461"&gt;420&lt;/key&gt;&lt;/foreign-keys&gt;&lt;ref-type name="Journal Article"&gt;17&lt;/ref-type&gt;&lt;contributors&gt;&lt;authors&gt;&lt;author&gt;Acheampong, Martin&lt;/author&gt;&lt;/authors&gt;&lt;/contributors&gt;&lt;titles&gt;&lt;title&gt;Overpromising and Underdelivering? Digital Technology in Nigeria&amp;apos;s 2023 Presidential Elections&lt;/title&gt;&lt;/titles&gt;&lt;dates&gt;&lt;year&gt;2023&lt;/year&gt;&lt;/dates&gt;&lt;isbn&gt;1862-3603&lt;/isbn&gt;&lt;urls&gt;&lt;/urls&gt;&lt;/record&gt;&lt;/Cite&gt;&lt;/EndNote&gt;</w:instrText>
      </w:r>
      <w:r w:rsidR="007F4E52"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7F4E52"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heampong, 2023)</w:t>
      </w:r>
      <w:r w:rsidR="007F4E52" w:rsidRPr="007F4E5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E30C9">
        <w:rPr>
          <w:rFonts w:ascii="Garamond" w:hAnsi="Garamond" w:cstheme="majorBidi"/>
          <w:noProof/>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6C70056A" w14:textId="77777777" w:rsidR="00257730" w:rsidRDefault="00257730" w:rsidP="00FB6897">
      <w:pPr>
        <w:jc w:val="both"/>
        <w:rPr>
          <w:rFonts w:ascii="Garamond" w:hAnsi="Garamond" w:cstheme="majorBidi"/>
          <w:noProof/>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879CBDC" w14:textId="4AC0DB99" w:rsidR="007D6216" w:rsidRPr="00034E31" w:rsidRDefault="00034E31" w:rsidP="00034E31">
      <w:pPr>
        <w:pStyle w:val="ListParagraph"/>
        <w:numPr>
          <w:ilvl w:val="0"/>
          <w:numId w:val="2"/>
        </w:numPr>
        <w:jc w:val="both"/>
        <w:rPr>
          <w:rFonts w:ascii="Garamond" w:hAnsi="Garamond" w:cstheme="majorBidi"/>
          <w:i/>
          <w:i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4E31">
        <w:rPr>
          <w:rFonts w:ascii="Garamond" w:hAnsi="Garamond" w:cstheme="majorBidi"/>
          <w:i/>
          <w:i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VED/BVAS Tablet</w:t>
      </w:r>
      <w:r w:rsidR="00B25B39">
        <w:rPr>
          <w:rFonts w:ascii="Garamond" w:hAnsi="Garamond" w:cstheme="majorBidi"/>
          <w:i/>
          <w:i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echnology</w:t>
      </w:r>
    </w:p>
    <w:p w14:paraId="436E1675" w14:textId="77777777" w:rsidR="007D6216" w:rsidRDefault="007D6216" w:rsidP="00EC7A62">
      <w:pPr>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5C15FCB" w14:textId="55A49147" w:rsidR="00250985" w:rsidRDefault="00A778DD" w:rsidP="006469E2">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84A9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is technological device (IVED/BVAS)</w:t>
      </w:r>
      <w:r w:rsidR="00A85AA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ose </w:t>
      </w:r>
      <w:r w:rsidR="00082E7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chnical features were tabularised in </w:t>
      </w:r>
      <w:r w:rsidR="00C04D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le </w:t>
      </w:r>
      <w:r w:rsidR="00EE723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C04D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E723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0025098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50985" w:rsidRPr="00A84A9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s</w:t>
      </w:r>
      <w:r w:rsidRPr="00A84A9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 mobile solution </w:t>
      </w:r>
      <w:r w:rsidR="00E82429" w:rsidRPr="00A84A9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 both data capture and identity verification</w:t>
      </w:r>
      <w:r w:rsidRPr="00A84A9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 works </w:t>
      </w:r>
      <w:r w:rsidR="00E82429" w:rsidRPr="00A84A9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 an interconnected manner</w:t>
      </w:r>
      <w:r w:rsidRPr="00A84A9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th a series of peripheral devices connected to the Tablet</w:t>
      </w:r>
      <w:r w:rsidR="00786F74" w:rsidRPr="00A84A9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A84A9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IVED/BVAS is the </w:t>
      </w:r>
      <w:r w:rsidR="00AC182A" w:rsidRPr="00A84A9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grated smart </w:t>
      </w:r>
      <w:r w:rsidR="00AC182A" w:rsidRPr="00A84A9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ID and biometric technology that introduces security, efficiency, and convenience to electoral services such as Continuous Voter Registration (CVR), the exercise that gives eligible Nigerians the opportunity to register as voters, and the identity verification process,</w:t>
      </w:r>
      <w:r w:rsidRPr="00A84A9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therwise known as voter accreditation</w:t>
      </w:r>
      <w:r w:rsidR="005C5EB7" w:rsidRPr="00A84A9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A84A9A">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A84A9A">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Election Technologies Manual&lt;/Author&gt;&lt;Year&gt;2022&lt;/Year&gt;&lt;RecNum&gt;22&lt;/RecNum&gt;&lt;DisplayText&gt;(Election Technologies Manual, 2022)&lt;/DisplayText&gt;&lt;record&gt;&lt;rec-number&gt;22&lt;/rec-number&gt;&lt;foreign-keys&gt;&lt;key app="EN" db-id="as0vstppx5axwge95sg5t0r8ddadadteetwx" timestamp="1668363584"&gt;22&lt;/key&gt;&lt;/foreign-keys&gt;&lt;ref-type name="Book"&gt;6&lt;/ref-type&gt;&lt;contributors&gt;&lt;authors&gt;&lt;author&gt;Election Technologies Manual, INEC &lt;/author&gt;&lt;/authors&gt;&lt;/contributors&gt;&lt;auth-address&gt;INEC National Headquaters, Maitama, Abuja, Nigeria  &lt;/auth-address&gt;&lt;titles&gt;&lt;title&gt;INEC Election Technologies Manual 2022&lt;/title&gt;&lt;/titles&gt;&lt;dates&gt;&lt;year&gt;2022&lt;/year&gt;&lt;pub-dates&gt;&lt;date&gt;2022&lt;/date&gt;&lt;/pub-dates&gt;&lt;/dates&gt;&lt;orig-pub&gt;Election Technologies Manual &lt;/orig-pub&gt;&lt;work-type&gt;Manual &lt;/work-type&gt;&lt;urls&gt;&lt;/urls&gt;&lt;/record&gt;&lt;/Cite&gt;&lt;/EndNote&gt;</w:instrText>
      </w:r>
      <w:r w:rsidRPr="00A84A9A">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A84A9A">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 Technologies Manual, 2022)</w:t>
      </w:r>
      <w:r w:rsidRPr="00A84A9A">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A84A9A">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A84A9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5E69B8E6" w14:textId="77777777" w:rsidR="006469E2" w:rsidRDefault="006469E2" w:rsidP="006469E2">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3EDA373" w14:textId="3F880D3E" w:rsidR="00663982" w:rsidRDefault="006469E2" w:rsidP="006469E2">
      <w:pPr>
        <w:jc w:val="center"/>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12DA2">
        <w:rPr>
          <w:rFonts w:ascii="Garamond" w:hAnsi="Garamond" w:cstheme="majorBidi"/>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anchor distT="0" distB="0" distL="114300" distR="114300" simplePos="0" relativeHeight="251658240" behindDoc="0" locked="0" layoutInCell="1" allowOverlap="1" wp14:anchorId="14A1C0BF" wp14:editId="6C67AD17">
            <wp:simplePos x="0" y="0"/>
            <wp:positionH relativeFrom="column">
              <wp:posOffset>391795</wp:posOffset>
            </wp:positionH>
            <wp:positionV relativeFrom="page">
              <wp:posOffset>2058670</wp:posOffset>
            </wp:positionV>
            <wp:extent cx="5063490" cy="6833870"/>
            <wp:effectExtent l="0" t="0" r="3810" b="5080"/>
            <wp:wrapTopAndBottom/>
            <wp:docPr id="2055155789" name="Picture 2055155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b="1780"/>
                    <a:stretch/>
                  </pic:blipFill>
                  <pic:spPr bwMode="auto">
                    <a:xfrm>
                      <a:off x="0" y="0"/>
                      <a:ext cx="5063490" cy="6833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63982" w:rsidRPr="00212DA2">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le </w:t>
      </w:r>
      <w:r w:rsidR="00EE723A">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663982" w:rsidRPr="00212DA2">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E723A">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00663982" w:rsidRPr="00212DA2">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able showing the specification and description of different types of BVAS features</w:t>
      </w:r>
    </w:p>
    <w:p w14:paraId="140B376B" w14:textId="77777777" w:rsidR="00AC743B" w:rsidRPr="008969AC" w:rsidRDefault="00663982" w:rsidP="00AC743B">
      <w:pPr>
        <w:spacing w:before="240"/>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12DA2">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our</w:t>
      </w:r>
      <w:r w:rsidRPr="008969A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e: (Fieldwork, 2023)</w:t>
      </w:r>
    </w:p>
    <w:p w14:paraId="6F38A1C5" w14:textId="1F2BF7ED" w:rsidR="00A778DD" w:rsidRPr="00D96D69" w:rsidRDefault="00601400" w:rsidP="00A778DD">
      <w:pPr>
        <w:jc w:val="both"/>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969AC">
        <w:rPr>
          <w:rFonts w:ascii="Garamond" w:hAnsi="Garamond" w:cstheme="majorBidi"/>
          <w:bCs/>
          <w:noProof/>
          <w:color w:val="auto"/>
          <w:sz w:val="24"/>
          <w:szCs w:val="24"/>
        </w:rPr>
        <w:lastRenderedPageBreak/>
        <w:drawing>
          <wp:anchor distT="0" distB="0" distL="114300" distR="114300" simplePos="0" relativeHeight="251660289" behindDoc="0" locked="0" layoutInCell="1" allowOverlap="1" wp14:anchorId="4A794DC7" wp14:editId="1D43AA48">
            <wp:simplePos x="0" y="0"/>
            <wp:positionH relativeFrom="column">
              <wp:posOffset>1172065</wp:posOffset>
            </wp:positionH>
            <wp:positionV relativeFrom="page">
              <wp:posOffset>2890136</wp:posOffset>
            </wp:positionV>
            <wp:extent cx="3482340" cy="274320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t="8255" b="3190"/>
                    <a:stretch/>
                  </pic:blipFill>
                  <pic:spPr bwMode="auto">
                    <a:xfrm>
                      <a:off x="0" y="0"/>
                      <a:ext cx="3482340"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778DD" w:rsidRPr="008969A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IVED/BVAS technology combines fingerprint scanning and </w:t>
      </w:r>
      <w:r w:rsidR="00AC182A" w:rsidRPr="008969A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hoto-taking into a small device with a rich, flexible communication interface, adopting a scalable system that supports external functional components to enable INEC to provide faster, </w:t>
      </w:r>
      <w:r w:rsidR="00BC3DE9" w:rsidRPr="008969A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re secure, and more effective control over</w:t>
      </w:r>
      <w:r w:rsidR="00AC182A" w:rsidRPr="008969A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voters’ identity.</w:t>
      </w:r>
      <w:r w:rsidR="00A778DD" w:rsidRPr="008969A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778DD" w:rsidRPr="008969A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A778DD" w:rsidRPr="008969A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INEC-Trainers&amp;apos; Guide&lt;/Author&gt;&lt;Year&gt;2022&lt;/Year&gt;&lt;RecNum&gt;51&lt;/RecNum&gt;&lt;DisplayText&gt;(INEC-Trainers&amp;apos; Guide, 2022)&lt;/DisplayText&gt;&lt;record&gt;&lt;rec-number&gt;51&lt;/rec-number&gt;&lt;foreign-keys&gt;&lt;key app="EN" db-id="as0vstppx5axwge95sg5t0r8ddadadteetwx" timestamp="1670159101"&gt;51&lt;/key&gt;&lt;/foreign-keys&gt;&lt;ref-type name="Book"&gt;6&lt;/ref-type&gt;&lt;contributors&gt;&lt;authors&gt;&lt;author&gt;INEC-Trainers&amp;apos; Guide, Independent National Electoral Commision&lt;/author&gt;&lt;/authors&gt;&lt;/contributors&gt;&lt;titles&gt;&lt;title&gt;Trainers&amp;apos; Guide On Election Technologies, Independent National Electoral Commision&lt;/title&gt;&lt;/titles&gt;&lt;dates&gt;&lt;year&gt;2022&lt;/year&gt;&lt;/dates&gt;&lt;publisher&gt; Independent National Electoral Commision&amp;#xD;&lt;/publisher&gt;&lt;urls&gt;&lt;/urls&gt;&lt;/record&gt;&lt;/Cite&gt;&lt;/EndNote&gt;</w:instrText>
      </w:r>
      <w:r w:rsidR="00A778DD" w:rsidRPr="008969A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A778DD" w:rsidRPr="008969AC">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Trainers' Guide, 2022)</w:t>
      </w:r>
      <w:r w:rsidR="00A778DD" w:rsidRPr="008969A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A778DD" w:rsidRPr="008969A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D7FD3" w:rsidRPr="002F305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shown in the </w:t>
      </w:r>
      <w:r w:rsidR="00CA68E3" w:rsidRPr="002F305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r w:rsidR="008D7FD3" w:rsidRPr="002F305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gure </w:t>
      </w:r>
      <w:r w:rsidR="0018006C" w:rsidRPr="002F305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1.0, the </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VED</w:t>
      </w:r>
      <w:r w:rsidR="0018006C"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C5AA4"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VAS</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C5AA4"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blet has major features </w:t>
      </w:r>
      <w:r w:rsidR="006C5AA4"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uch as </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006C5AA4"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gerprint scanner(1), </w:t>
      </w:r>
      <w:r w:rsidR="006C5AA4"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ont camera(2), </w:t>
      </w:r>
      <w:r w:rsidR="006C5AA4"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uchscreen(3), USB type A(4), USB type A(5), USB type C(OTG and Power Port)(6), </w:t>
      </w:r>
      <w:r w:rsidR="009437C1"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aker and </w:t>
      </w:r>
      <w:r w:rsidR="009437C1"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crophone(7), </w:t>
      </w:r>
      <w:r w:rsidR="009437C1"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ck </w:t>
      </w:r>
      <w:r w:rsidR="009437C1"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mera (8), </w:t>
      </w:r>
      <w:r w:rsidR="009437C1"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 </w:t>
      </w:r>
      <w:r w:rsidR="009437C1"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sh(9),</w:t>
      </w:r>
      <w:r w:rsidR="009437C1"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63548"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wer </w:t>
      </w:r>
      <w:r w:rsidR="00463548"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tton(10), </w:t>
      </w:r>
      <w:r w:rsidR="00463548"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lume </w:t>
      </w:r>
      <w:r w:rsidR="00463548"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tton(11), </w:t>
      </w:r>
      <w:r w:rsidR="00463548"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al </w:t>
      </w:r>
      <w:r w:rsidR="00463548"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m c</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rd and </w:t>
      </w:r>
      <w:r w:rsidR="002C2B74"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sam c</w:t>
      </w:r>
      <w:r w:rsidR="00A778DD" w:rsidRPr="002F305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ds (12).</w:t>
      </w:r>
      <w:r w:rsidR="00A778DD" w:rsidRPr="00DA4679">
        <w:rPr>
          <w:rFonts w:ascii="Garamond" w:hAnsi="Garamond" w:cstheme="majorBidi"/>
          <w:noProof/>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F305F" w:rsidRPr="00D96D69">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r w:rsidR="00E82429" w:rsidRPr="00D96D69">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e IVED/BVAS tablet’s features are categorised, according to Table 1.0, into five main features: Mechanical features, Multimedia features, Power Management features, </w:t>
      </w:r>
      <w:r w:rsidR="00A778DD" w:rsidRPr="00D96D69">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xternal port features, and Other features. These main features and their composites are detailed</w:t>
      </w:r>
      <w:r w:rsidR="00A81719" w:rsidRPr="00D96D69">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778DD" w:rsidRPr="00D96D69">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382AE9FE" w14:textId="2663E60E" w:rsidR="00601400" w:rsidRDefault="00601400" w:rsidP="00EE723A">
      <w:pPr>
        <w:spacing w:before="240"/>
        <w:rPr>
          <w:rFonts w:ascii="Garamond" w:hAnsi="Garamond" w:cstheme="majorBidi"/>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1</w:t>
      </w:r>
      <w:r w:rsidRPr="00212DA2">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Pr="00212DA2">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w:t>
      </w:r>
      <w:r>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merically</w:t>
      </w:r>
      <w:r w:rsidRPr="00212DA2">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abelled features of </w:t>
      </w:r>
      <w:r>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Pr="00212DA2">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VAS/IVED tablet</w:t>
      </w:r>
      <w:r w:rsidR="00EE723A">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349DE">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 Technologies</w:t>
      </w:r>
      <w:r w:rsidR="00EE723A">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anual, 2022)</w:t>
      </w:r>
      <w:r w:rsidRPr="00212DA2">
        <w:rPr>
          <w:rFonts w:ascii="Garamond" w:hAnsi="Garamond" w:cstheme="majorBidi"/>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6A73DDAF" w14:textId="1D37A2A9" w:rsidR="004004B1" w:rsidRPr="00601400" w:rsidRDefault="004004B1" w:rsidP="004004B1">
      <w:pPr>
        <w:pStyle w:val="ListParagraph"/>
        <w:ind w:left="420"/>
        <w:jc w:val="both"/>
        <w:rPr>
          <w:rFonts w:ascii="Garamond" w:hAnsi="Garamond" w:cstheme="majorBidi"/>
          <w:bCs/>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0B0A0D2E" w14:textId="58B1FA12" w:rsidR="00A778DD" w:rsidRPr="00CB0480" w:rsidRDefault="00A778DD" w:rsidP="00A81719">
      <w:pPr>
        <w:pStyle w:val="ListParagraph"/>
        <w:numPr>
          <w:ilvl w:val="0"/>
          <w:numId w:val="2"/>
        </w:numPr>
        <w:jc w:val="both"/>
        <w:rPr>
          <w:rFonts w:ascii="Garamond" w:hAnsi="Garamond" w:cstheme="majorBidi"/>
          <w:bCs/>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B0480">
        <w:rPr>
          <w:rFonts w:ascii="Garamond" w:hAnsi="Garamond" w:cstheme="majorBidi"/>
          <w:bCs/>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EC training virtual assistant/ INEC training bot </w:t>
      </w:r>
    </w:p>
    <w:p w14:paraId="46E3BEC5" w14:textId="66B1BE01" w:rsidR="00A81719" w:rsidRPr="00CB0480" w:rsidRDefault="00A81719" w:rsidP="00A81719">
      <w:pPr>
        <w:ind w:left="60"/>
        <w:jc w:val="both"/>
        <w:rPr>
          <w:rFonts w:ascii="Garamond" w:hAnsi="Garamond" w:cstheme="majorBidi"/>
          <w:b/>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BA846ED" w14:textId="0AA87977" w:rsidR="00A778DD" w:rsidRPr="00CB0480" w:rsidRDefault="00A778DD" w:rsidP="00A778DD">
      <w:pPr>
        <w:jc w:val="both"/>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is is a technology deployed by The Election Institute</w:t>
      </w:r>
      <w:r w:rsidRPr="00CB0480">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I</w:t>
      </w:r>
      <w:r w:rsidRPr="00CB0480">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f the Commission to enable all categories of INEC Staff (ad-hoc, permanent and others), who would be working as poll officials or carrying out one or more electoral tasks, to have access to the simplified </w:t>
      </w:r>
      <w:r w:rsidR="00E82429"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ducational</w:t>
      </w: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r training materials in videos and </w:t>
      </w:r>
      <w:r w:rsidR="00E82429"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DF</w:t>
      </w: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ormats through the virtual training assistant of the Commission. </w:t>
      </w:r>
      <w:r w:rsidR="00E9204B"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 is an online </w:t>
      </w:r>
      <w:r w:rsidR="001C7573"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ource</w:t>
      </w: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ystem </w:t>
      </w:r>
      <w:r w:rsidR="00AC182A"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veloped to equip INEC staffers with the information, knowledge, and experience needed to perform their assigned electoral duties effectively</w:t>
      </w:r>
      <w:r w:rsidR="00D22740"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ieldwork, 2023)</w:t>
      </w: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CB0480">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21B5A1D4" w14:textId="77777777" w:rsidR="00A778DD" w:rsidRPr="00CB0480" w:rsidRDefault="00A778DD"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00E108A" w14:textId="768B1DBD" w:rsidR="00A778DD" w:rsidRPr="00CB0480" w:rsidRDefault="00A778DD" w:rsidP="00841CD9">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is </w:t>
      </w:r>
      <w:r w:rsidR="00E82429"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training platform built by leveraging the built-in robotic technology in social media Apps like Telegram, Facebook Messenger, and the like, using responsive,</w:t>
      </w: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tegrated PDFs and explainer videos to teach and illustrate</w:t>
      </w:r>
      <w:r w:rsidR="00D742FD"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ieldwork, 2023)</w:t>
      </w: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way it works is such that when a user, in this instance, a poll official who intends to learn more about their duty at </w:t>
      </w:r>
      <w:r w:rsidR="00DD1581"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w:t>
      </w: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oll</w:t>
      </w:r>
      <w:r w:rsidR="001C7573"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aunches </w:t>
      </w:r>
      <w:r w:rsidR="001C7573"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 Training Bot Portal, he or she would get linked to the INEC Telegram page where the users interact</w:t>
      </w:r>
      <w:r w:rsidR="00302B9F"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th </w:t>
      </w: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l sorts</w:t>
      </w:r>
      <w:r w:rsidR="00336494"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w:t>
      </w: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automated responses either in audio, video and PDF forms. Some of the topics that had </w:t>
      </w:r>
      <w:r w:rsidR="001C7573"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een </w:t>
      </w: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utomated on that platform are: 1. The Polling Team and Responsibilities, 2. Non-Sensitive Election Materials, 3. Sensitive Election Materials, 4. Permanent Voter Card, 5. Overview of the Bimodal Voter Accreditation System (BVAS), 6. How to </w:t>
      </w:r>
      <w:r w:rsidR="00AC182A"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g in to</w:t>
      </w: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BVAS device, 7. Use of BVAS for Accreditation, 8. Use of BVAS for Identification, Verification and Authentication, 9. Use of the BVAS for the export of accreditation voters, 10. Using the BVAS to </w:t>
      </w:r>
      <w:r w:rsidR="00BF1CF1"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pload the</w:t>
      </w:r>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ion Result Form </w:t>
      </w:r>
      <w:proofErr w:type="spellStart"/>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C.8A</w:t>
      </w:r>
      <w:proofErr w:type="spellEnd"/>
      <w:r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11. Offline Transmission of Results, 12. Election Day Procedures, 13. Polling Procedure, 14. Setting Up Procedure, among others</w:t>
      </w:r>
      <w:r w:rsidR="00D742FD"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ieldwork, 2023)</w:t>
      </w:r>
      <w:r w:rsidR="00071A78" w:rsidRPr="00CB048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6C1BE2D3" w14:textId="77777777" w:rsidR="00A778DD" w:rsidRPr="00CB0480" w:rsidRDefault="00A778DD" w:rsidP="00A778DD">
      <w:pPr>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086CE39A" w14:textId="33F37A64" w:rsidR="00A778DD" w:rsidRDefault="00A778DD" w:rsidP="0056642A">
      <w:pPr>
        <w:pStyle w:val="ListParagraph"/>
        <w:numPr>
          <w:ilvl w:val="0"/>
          <w:numId w:val="2"/>
        </w:numPr>
        <w:rPr>
          <w:rFonts w:ascii="Garamond" w:hAnsi="Garamond" w:cstheme="majorBidi"/>
          <w:bCs/>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92D9B">
        <w:rPr>
          <w:rFonts w:ascii="Garamond" w:hAnsi="Garamond" w:cstheme="majorBidi"/>
          <w:bCs/>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ther mobile </w:t>
      </w:r>
      <w:r w:rsidR="00511669" w:rsidRPr="00F92D9B">
        <w:rPr>
          <w:rFonts w:ascii="Garamond" w:hAnsi="Garamond" w:cstheme="majorBidi"/>
          <w:bCs/>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F92D9B">
        <w:rPr>
          <w:rFonts w:ascii="Garamond" w:hAnsi="Garamond" w:cstheme="majorBidi"/>
          <w:bCs/>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ps and portal deployed by </w:t>
      </w:r>
      <w:r w:rsidR="00BD2646" w:rsidRPr="00F92D9B">
        <w:rPr>
          <w:rFonts w:ascii="Garamond" w:hAnsi="Garamond" w:cstheme="majorBidi"/>
          <w:bCs/>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Pr="00F92D9B">
        <w:rPr>
          <w:rFonts w:ascii="Garamond" w:hAnsi="Garamond" w:cstheme="majorBidi"/>
          <w:bCs/>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dependent National Electoral Commission (INEC) </w:t>
      </w:r>
    </w:p>
    <w:p w14:paraId="5F75DA33" w14:textId="4A31E802" w:rsidR="008016AB" w:rsidRPr="000D7529" w:rsidRDefault="008016AB" w:rsidP="000D7529">
      <w:pPr>
        <w:pStyle w:val="ListParagraph"/>
        <w:numPr>
          <w:ilvl w:val="0"/>
          <w:numId w:val="4"/>
        </w:numPr>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D7529">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SAN</w:t>
      </w:r>
      <w:r w:rsidR="000D7529" w:rsidRPr="000D7529">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p>
    <w:p w14:paraId="2EA6BD92" w14:textId="77777777" w:rsidR="0056642A" w:rsidRPr="00F92D9B" w:rsidRDefault="0056642A" w:rsidP="0056642A">
      <w:pPr>
        <w:pStyle w:val="ListParagraph"/>
        <w:ind w:left="420"/>
        <w:rPr>
          <w:rFonts w:ascii="Garamond" w:hAnsi="Garamond" w:cstheme="majorBidi"/>
          <w:b/>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4643760" w14:textId="3CB1F161" w:rsidR="00A778DD" w:rsidRPr="009900BB" w:rsidRDefault="00A778DD" w:rsidP="00A778DD">
      <w:pPr>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92D9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ccording to </w:t>
      </w:r>
      <w:r w:rsidR="00BD2646" w:rsidRPr="00F92D9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Pr="00F92D9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EC-SANS Training Manual (2022), the term “INEC-SANS” </w:t>
      </w:r>
      <w:r w:rsidR="00BF1CF1" w:rsidRPr="00F92D9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tands for the </w:t>
      </w:r>
      <w:r w:rsidRPr="00F92D9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EC Security Alert and Notification System. It is a mobile App developed by the Commission to </w:t>
      </w:r>
      <w:r w:rsidR="00BF1CF1" w:rsidRPr="00F92D9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able “on-the-go” communication between election officials and proper Responders</w:t>
      </w:r>
      <w:r w:rsidRPr="00F92D9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 was designed to </w:t>
      </w:r>
      <w:r w:rsidR="00BF1CF1" w:rsidRPr="00F92D9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nable quick, adequate responses that could mitigate or forestall critical incidents or provide adequate responses to </w:t>
      </w:r>
      <w:r w:rsidRPr="00F92D9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ecurity </w:t>
      </w:r>
      <w:r w:rsidR="00BD2646" w:rsidRPr="00F92D9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cidents</w:t>
      </w:r>
      <w:r w:rsidRPr="00F92D9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f </w:t>
      </w:r>
      <w:r w:rsidR="00BD2646" w:rsidRPr="00F92D9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y </w:t>
      </w:r>
      <w:r w:rsidRPr="00F92D9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ccurred. INEC-SANS was deployed with the intention that its proper use would enhance the rapid provision of preventive and responsive measures towards security challenges during the electoral cycle</w:t>
      </w:r>
      <w:r w:rsidRPr="009900BB">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4D61F03D" w14:textId="77777777" w:rsidR="00C75D25" w:rsidRPr="009900BB" w:rsidRDefault="00C75D25" w:rsidP="00A778DD">
      <w:pPr>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DE96DCA" w14:textId="44967987" w:rsidR="005415B2" w:rsidRPr="00A20FB6" w:rsidRDefault="00A778DD" w:rsidP="00B13CB9">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SANS</w:t>
      </w:r>
      <w:r w:rsidR="0064675C"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developed to </w:t>
      </w:r>
      <w:r w:rsidR="00BF1CF1"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liver real-time information needed by the Responders to mitigate or end adverse incidents, provide</w:t>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tailed incident reports, and </w:t>
      </w:r>
      <w:r w:rsidR="00F26A37"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bilise</w:t>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 coordinated response to security </w:t>
      </w:r>
      <w:r w:rsidR="00F26A37"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reats</w:t>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13CB9"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w:t>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 two major modes of use, viz</w:t>
      </w:r>
      <w:r w:rsidR="00F26A37"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f-election mode and election mode.  When running in off-election mode, the Secretariat would remain open</w:t>
      </w:r>
      <w:r w:rsidR="00F26A37"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the INEC Chairman, the National Commissioner in charge of the Security Committee</w:t>
      </w:r>
      <w:r w:rsidR="00F26A37"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the Director of the Security Department would receive the Threat Alert for logged-on users. However, the SOS mode (an online mode of the INEC-SANS would remain active for emergencies</w:t>
      </w:r>
      <w:r w:rsidR="005658B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20FB6"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A20FB6"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INEC-SANS Training Manual&lt;/Author&gt;&lt;Year&gt;2022&lt;/Year&gt;&lt;RecNum&gt;66&lt;/RecNum&gt;&lt;DisplayText&gt;(INEC-SANS Training Manual, 2022)&lt;/DisplayText&gt;&lt;record&gt;&lt;rec-number&gt;66&lt;/rec-number&gt;&lt;foreign-keys&gt;&lt;key app="EN" db-id="as0vstppx5axwge95sg5t0r8ddadadteetwx" timestamp="1671815189"&gt;66&lt;/key&gt;&lt;/foreign-keys&gt;&lt;ref-type name="Journal Article"&gt;17&lt;/ref-type&gt;&lt;contributors&gt;&lt;authors&gt;&lt;author&gt;INEC-SANS Training Manual, INEC&lt;/author&gt;&lt;/authors&gt;&lt;/contributors&gt;&lt;titles&gt;&lt;title&gt;INEC Security Alert Notification System (INEC-SANS) Training Manual (2022)</w:instrText>
      </w:r>
      <w:r w:rsidR="00A20FB6" w:rsidRPr="00A20FB6">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A20FB6"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mp;#xD;&lt;/title&gt;&lt;secondary-title&gt;Manual&lt;/secondary-title&gt;&lt;/titles&gt;&lt;periodical&gt;&lt;full-title&gt;Manual&lt;/full-title&gt;&lt;/periodical&gt;&lt;pages&gt;4-7&lt;/pages&gt;&lt;dates&gt;&lt;year&gt;2022&lt;/year&gt;&lt;/dates&gt;&lt;urls&gt;&lt;/urls&gt;&lt;/record&gt;&lt;/Cite&gt;&lt;/EndNote&gt;</w:instrText>
      </w:r>
      <w:r w:rsidR="00A20FB6"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A20FB6" w:rsidRPr="00A20FB6">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SANS Training Manual, 2022)</w:t>
      </w:r>
      <w:r w:rsidR="00A20FB6"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043ED537" w14:textId="77777777" w:rsidR="005415B2" w:rsidRPr="00A20FB6" w:rsidRDefault="005415B2"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B5869F3" w14:textId="02E88E58" w:rsidR="00A778DD" w:rsidRPr="00CB34A0" w:rsidRDefault="00A778DD"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hen working in an election mode, it covers all activities in the electoral cycle, especially at General elections and for major off-cycle elections such as the Governorship election. </w:t>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INEC-SANS Training Manual&lt;/Author&gt;&lt;Year&gt;2022&lt;/Year&gt;&lt;RecNum&gt;66&lt;/RecNum&gt;&lt;DisplayText&gt;(INEC-SANS Training Manual, 2022)&lt;/DisplayText&gt;&lt;record&gt;&lt;rec-number&gt;66&lt;/rec-number&gt;&lt;foreign-keys&gt;&lt;key app="EN" db-id="as0vstppx5axwge95sg5t0r8ddadadteetwx" timestamp="1671815189"&gt;66&lt;/key&gt;&lt;/foreign-keys&gt;&lt;ref-type name="Journal Article"&gt;17&lt;/ref-type&gt;&lt;contributors&gt;&lt;authors&gt;&lt;author&gt;INEC-SANS Training Manual, INEC&lt;/author&gt;&lt;/authors&gt;&lt;/contributors&gt;&lt;titles&gt;&lt;title&gt;INEC Security Alert Notification System (INEC-SANS) Training Manual (2022)</w:instrText>
      </w:r>
      <w:r w:rsidRPr="00A20FB6">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mp;#xD;&lt;/title&gt;&lt;secondary-title&gt;Manual&lt;/secondary-title&gt;&lt;/titles&gt;&lt;periodical&gt;&lt;full-title&gt;Manual&lt;/full-title&gt;&lt;/periodical&gt;&lt;pages&gt;4-7&lt;/pages&gt;&lt;dates&gt;&lt;year&gt;2022&lt;/year&gt;&lt;/dates&gt;&lt;urls&gt;&lt;/urls&gt;&lt;/record&gt;&lt;/Cite&gt;&lt;/EndNote&gt;</w:instrText>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A20FB6">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SANS Training Manual, 2022)</w:t>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EC-SANS has two major modes of use, viz</w:t>
      </w:r>
      <w:r w:rsidR="00F26A37"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f-election mode and election mode.  When running in off-election mode, the Secretariat would remain open</w:t>
      </w:r>
      <w:r w:rsidR="00F26A37"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the INEC Chairman, the National Commissioner in charge of the Security Committee</w:t>
      </w:r>
      <w:r w:rsidR="00F26A37"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the Director of the Security Department would receive the Threat Alert for logged-on users. However, the SOS mode (an online mode of the INEC-SANS would remain active for emergencies. When working in </w:t>
      </w:r>
      <w:r w:rsidR="00BF1CF1" w:rsidRPr="00A20FB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 mode, it covers all activities in the electoral cycle, especially during General e</w:t>
      </w:r>
      <w:r w:rsidR="00BF1CF1"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ections and </w:t>
      </w:r>
      <w:r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jor off-cycle elections such as </w:t>
      </w:r>
      <w:r w:rsidR="00AB264B"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ubernatorial</w:t>
      </w:r>
      <w:r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ions</w:t>
      </w:r>
      <w:r w:rsidR="005658B4"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658B4"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658B4"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INEC-SANS Training Manual&lt;/Author&gt;&lt;Year&gt;2022&lt;/Year&gt;&lt;RecNum&gt;66&lt;/RecNum&gt;&lt;DisplayText&gt;(INEC-SANS Training Manual, 2022)&lt;/DisplayText&gt;&lt;record&gt;&lt;rec-number&gt;66&lt;/rec-number&gt;&lt;foreign-keys&gt;&lt;key app="EN" db-id="as0vstppx5axwge95sg5t0r8ddadadteetwx" timestamp="1671815189"&gt;66&lt;/key&gt;&lt;/foreign-keys&gt;&lt;ref-type name="Journal Article"&gt;17&lt;/ref-type&gt;&lt;contributors&gt;&lt;authors&gt;&lt;author&gt;INEC-SANS Training Manual, INEC&lt;/author&gt;&lt;/authors&gt;&lt;/contributors&gt;&lt;titles&gt;&lt;title&gt;INEC Security Alert Notification System (INEC-SANS) Training Manual (2022)</w:instrText>
      </w:r>
      <w:r w:rsidR="005658B4" w:rsidRPr="00CB34A0">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5658B4"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mp;#xD;&lt;/title&gt;&lt;secondary-title&gt;Manual&lt;/secondary-title&gt;&lt;/titles&gt;&lt;periodical&gt;&lt;full-title&gt;Manual&lt;/full-title&gt;&lt;/periodical&gt;&lt;pages&gt;4-7&lt;/pages&gt;&lt;dates&gt;&lt;year&gt;2022&lt;/year&gt;&lt;/dates&gt;&lt;urls&gt;&lt;/urls&gt;&lt;/record&gt;&lt;/Cite&gt;&lt;/EndNote&gt;</w:instrText>
      </w:r>
      <w:r w:rsidR="005658B4"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658B4" w:rsidRPr="00CB34A0">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SANS Training Manual, 2022)</w:t>
      </w:r>
      <w:r w:rsidR="005658B4"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19E560A7" w14:textId="77777777" w:rsidR="00A778DD" w:rsidRPr="00CB34A0" w:rsidRDefault="00A778DD" w:rsidP="00A778DD">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125131E" w14:textId="77777777" w:rsidR="005E12AB" w:rsidRPr="00CB34A0" w:rsidRDefault="005E12AB" w:rsidP="005E12AB">
      <w:pPr>
        <w:pStyle w:val="ListParagraph"/>
        <w:numPr>
          <w:ilvl w:val="0"/>
          <w:numId w:val="4"/>
        </w:num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 PRES</w:t>
      </w:r>
    </w:p>
    <w:p w14:paraId="626A06E6" w14:textId="0A61E6C2" w:rsidR="00BD1935" w:rsidRPr="00CB34A0" w:rsidRDefault="00A778DD" w:rsidP="003F163A">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other </w:t>
      </w:r>
      <w:r w:rsidR="0028767E"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w:t>
      </w:r>
      <w:r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bile </w:t>
      </w:r>
      <w:r w:rsidR="0028767E"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pplication deployed</w:t>
      </w:r>
      <w:r w:rsidR="00476050"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y</w:t>
      </w:r>
      <w:r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EC</w:t>
      </w:r>
      <w:r w:rsidR="00476050"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8767E"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s INEC</w:t>
      </w:r>
      <w:r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RES</w:t>
      </w:r>
      <w:r w:rsidR="0028767E"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 was </w:t>
      </w:r>
      <w:r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veloped by the Commission to make </w:t>
      </w:r>
      <w:r w:rsidR="00BF1CF1"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mass recruitment of ad</w:t>
      </w:r>
      <w:r w:rsidR="00D44E8F"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BF1CF1"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oc staff who would be mobilised at various levels of electoral service delivery during an election easier</w:t>
      </w:r>
      <w:r w:rsidR="003F163A"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w:t>
      </w:r>
      <w:r w:rsidR="00D44E8F"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dividuals who meet the terms and conditions for recruitment as decided by the Commission, would download the App</w:t>
      </w:r>
      <w:r w:rsidR="00260DAA"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8323D"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complete the registration </w:t>
      </w:r>
    </w:p>
    <w:p w14:paraId="1AB576C1" w14:textId="1BAEF654" w:rsidR="00BD1935" w:rsidRPr="00CB34A0" w:rsidRDefault="00C91308" w:rsidP="00BD1935">
      <w:pPr>
        <w:jc w:val="center"/>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B34A0">
        <w:rPr>
          <w:rFonts w:ascii="Garamond" w:hAnsi="Garamond"/>
          <w:noProof/>
          <w:color w:val="auto"/>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drawing>
          <wp:anchor distT="0" distB="0" distL="114300" distR="114300" simplePos="0" relativeHeight="251658241" behindDoc="0" locked="0" layoutInCell="1" allowOverlap="1" wp14:anchorId="7C249709" wp14:editId="6003DE93">
            <wp:simplePos x="0" y="0"/>
            <wp:positionH relativeFrom="column">
              <wp:posOffset>469900</wp:posOffset>
            </wp:positionH>
            <wp:positionV relativeFrom="page">
              <wp:posOffset>1177311</wp:posOffset>
            </wp:positionV>
            <wp:extent cx="5147310" cy="6248400"/>
            <wp:effectExtent l="0" t="0" r="0" b="0"/>
            <wp:wrapTopAndBottom/>
            <wp:docPr id="1942356125" name="Picture 1942356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4918"/>
                    <a:stretch/>
                  </pic:blipFill>
                  <pic:spPr bwMode="auto">
                    <a:xfrm>
                      <a:off x="0" y="0"/>
                      <a:ext cx="5147310" cy="6248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D1935"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le 2.0: Other INEC Portals and their Functions</w:t>
      </w:r>
    </w:p>
    <w:p w14:paraId="0B7CE3A3" w14:textId="24639745" w:rsidR="00BD1935" w:rsidRPr="00CB34A0" w:rsidRDefault="00BD1935" w:rsidP="003F163A">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AF69C44" w14:textId="77777777" w:rsidR="00EA1988" w:rsidRPr="00CB34A0" w:rsidRDefault="00EA1988" w:rsidP="00EA1988">
      <w:pPr>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ource: (Fieldwork, 2023)</w:t>
      </w:r>
    </w:p>
    <w:p w14:paraId="3F063D2D" w14:textId="06688C5B" w:rsidR="00C91308" w:rsidRPr="00CB34A0" w:rsidRDefault="00C91308" w:rsidP="003F163A">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B30C559" w14:textId="6A8A8B9B" w:rsidR="00A778DD" w:rsidRDefault="00BF1CF1" w:rsidP="00CB34A0">
      <w:pPr>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cess</w:t>
      </w:r>
      <w:r w:rsidR="003F163A"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efore logging in to apply for different ad-hoc job opportunities.</w:t>
      </w:r>
      <w:r w:rsidR="00CB34A0"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F163A"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ide from making use of the INEC PRES Mobile App, any intending applicants could also make use of pres.inecnigeria.org Uniform Resource Locator (URL) for the same purpose</w:t>
      </w:r>
      <w:r w:rsidR="00CB34A0"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ieldwork, 2023)</w:t>
      </w:r>
      <w:r w:rsidR="003F163A" w:rsidRPr="00CB34A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3F163A" w:rsidRPr="009900BB">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13FB7586" w14:textId="77777777" w:rsidR="00CB34A0" w:rsidRDefault="00CB34A0" w:rsidP="00CB34A0">
      <w:pPr>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60AE339" w14:textId="77777777" w:rsidR="00CB34A0" w:rsidRDefault="00CB34A0" w:rsidP="00CB34A0">
      <w:pPr>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9F57591" w14:textId="77777777" w:rsidR="00CB34A0" w:rsidRDefault="00CB34A0" w:rsidP="00CB34A0">
      <w:pPr>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4F287C7" w14:textId="77777777" w:rsidR="00CB34A0" w:rsidRPr="008465AA" w:rsidRDefault="00FE71C2" w:rsidP="00CB34A0">
      <w:pPr>
        <w:spacing w:after="160"/>
        <w:jc w:val="both"/>
        <w:rPr>
          <w:rFonts w:ascii="Garamond" w:hAnsi="Garamond" w:cstheme="majorBidi"/>
          <w:b/>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65AA">
        <w:rPr>
          <w:rFonts w:ascii="Garamond" w:hAnsi="Garamond" w:cstheme="majorBidi"/>
          <w:b/>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3.0 Electoral integrity</w:t>
      </w:r>
      <w:r w:rsidR="002F7794" w:rsidRPr="008465AA">
        <w:rPr>
          <w:rFonts w:ascii="Garamond" w:hAnsi="Garamond" w:cstheme="majorBidi"/>
          <w:b/>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w:t>
      </w:r>
      <w:r w:rsidRPr="008465AA">
        <w:rPr>
          <w:rFonts w:ascii="Garamond" w:hAnsi="Garamond" w:cstheme="majorBidi"/>
          <w:b/>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y is it? </w:t>
      </w:r>
    </w:p>
    <w:p w14:paraId="24D91C36" w14:textId="66534E5F" w:rsidR="00FF64A9" w:rsidRPr="008465AA" w:rsidRDefault="00B670C8" w:rsidP="00CB34A0">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w:t>
      </w:r>
      <w:r w:rsidR="00A12041"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rg</w:t>
      </w:r>
      <w:r w:rsidR="002509A0"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ed </w:t>
      </w:r>
      <w:r w:rsidR="00A12041"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y </w:t>
      </w:r>
      <w:r w:rsidR="00FF64A9"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rank and Coma (2017), many scholars have conceived </w:t>
      </w:r>
      <w:r w:rsidR="00BF1CF1"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 integrity in terms of organised electoral malpractices or electoral negativ</w:t>
      </w:r>
      <w:r w:rsidR="00CD3AC2"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ties</w:t>
      </w:r>
      <w:r w:rsidR="00BF1CF1"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owever, electoral integrity does not necessarily </w:t>
      </w:r>
      <w:r w:rsidR="00554608"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present </w:t>
      </w:r>
      <w:r w:rsidR="00CD3AC2"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egativ</w:t>
      </w:r>
      <w:r w:rsidR="002754DC"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ies </w:t>
      </w:r>
      <w:r w:rsidR="00FF64A9"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its entirety. A </w:t>
      </w:r>
      <w:r w:rsidR="00BF1CF1"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siderable</w:t>
      </w:r>
      <w:r w:rsidR="00FF64A9"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umber of scholarly publications, in a bid to explain what is meant by electoral integrity, have </w:t>
      </w:r>
      <w:r w:rsidR="0079327A"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ceptualised</w:t>
      </w:r>
      <w:r w:rsidR="00FF64A9"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easures or practices secretly or openly conducted to undermine the true outcomes of elections. A category of scholars also </w:t>
      </w:r>
      <w:r w:rsidR="0079327A"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racterised</w:t>
      </w:r>
      <w:r w:rsidR="00FF64A9"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ir definitions of electoral integrity </w:t>
      </w:r>
      <w:r w:rsidR="00BF1CF1"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 terms of electoral positivity, such as fairness, impartiality, and freedom in</w:t>
      </w:r>
      <w:r w:rsidR="00FF64A9" w:rsidRPr="008465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electoral process. </w:t>
      </w:r>
    </w:p>
    <w:p w14:paraId="381BF90B" w14:textId="609F770E" w:rsidR="00FF64A9" w:rsidRPr="00867D31" w:rsidRDefault="00FF64A9" w:rsidP="001F4BD7">
      <w:pPr>
        <w:jc w:val="both"/>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ligning with the </w:t>
      </w:r>
      <w:r w:rsidR="0079327A"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holars</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o have </w:t>
      </w:r>
      <w:r w:rsidR="0079327A"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ceptualised</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oral integrity in terms of its positivity, electoral integrity from the angle of human rights, is a phenomenon that comes to be when the electoral systems satisfy universal resolution and international standards that </w:t>
      </w:r>
      <w:r w:rsidR="0079327A"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etch</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rough a complete electoral cycle</w:t>
      </w:r>
      <w:r w:rsidR="00BF1CF1"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3010D"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Norris&lt;/Author&gt;&lt;Year&gt;2018&lt;/Year&gt;&lt;RecNum&gt;18&lt;/RecNum&gt;&lt;DisplayText&gt;(Norris&lt;style face="italic"&gt; et al.&lt;/style&gt;, 2018)&lt;/DisplayText&gt;&lt;record&gt;&lt;rec-number&gt;18&lt;/rec-number&gt;&lt;foreign-keys&gt;&lt;key app="EN" db-id="as0vstppx5axwge95sg5t0r8ddadadteetwx" timestamp="1667182910"&gt;18&lt;/key&gt;&lt;/foreign-keys&gt;&lt;ref-type name="Book"&gt;6&lt;/ref-type&gt;&lt;contributors&gt;&lt;authors&gt;&lt;author&gt;Norris, Pippa&lt;/author&gt;&lt;author&gt;Cameron, Sarah&lt;/author&gt;&lt;author&gt;Wynter, Thomas&lt;/author&gt;&lt;/authors&gt;&lt;/contributors&gt;&lt;titles&gt;&lt;title&gt;Electoral Integrity in America: Securing Democracy&lt;/title&gt;&lt;/titles&gt;&lt;dates&gt;&lt;year&gt;2018&lt;/year&gt;&lt;/dates&gt;&lt;publisher&gt;Oxford University Press, USA&lt;/publisher&gt;&lt;isbn&gt;0190934166&lt;/isbn&gt;&lt;urls&gt;&lt;/urls&gt;&lt;/record&gt;&lt;/Cite&gt;&lt;/EndNote&gt;</w:instrTex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sidRPr="00867D31">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rris</w:t>
      </w:r>
      <w:r w:rsidR="0033010D" w:rsidRPr="00867D31">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sidRPr="00867D31">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18)</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 is internationally accepted agreements and universal electoral measures that reflect the global models which are adopted by all countries of the world, spanning the entire electoral cycles </w:t>
      </w:r>
      <w:r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Frank&lt;/Author&gt;&lt;Year&gt;2017&lt;/Year&gt;&lt;RecNum&gt;17&lt;/RecNum&gt;&lt;DisplayText&gt;(Frank &amp;amp; i Coma, 2017)&lt;/DisplayText&gt;&lt;record&gt;&lt;rec-number&gt;17&lt;/rec-number&gt;&lt;foreign-keys&gt;&lt;key app="EN" db-id="as0vstppx5axwge95sg5t0r8ddadadteetwx" timestamp="1667149882"&gt;17&lt;/key&gt;&lt;/foreign-keys&gt;&lt;ref-type name="Journal Article"&gt;17&lt;/ref-type&gt;&lt;contributors&gt;&lt;authors&gt;&lt;author&gt;Frank, Richard W&lt;/author&gt;&lt;author&gt;i Coma, Ferran Martínez&lt;/author&gt;&lt;/authors&gt;&lt;/contributors&gt;&lt;titles&gt;&lt;title&gt;How election dynamics shape perceptions of electoral integrity&lt;/title&gt;&lt;secondary-title&gt;Electoral Studies&lt;/secondary-title&gt;&lt;/titles&gt;&lt;periodical&gt;&lt;full-title&gt;Electoral Studies&lt;/full-title&gt;&lt;/periodical&gt;&lt;pages&gt;153-165&lt;/pages&gt;&lt;volume&gt;48&lt;/volume&gt;&lt;dates&gt;&lt;year&gt;2017&lt;/year&gt;&lt;/dates&gt;&lt;isbn&gt;0261-3794&lt;/isbn&gt;&lt;urls&gt;&lt;/urls&gt;&lt;/record&gt;&lt;/Cite&gt;&lt;/EndNote&gt;</w:instrText>
      </w:r>
      <w:r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867D31">
        <w:rPr>
          <w:rFonts w:ascii="Garamond" w:hAnsi="Garamond" w:cstheme="majorBidi"/>
          <w:bCs/>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rank &amp; i Coma, 2017)</w:t>
      </w:r>
      <w:r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31E0C406" w14:textId="77777777" w:rsidR="00AA45FD" w:rsidRPr="00867D31" w:rsidRDefault="00AA45FD" w:rsidP="001F4BD7">
      <w:pPr>
        <w:jc w:val="both"/>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3B2CDBD" w14:textId="68DBC932" w:rsidR="003D3C84" w:rsidRPr="00867D31" w:rsidRDefault="00FF64A9" w:rsidP="001F4BD7">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Norris (2018) highlighted, the internationally agreed-upon conventions and standards encapsulated in the definitions of electoral integrity above are not just mere conjectures. They are written declarations and treaties. protocols, case law, and guidelines issued by the </w:t>
      </w:r>
      <w:r w:rsidR="0079327A"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rganisations</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sovereign states and sanctioned by member states of the </w:t>
      </w:r>
      <w:r w:rsidR="0079327A"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ergovernmental organisations</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Some of these treaties are legally binding under international law</w:t>
      </w:r>
      <w:r w:rsidR="0079327A"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others, though customary in nature, are effective. The broadness and complexity known with the concept of electoral integrity have always made its operationality and measurement an exceedingly difficult task to undertake or carry out. </w:t>
      </w:r>
    </w:p>
    <w:p w14:paraId="7A5461FF" w14:textId="77777777" w:rsidR="003D3C84" w:rsidRPr="00867D31" w:rsidRDefault="003D3C84" w:rsidP="001F4BD7">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42DE208" w14:textId="4491CCF4" w:rsidR="00FF64A9" w:rsidRPr="00867D31" w:rsidRDefault="00FF64A9" w:rsidP="001F4BD7">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spite this noted difficulty, </w:t>
      </w:r>
      <w:r w:rsidR="0079327A"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perationalising</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oral integrity in a detailed, effective, and dependable manner has been achieved through the huge and collaborative effort of the scholars. It is noteworthy, however, that as things stand today, measuring electoral integrity in any electoral space has always been addressed through two approaches, viz</w:t>
      </w:r>
      <w:r w:rsidR="00546010"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aking use of mass surveys and/or making use of expert judgments</w:t>
      </w:r>
      <w:r w:rsidR="005E1DC6"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3010D"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Fisher&lt;/Author&gt;&lt;Year&gt;2018&lt;/Year&gt;&lt;RecNum&gt;20&lt;/RecNum&gt;&lt;DisplayText&gt;(Fisher&lt;style face="italic"&gt; et al.&lt;/style&gt;, 2018)&lt;/DisplayText&gt;&lt;record&gt;&lt;rec-number&gt;20&lt;/rec-number&gt;&lt;foreign-keys&gt;&lt;key app="EN" db-id="as0vstppx5axwge95sg5t0r8ddadadteetwx" timestamp="1667417220"&gt;20&lt;/key&gt;&lt;/foreign-keys&gt;&lt;ref-type name="Book"&gt;6&lt;/ref-type&gt;&lt;contributors&gt;&lt;authors&gt;&lt;author&gt;Fisher, Justin&lt;/author&gt;&lt;author&gt;Fieldhouse, Edward&lt;/author&gt;&lt;author&gt;Franklin, Mark N&lt;/author&gt;&lt;author&gt;Gibson, Rachel&lt;/author&gt;&lt;author&gt;Cantijoch, Marta&lt;/author&gt;&lt;author&gt;Wlezien, Christopher&lt;/author&gt;&lt;/authors&gt;&lt;/contributors&gt;&lt;titles&gt;&lt;title&gt;The Routledge handbook of elections, voting behavior and public opinion&lt;/title&gt;&lt;/titles&gt;&lt;dates&gt;&lt;year&gt;2018&lt;/year&gt;&lt;/dates&gt;&lt;publisher&gt;Routledge London&lt;/publisher&gt;&lt;isbn&gt;1138890405&lt;/isbn&gt;&lt;urls&gt;&lt;/urls&gt;&lt;/record&gt;&lt;/Cite&gt;&lt;/EndNote&gt;</w:instrText>
      </w:r>
      <w:r w:rsidR="005E1DC6"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sidRPr="00867D31">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sher</w:t>
      </w:r>
      <w:r w:rsidR="0033010D" w:rsidRPr="00867D31">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sidRPr="00867D31">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18)</w:t>
      </w:r>
      <w:r w:rsidR="005E1DC6"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06EE71F1" w14:textId="77777777" w:rsidR="00B93D15" w:rsidRPr="00867D31" w:rsidRDefault="00B93D15" w:rsidP="001F4BD7">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0F4507E1" w14:textId="33ADCBE4" w:rsidR="00FF64A9" w:rsidRPr="00867D31" w:rsidRDefault="00FF64A9" w:rsidP="001F4BD7">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Perception of Electoral Integrity (PEI) index is borne out of the Electoral Integrity Project and has, since its emergence, been serving as an indicator to </w:t>
      </w:r>
      <w:r w:rsidR="0079327A"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sess</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administration and performance of the electoral process the world over. The indicator employed the assessments of the academicians</w:t>
      </w:r>
      <w:r w:rsidR="0079327A"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sually known as experts</w:t>
      </w:r>
      <w:r w:rsidR="0079327A"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examine the perceived quality of elections. And the whole measurement is hinged on the main notion that elections are broken down into eleven crucial chronological phases</w:t>
      </w:r>
      <w:r w:rsidR="00546010"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 highlighted in Figure 2.4 below; such that failure to comply with or uphold the international standards at any one of the phases of the electoral integrity cycle has violated </w:t>
      </w:r>
      <w:r w:rsidR="00546010"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tegrity of the whole electoral process</w:t>
      </w:r>
      <w:r w:rsidR="00F448F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3010D"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Fisher&lt;/Author&gt;&lt;Year&gt;2018&lt;/Year&gt;&lt;RecNum&gt;20&lt;/RecNum&gt;&lt;DisplayText&gt;(Fisher&lt;style face="italic"&gt; et al.&lt;/style&gt;, 2018)&lt;/DisplayText&gt;&lt;record&gt;&lt;rec-number&gt;20&lt;/rec-number&gt;&lt;foreign-keys&gt;&lt;key app="EN" db-id="as0vstppx5axwge95sg5t0r8ddadadteetwx" timestamp="1667417220"&gt;20&lt;/key&gt;&lt;/foreign-keys&gt;&lt;ref-type name="Book"&gt;6&lt;/ref-type&gt;&lt;contributors&gt;&lt;authors&gt;&lt;author&gt;Fisher, Justin&lt;/author&gt;&lt;author&gt;Fieldhouse, Edward&lt;/author&gt;&lt;author&gt;Franklin, Mark N&lt;/author&gt;&lt;author&gt;Gibson, Rachel&lt;/author&gt;&lt;author&gt;Cantijoch, Marta&lt;/author&gt;&lt;author&gt;Wlezien, Christopher&lt;/author&gt;&lt;/authors&gt;&lt;/contributors&gt;&lt;titles&gt;&lt;title&gt;The Routledge handbook of elections, voting behavior and public opinion&lt;/title&gt;&lt;/titles&gt;&lt;dates&gt;&lt;year&gt;2018&lt;/year&gt;&lt;/dates&gt;&lt;publisher&gt;Routledge London&lt;/publisher&gt;&lt;isbn&gt;1138890405&lt;/isbn&gt;&lt;urls&gt;&lt;/urls&gt;&lt;/record&gt;&lt;/Cite&gt;&lt;/EndNote&gt;</w:instrTex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sidRPr="00867D31">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sher</w:t>
      </w:r>
      <w:r w:rsidR="0033010D" w:rsidRPr="00867D31">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sidRPr="00867D31">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18)</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3D3C84"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5CA9B6D6" w14:textId="77777777" w:rsidR="00801D7E" w:rsidRDefault="00801D7E" w:rsidP="001F4BD7">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0AE990E4" w14:textId="59C7AFA2" w:rsidR="00FF64A9" w:rsidRPr="00867D31" w:rsidRDefault="00FF64A9" w:rsidP="001F4BD7">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should be noted, however, that Garnett and James (2021) made a notable departure from the electoral integrity measurement approach as outlined by Norris, and argued that election practitioners like the election administrators and/or election managers, given their exclusive practice-based electoral understanding and experience rooted in the deep knowledge of electoral technicalities and </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administration, which may be have eluded the public and the so-called experts, could be the reason why the election practitioners are better suited to evaluate and measure the electoral integrity of an electoral process.</w:t>
      </w:r>
    </w:p>
    <w:p w14:paraId="10E09A09" w14:textId="77777777" w:rsidR="00A84B28" w:rsidRPr="00867D31" w:rsidRDefault="00A84B28" w:rsidP="001F4BD7">
      <w:pPr>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4EB924F" w14:textId="7A94468E" w:rsidR="00FF64A9" w:rsidRPr="00867D31" w:rsidRDefault="00FF64A9" w:rsidP="001F4BD7">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grassroots knowledge of these election practitioners may serve as pointers to revealing how notoriously or outstandingly the elections are being conducted. Having in mind that elections are as good as the acceptability and credibility they enjoy from the electorates, electoral integrity can therefore be defined as the satisfaction of required electoral expectations in the conduct of elections</w:t>
      </w:r>
      <w:r w:rsidR="00546010"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ich </w:t>
      </w:r>
      <w:r w:rsidR="00546010"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s</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andatory support for the wider fulfilment of core democratic ideals</w:t>
      </w:r>
      <w:r w:rsid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Garnett&lt;/Author&gt;&lt;Year&gt;2021&lt;/Year&gt;&lt;RecNum&gt;21&lt;/RecNum&gt;&lt;DisplayText&gt;(Garnett &amp;amp; James, 2021)&lt;/DisplayText&gt;&lt;record&gt;&lt;rec-number&gt;21&lt;/rec-number&gt;&lt;foreign-keys&gt;&lt;key app="EN" db-id="as0vstppx5axwge95sg5t0r8ddadadteetwx" timestamp="1667417780"&gt;21&lt;/key&gt;&lt;/foreign-keys&gt;&lt;ref-type name="Journal Article"&gt;17&lt;/ref-type&gt;&lt;contributors&gt;&lt;authors&gt;&lt;author&gt;Garnett, Holly Ann&lt;/author&gt;&lt;author&gt;James, Toby S&lt;/author&gt;&lt;/authors&gt;&lt;/contributors&gt;&lt;titles&gt;&lt;title&gt;Measuring electoral integrity: using practitioner knowledge to assess elections&lt;/title&gt;&lt;secondary-title&gt;Journal of Elections, Public Opinion and Parties&lt;/secondary-title&gt;&lt;/titles&gt;&lt;periodical&gt;&lt;full-title&gt;Journal of Elections, Public Opinion and Parties&lt;/full-title&gt;&lt;/periodical&gt;&lt;pages&gt;348-367&lt;/pages&gt;&lt;volume&gt;31&lt;/volume&gt;&lt;number&gt;3&lt;/number&gt;&lt;dates&gt;&lt;year&gt;2021&lt;/year&gt;&lt;/dates&gt;&lt;isbn&gt;1745-7289&lt;/isbn&gt;&lt;urls&gt;&lt;/urls&gt;&lt;/record&gt;&lt;/Cite&gt;&lt;/EndNote&gt;</w:instrTex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867D31">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rnett &amp; James, 2021)</w:t>
      </w:r>
      <w:r w:rsidRPr="00867D3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867D31">
        <w:rPr>
          <w:rFonts w:ascii="Garamond" w:hAnsi="Garamond"/>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0973ED92" w14:textId="25639F76" w:rsidR="00113F7E" w:rsidRPr="00867D31" w:rsidRDefault="00FD46DE" w:rsidP="00ED5B4D">
      <w:pPr>
        <w:spacing w:after="160"/>
        <w:jc w:val="both"/>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refore, t</w:t>
      </w:r>
      <w:r w:rsidR="00642BE0"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 electoral integrity speaks to</w:t>
      </w:r>
      <w:r w:rsidR="0049450F"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degree to which </w:t>
      </w:r>
      <w:r w:rsidR="00642BE0"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electoral processes and service delivery is conducted and provided respectively in accordance with the </w:t>
      </w:r>
      <w:r w:rsidR="0049450F"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ablished s</w:t>
      </w:r>
      <w:r w:rsidR="00642BE0"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ndardised democratic principles across the entire electoral cycle, in ensuring that </w:t>
      </w:r>
      <w:r w:rsidR="003F0E18"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642BE0"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 outcome</w:t>
      </w:r>
      <w:r w:rsidR="00744CEF"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ruly conveys the</w:t>
      </w:r>
      <w:r w:rsidR="00642BE0"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enuine will of the people</w:t>
      </w:r>
      <w:r w:rsidR="002546EF">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9450F"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49450F"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Ikoko&lt;/Author&gt;&lt;Year&gt;2025&lt;/Year&gt;&lt;RecNum&gt;62&lt;/RecNum&gt;&lt;DisplayText&gt;(Ikoko &amp;amp; Latif, 2025)&lt;/DisplayText&gt;&lt;record&gt;&lt;rec-number&gt;62&lt;/rec-number&gt;&lt;foreign-keys&gt;&lt;key app="EN" db-id="zt2p5dw2eatxa8esasx5eadzwz50de2tz59s" timestamp="1773933034"&gt;62&lt;/key&gt;&lt;/foreign-keys&gt;&lt;ref-type name="Journal Article"&gt;17&lt;/ref-type&gt;&lt;contributors&gt;&lt;authors&gt;&lt;author&gt;Ikoko, Michael Oluchi&lt;/author&gt;&lt;author&gt;Latif, Dilek&lt;/author&gt;&lt;/authors&gt;&lt;/contributors&gt;&lt;titles&gt;&lt;title&gt;Analysis of factors impacting electoral integrity in Africa between 2006–2023-Examining the association between free and fair election and rule of law&lt;/title&gt;&lt;secondary-title&gt;Plos one&lt;/secondary-title&gt;&lt;/titles&gt;&lt;periodical&gt;&lt;full-title&gt;Plos one&lt;/full-title&gt;&lt;/periodical&gt;&lt;pages&gt;e0334505&lt;/pages&gt;&lt;volume&gt;20&lt;/volume&gt;&lt;number&gt;10&lt;/number&gt;&lt;dates&gt;&lt;year&gt;2025&lt;/year&gt;&lt;/dates&gt;&lt;isbn&gt;1932-6203&lt;/isbn&gt;&lt;urls&gt;&lt;/urls&gt;&lt;/record&gt;&lt;/Cite&gt;&lt;/EndNote&gt;</w:instrText>
      </w:r>
      <w:r w:rsidR="0049450F"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49450F" w:rsidRPr="00867D31">
        <w:rPr>
          <w:rFonts w:ascii="Garamond" w:hAnsi="Garamond" w:cstheme="majorBidi"/>
          <w:bCs/>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koko &amp; Latif, 2025)</w:t>
      </w:r>
      <w:r w:rsidR="0049450F"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642BE0"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se principles include transparency, impartiality, accountability, inclusivity and </w:t>
      </w:r>
      <w:r w:rsidR="003F0E18"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642BE0"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ule of law</w:t>
      </w:r>
      <w:r w:rsidR="002546EF">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457BE"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8457BE"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Schnaudt&lt;/Author&gt;&lt;Year&gt;2025&lt;/Year&gt;&lt;RecNum&gt;63&lt;/RecNum&gt;&lt;DisplayText&gt;(Schnaudt, 2025)&lt;/DisplayText&gt;&lt;record&gt;&lt;rec-number&gt;63&lt;/rec-number&gt;&lt;foreign-keys&gt;&lt;key app="EN" db-id="zt2p5dw2eatxa8esasx5eadzwz50de2tz59s" timestamp="1773933256"&gt;63&lt;/key&gt;&lt;/foreign-keys&gt;&lt;ref-type name="Journal Article"&gt;17&lt;/ref-type&gt;&lt;contributors&gt;&lt;authors&gt;&lt;author&gt;Schnaudt, Christian&lt;/author&gt;&lt;/authors&gt;&lt;/contributors&gt;&lt;titles&gt;&lt;title&gt;Perceptions of electoral integrity and election-related (non-) compliance: evidence from Germany&lt;/title&gt;&lt;secondary-title&gt;Political Studies&lt;/secondary-title&gt;&lt;/titles&gt;&lt;periodical&gt;&lt;full-title&gt;Political Studies&lt;/full-title&gt;&lt;/periodical&gt;&lt;pages&gt;1292-1314&lt;/pages&gt;&lt;volume&gt;73&lt;/volume&gt;&lt;number&gt;3&lt;/number&gt;&lt;dates&gt;&lt;year&gt;2025&lt;/year&gt;&lt;/dates&gt;&lt;isbn&gt;0032-3217&lt;/isbn&gt;&lt;urls&gt;&lt;/urls&gt;&lt;/record&gt;&lt;/Cite&gt;&lt;/EndNote&gt;</w:instrText>
      </w:r>
      <w:r w:rsidR="008457BE"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8457BE" w:rsidRPr="00867D31">
        <w:rPr>
          <w:rFonts w:ascii="Garamond" w:hAnsi="Garamond" w:cstheme="majorBidi"/>
          <w:bCs/>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hnaudt, 2025)</w:t>
      </w:r>
      <w:r w:rsidR="008457BE"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642BE0"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212F8206" w14:textId="041606EF" w:rsidR="00744CEF" w:rsidRPr="008457BE" w:rsidRDefault="00744CEF" w:rsidP="00ED5B4D">
      <w:pPr>
        <w:spacing w:after="160"/>
        <w:jc w:val="both"/>
        <w:rPr>
          <w:rFonts w:asciiTheme="majorBidi" w:hAnsiTheme="majorBidi" w:cstheme="majorBidi"/>
          <w:bCs/>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is a systemic and multidimensional construct involving legal context, institutional performance, political rights, electoral administration and </w:t>
      </w:r>
      <w:r w:rsidR="00293393"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itizen perceptions of fairness and legitimacy</w:t>
      </w:r>
      <w:r w:rsidR="002546EF">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457BE"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7115D5"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James&lt;/Author&gt;&lt;Year&gt;2025&lt;/Year&gt;&lt;RecNum&gt;175&lt;/RecNum&gt;&lt;DisplayText&gt;(James &amp;amp; Garnett, 2025)&lt;/DisplayText&gt;&lt;record&gt;&lt;rec-number&gt;175&lt;/rec-number&gt;&lt;foreign-keys&gt;&lt;key app="EN" db-id="st2xddf5sta2s8eawwzpx95xswd209z29spx" timestamp="1774039784"&gt;175&lt;/key&gt;&lt;/foreign-keys&gt;&lt;ref-type name="Journal Article"&gt;17&lt;/ref-type&gt;&lt;contributors&gt;&lt;authors&gt;&lt;author&gt;James, Toby S&lt;/author&gt;&lt;author&gt;Garnett, Holly Ann&lt;/author&gt;&lt;/authors&gt;&lt;/contributors&gt;&lt;titles&gt;&lt;title&gt;Electoral integrity resilience: protecting elections during global risks, crises, and emergencies&lt;/title&gt;&lt;secondary-title&gt;Democratization&lt;/secondary-title&gt;&lt;/titles&gt;&lt;periodical&gt;&lt;full-title&gt;Democratization&lt;/full-title&gt;&lt;/periodical&gt;&lt;pages&gt;1-28&lt;/pages&gt;&lt;dates&gt;&lt;year&gt;2025&lt;/year&gt;&lt;/dates&gt;&lt;isbn&gt;1351-0347&lt;/isbn&gt;&lt;urls&gt;&lt;/urls&gt;&lt;/record&gt;&lt;/Cite&gt;&lt;/EndNote&gt;</w:instrText>
      </w:r>
      <w:r w:rsidR="008457BE"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8457BE" w:rsidRPr="00867D31">
        <w:rPr>
          <w:rFonts w:ascii="Garamond" w:hAnsi="Garamond" w:cstheme="majorBidi"/>
          <w:bCs/>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ames &amp; Garnett, 2025)</w:t>
      </w:r>
      <w:r w:rsidR="008457BE"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293393"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oral integrity, via the lens of resilience and governance dimensions, is the capability of an electoral </w:t>
      </w:r>
      <w:r w:rsidR="003F0E18"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stem</w:t>
      </w:r>
      <w:r w:rsidR="00293393"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stitutions, and electoral stakeholders to </w:t>
      </w:r>
      <w:r w:rsidR="003F0E18"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am up</w:t>
      </w:r>
      <w:r w:rsidR="00293393"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w:t>
      </w:r>
      <w:r w:rsidR="003F0E18"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ork out</w:t>
      </w:r>
      <w:r w:rsidR="00293393"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 credible election even under external pressures such as political manipulations, crises and technological disruptions</w:t>
      </w:r>
      <w:r w:rsidR="002546EF">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9450F"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7115D5"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James&lt;/Author&gt;&lt;Year&gt;2025&lt;/Year&gt;&lt;RecNum&gt;175&lt;/RecNum&gt;&lt;DisplayText&gt;(James &amp;amp; Garnett, 2025)&lt;/DisplayText&gt;&lt;record&gt;&lt;rec-number&gt;175&lt;/rec-number&gt;&lt;foreign-keys&gt;&lt;key app="EN" db-id="st2xddf5sta2s8eawwzpx95xswd209z29spx" timestamp="1774039784"&gt;175&lt;/key&gt;&lt;/foreign-keys&gt;&lt;ref-type name="Journal Article"&gt;17&lt;/ref-type&gt;&lt;contributors&gt;&lt;authors&gt;&lt;author&gt;James, Toby S&lt;/author&gt;&lt;author&gt;Garnett, Holly Ann&lt;/author&gt;&lt;/authors&gt;&lt;/contributors&gt;&lt;titles&gt;&lt;title&gt;Electoral integrity resilience: protecting elections during global risks, crises, and emergencies&lt;/title&gt;&lt;secondary-title&gt;Democratization&lt;/secondary-title&gt;&lt;/titles&gt;&lt;periodical&gt;&lt;full-title&gt;Democratization&lt;/full-title&gt;&lt;/periodical&gt;&lt;pages&gt;1-28&lt;/pages&gt;&lt;dates&gt;&lt;year&gt;2025&lt;/year&gt;&lt;/dates&gt;&lt;isbn&gt;1351-0347&lt;/isbn&gt;&lt;urls&gt;&lt;/urls&gt;&lt;/record&gt;&lt;/Cite&gt;&lt;/EndNote&gt;</w:instrText>
      </w:r>
      <w:r w:rsidR="0049450F"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49450F" w:rsidRPr="00867D31">
        <w:rPr>
          <w:rFonts w:ascii="Garamond" w:hAnsi="Garamond" w:cstheme="majorBidi"/>
          <w:bCs/>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ames &amp; Garnett, 2025)</w:t>
      </w:r>
      <w:r w:rsidR="0049450F"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293393" w:rsidRPr="00867D31">
        <w:rPr>
          <w:rFonts w:ascii="Garamond" w:hAnsi="Garamond" w:cstheme="majorBidi"/>
          <w:b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290C27EC" w14:textId="77EDC58A" w:rsidR="00BC20D4" w:rsidRPr="00DF2F6F" w:rsidRDefault="00893D4E" w:rsidP="00ED5B4D">
      <w:pPr>
        <w:pStyle w:val="Heading1"/>
        <w:jc w:val="both"/>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F2F6F">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00982C3F" w:rsidRPr="00DF2F6F">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527AE3" w:rsidRPr="00DF2F6F">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00982C3F" w:rsidRPr="00DF2F6F">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Political Economy of Electoral Technology in Nigeria: Historical Trajectories</w:t>
      </w:r>
    </w:p>
    <w:p w14:paraId="39D1668A" w14:textId="39AB38A7" w:rsidR="006E34FD" w:rsidRPr="00DF2F6F" w:rsidRDefault="002E082B" w:rsidP="00ED5B4D">
      <w:pPr>
        <w:spacing w:after="160"/>
        <w:jc w:val="both"/>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deployment of </w:t>
      </w:r>
      <w:r w:rsidR="001C4AE6"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 technologies in</w:t>
      </w:r>
      <w:r w:rsidR="004F098B"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igeria’s electoral </w:t>
      </w:r>
      <w:r w:rsidR="00CE108C"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andscape </w:t>
      </w:r>
      <w:r w:rsidR="0032578A"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as</w:t>
      </w:r>
      <w:r w:rsidR="001C4AE6"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31BFD"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t accidental.</w:t>
      </w:r>
      <w:r w:rsidR="0032578A"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36874"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w:t>
      </w:r>
      <w:r w:rsidR="00EF3E88"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irrored </w:t>
      </w:r>
      <w:r w:rsidR="00C0137C"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00FB581A"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peated trend of electoral crisis</w:t>
      </w:r>
      <w:r w:rsidR="00D364B0"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ich </w:t>
      </w:r>
      <w:r w:rsidR="009A7F23"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uld </w:t>
      </w:r>
      <w:r w:rsidR="00287D80"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ult</w:t>
      </w:r>
      <w:r w:rsidR="009A7F23"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sually, </w:t>
      </w:r>
      <w:r w:rsidR="0061026F"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a </w:t>
      </w:r>
      <w:r w:rsidR="00A103B5"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newed </w:t>
      </w:r>
      <w:r w:rsidR="003F0E18"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cycling</w:t>
      </w:r>
      <w:r w:rsidR="00A103B5"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technological </w:t>
      </w:r>
      <w:r w:rsidR="0041507D"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vestment, </w:t>
      </w:r>
      <w:r w:rsidR="00335553"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ceived </w:t>
      </w:r>
      <w:r w:rsidR="006B7145"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a definitive </w:t>
      </w:r>
      <w:r w:rsidR="00D01DA6"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nacea to the electoral integrity de</w:t>
      </w:r>
      <w:r w:rsidR="000F253D"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cit. </w:t>
      </w:r>
      <w:r w:rsidR="00933E61"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earlier highlighted, </w:t>
      </w:r>
      <w:r w:rsidR="000D0166"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adoption of the </w:t>
      </w:r>
      <w:r w:rsidR="00982C3F"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utomated Fingerprint Identification System</w:t>
      </w:r>
      <w:r w:rsidR="00AB65D4"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y the </w:t>
      </w:r>
      <w:r w:rsidR="003F14A6"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n Professor Attahiru Jega</w:t>
      </w:r>
      <w:r w:rsidR="00652CB9"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ed INEC, </w:t>
      </w:r>
      <w:r w:rsidR="00982C3F"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w:t>
      </w:r>
      <w:r w:rsidR="00BD5363"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2011 </w:t>
      </w:r>
      <w:r w:rsidR="0025617A"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tinuous</w:t>
      </w:r>
      <w:r w:rsidR="00982C3F"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5617A"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w:t>
      </w:r>
      <w:r w:rsidR="00982C3F"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ter </w:t>
      </w:r>
      <w:r w:rsidR="0025617A"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00982C3F"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gistration </w:t>
      </w:r>
      <w:r w:rsidR="00652CB9"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w:t>
      </w:r>
      <w:r w:rsidR="00B82ED3"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first</w:t>
      </w:r>
      <w:r w:rsidR="008C08D6"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ajor</w:t>
      </w:r>
      <w:r w:rsidR="00B82ED3"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ccasion</w:t>
      </w:r>
      <w:r w:rsidR="0052427F"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the biometric technology </w:t>
      </w:r>
      <w:r w:rsidR="004839DA"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rvention. It was </w:t>
      </w:r>
      <w:r w:rsidR="009345D2"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signed, developed and deployed to </w:t>
      </w:r>
      <w:r w:rsidR="005144DC"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nsure credibility of the </w:t>
      </w:r>
      <w:r w:rsidR="00333B5D"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tional voter register</w:t>
      </w:r>
      <w:r w:rsidR="003F0E18"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333B5D"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20402"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hich was said to have been </w:t>
      </w:r>
      <w:r w:rsidR="002F1D7D"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rossly </w:t>
      </w:r>
      <w:r w:rsidR="00D20402"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lated by the inclusion of the so-called </w:t>
      </w:r>
      <w:r w:rsidR="00724876"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llegitimate registered voters in the previous electoral </w:t>
      </w:r>
      <w:r w:rsidR="004419C7"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ycles</w:t>
      </w:r>
      <w:r w:rsidR="00995AE0"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F2F6F"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DF2F6F"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Fatai&lt;/Author&gt;&lt;Year&gt;2023&lt;/Year&gt;&lt;RecNum&gt;433&lt;/RecNum&gt;&lt;DisplayText&gt;(Fatai, 2023)&lt;/DisplayText&gt;&lt;record&gt;&lt;rec-number&gt;433&lt;/rec-number&gt;&lt;foreign-keys&gt;&lt;key app="EN" db-id="st2xddf5sta2s8eawwzpx95xswd209z29spx" timestamp="1779267888"&gt;433&lt;/key&gt;&lt;/foreign-keys&gt;&lt;ref-type name="Journal Article"&gt;17&lt;/ref-type&gt;&lt;contributors&gt;&lt;authors&gt;&lt;author&gt;Fatai, A&lt;/author&gt;&lt;/authors&gt;&lt;/contributors&gt;&lt;titles&gt;&lt;title&gt;Nigeria’s election was nearly derailed by technology-but biometric devices weren’t the problem&lt;/title&gt;&lt;secondary-title&gt;The Conversation&lt;/secondary-title&gt;&lt;/titles&gt;&lt;periodical&gt;&lt;full-title&gt;The Conversation&lt;/full-title&gt;&lt;/periodical&gt;&lt;dates&gt;&lt;year&gt;2023&lt;/year&gt;&lt;/dates&gt;&lt;urls&gt;&lt;/urls&gt;&lt;/record&gt;&lt;/Cite&gt;&lt;/EndNote&gt;</w:instrText>
      </w:r>
      <w:r w:rsidR="00DF2F6F"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DF2F6F" w:rsidRPr="00DF2F6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tai, 2023)</w:t>
      </w:r>
      <w:r w:rsidR="00DF2F6F"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DF2F6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82C3F" w:rsidRPr="00DF2F6F">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B581A" w:rsidRPr="00DF2F6F">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52645CCE" w14:textId="42CA38E9" w:rsidR="00BC20D4" w:rsidRPr="002546EF" w:rsidRDefault="003A163B"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adoption of the </w:t>
      </w:r>
      <w:r w:rsidR="00982C3F"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manent Voter Card</w:t>
      </w:r>
      <w:r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VC)</w:t>
      </w:r>
      <w:r w:rsidR="00982C3F"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Smart Card Reader</w:t>
      </w:r>
      <w:r w:rsidR="00D82A24"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CR)</w:t>
      </w:r>
      <w:r w:rsidR="00932C8D"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or the 2015 and </w:t>
      </w:r>
      <w:r w:rsidR="006F641D"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019 </w:t>
      </w:r>
      <w:r w:rsidR="00433C1B"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eneral elections</w:t>
      </w:r>
      <w:r w:rsidR="004E593F"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F0E18"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as</w:t>
      </w:r>
      <w:r w:rsidR="006F641D"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437D7"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pplauded </w:t>
      </w:r>
      <w:r w:rsidR="000F6F28"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 another</w:t>
      </w:r>
      <w:r w:rsidR="00DE116F"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viable solution </w:t>
      </w:r>
      <w:r w:rsidR="00FF4263"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w:t>
      </w:r>
      <w:r w:rsidR="001917B9"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AF0E7A"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revalent </w:t>
      </w:r>
      <w:r w:rsidR="00FF4263"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oter accreditation</w:t>
      </w:r>
      <w:r w:rsidR="00DE116F"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F4263"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ilure</w:t>
      </w:r>
      <w:r w:rsidR="001917B9"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1C1076"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techs were </w:t>
      </w:r>
      <w:r w:rsidR="00E05E5C"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signed and developed with </w:t>
      </w:r>
      <w:r w:rsidR="003F0E18"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E05E5C"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apability to </w:t>
      </w:r>
      <w:r w:rsidR="003F0E18"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rry out</w:t>
      </w:r>
      <w:r w:rsidR="00B1244E"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ronic </w:t>
      </w:r>
      <w:r w:rsidR="00802984"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oter accreditation</w:t>
      </w:r>
      <w:r w:rsidR="00433C1B"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F6F28"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2A85"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spite such capabilities, </w:t>
      </w:r>
      <w:r w:rsidR="002D5E1C"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r w:rsidR="00982C3F"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e SCR </w:t>
      </w:r>
      <w:r w:rsidR="002D5E1C"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unable to </w:t>
      </w:r>
      <w:r w:rsidR="002F4942"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sure one-man-one-vote. It even</w:t>
      </w:r>
      <w:r w:rsidR="00034475"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ailed </w:t>
      </w:r>
      <w:r w:rsidR="005D4BAA"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t </w:t>
      </w:r>
      <w:r w:rsidR="00034475"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lock</w:t>
      </w:r>
      <w:r w:rsidR="005D4BAA"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g </w:t>
      </w:r>
      <w:r w:rsidR="00E77FAE"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xy-</w:t>
      </w:r>
      <w:r w:rsidR="00982C3F"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oting</w:t>
      </w:r>
      <w:r w:rsidR="00E77FAE"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005D4BAA"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dequate </w:t>
      </w:r>
      <w:r w:rsidR="0065728E"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nagement of the voter accreditation</w:t>
      </w:r>
      <w:r w:rsidR="000E185A"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iometric data. </w:t>
      </w:r>
      <w:r w:rsidR="00E26E84"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was what informed the adoption of </w:t>
      </w:r>
      <w:r w:rsidR="003F0E18"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F33C01"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imodal Voter Accreditation System</w:t>
      </w:r>
      <w:r w:rsidR="002546EF"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VAS</w:t>
      </w:r>
      <w:r w:rsidR="002546EF"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20D39"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A20D39"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SALAHU&lt;/Author&gt;&lt;Year&gt;2025&lt;/Year&gt;&lt;RecNum&gt;434&lt;/RecNum&gt;&lt;DisplayText&gt;(SALAHU&lt;style face="italic"&gt; et al.&lt;/style&gt;, 2025)&lt;/DisplayText&gt;&lt;record&gt;&lt;rec-number&gt;434&lt;/rec-number&gt;&lt;foreign-keys&gt;&lt;key app="EN" db-id="st2xddf5sta2s8eawwzpx95xswd209z29spx" timestamp="1779268025"&gt;434&lt;/key&gt;&lt;/foreign-keys&gt;&lt;ref-type name="Journal Article"&gt;17&lt;/ref-type&gt;&lt;contributors&gt;&lt;authors&gt;&lt;author&gt;SALAHU, Moshood Olayinka&lt;/author&gt;&lt;author&gt;SALAWU, Ibrahim O&lt;/author&gt;&lt;author&gt;OGUNSOLA, Abayomi Olusegun&lt;/author&gt;&lt;/authors&gt;&lt;/contributors&gt;&lt;titles&gt;&lt;title&gt;Bimodal Voter Accreditation System [BVAS] and Electoral Integrity: A Study of the 2023 Gubernatorial Election in Kwara State, Nigeria&lt;/title&gt;&lt;secondary-title&gt;International Journal of Intellectual Discourse&lt;/secondary-title&gt;&lt;/titles&gt;&lt;periodical&gt;&lt;full-title&gt;International Journal of Intellectual Discourse&lt;/full-title&gt;&lt;/periodical&gt;&lt;volume&gt;8&lt;/volume&gt;&lt;number&gt;4&lt;/number&gt;&lt;dates&gt;&lt;year&gt;2025&lt;/year&gt;&lt;/dates&gt;&lt;isbn&gt;2636-4832&lt;/isbn&gt;&lt;urls&gt;&lt;/urls&gt;&lt;/record&gt;&lt;/Cite&gt;&lt;/EndNote&gt;</w:instrText>
      </w:r>
      <w:r w:rsidR="00A20D39"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A20D39" w:rsidRPr="002546E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LAHU</w:t>
      </w:r>
      <w:r w:rsidR="00A20D39" w:rsidRPr="002546EF">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A20D39" w:rsidRPr="002546E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5)</w:t>
      </w:r>
      <w:r w:rsidR="00A20D39"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2546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6C2E48D0" w14:textId="5F5F64AB" w:rsidR="00391EEC" w:rsidRPr="00B95309" w:rsidRDefault="00AE0BC5"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w:t>
      </w:r>
      <w:r w:rsidR="00CC60EF"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terative trend of technolog</w:t>
      </w:r>
      <w:r w:rsidR="00BA6F00"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cal innovation adoption has been studied by </w:t>
      </w:r>
      <w:r w:rsidR="003567F3"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C91EE4"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 AuthorYear="1"&gt;&lt;Author&gt;Cheeseman&lt;/Author&gt;&lt;Year&gt;2018&lt;/Year&gt;&lt;RecNum&gt;435&lt;/RecNum&gt;&lt;DisplayText&gt;Cheeseman&lt;style face="italic"&gt; et al.&lt;/style&gt; (2018)&lt;/DisplayText&gt;&lt;record&gt;&lt;rec-number&gt;435&lt;/rec-number&gt;&lt;foreign-keys&gt;&lt;key app="EN" db-id="st2xddf5sta2s8eawwzpx95xswd209z29spx" timestamp="1779268324"&gt;435&lt;/key&gt;&lt;/foreign-keys&gt;&lt;ref-type name="Journal Article"&gt;17&lt;/ref-type&gt;&lt;contributors&gt;&lt;authors&gt;&lt;author&gt;Cheeseman, Nic&lt;/author&gt;&lt;author&gt;Lynch, Gabrielle&lt;/author&gt;&lt;author&gt;Willis, Justin&lt;/author&gt;&lt;/authors&gt;&lt;/contributors&gt;&lt;titles&gt;&lt;title&gt;Digital dilemmas: The unintended consequences of election technology&lt;/title&gt;&lt;secondary-title&gt;Democratization&lt;/secondary-title&gt;&lt;/titles&gt;&lt;periodical&gt;&lt;full-title&gt;Democratization&lt;/full-title&gt;&lt;/periodical&gt;&lt;pages&gt;1397-1418&lt;/pages&gt;&lt;volume&gt;25&lt;/volume&gt;&lt;number&gt;8&lt;/number&gt;&lt;dates&gt;&lt;year&gt;2018&lt;/year&gt;&lt;/dates&gt;&lt;isbn&gt;1351-0347&lt;/isbn&gt;&lt;urls&gt;&lt;/urls&gt;&lt;/record&gt;&lt;/Cite&gt;&lt;/EndNote&gt;</w:instrText>
      </w:r>
      <w:r w:rsidR="003567F3"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C91EE4" w:rsidRPr="00B95309">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eeseman</w:t>
      </w:r>
      <w:r w:rsidR="00C91EE4" w:rsidRPr="00B95309">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C91EE4" w:rsidRPr="00B95309">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018)</w:t>
      </w:r>
      <w:r w:rsidR="003567F3"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410749"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 was </w:t>
      </w:r>
      <w:r w:rsidR="009074A2"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ceptualised as the </w:t>
      </w:r>
      <w:r w:rsidR="00D5702A"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etishisation</w:t>
      </w:r>
      <w:r w:rsidR="009074A2"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315F8"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f technology. </w:t>
      </w:r>
      <w:r w:rsidR="003320E5"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is is a te</w:t>
      </w:r>
      <w:r w:rsidR="00424955"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dency</w:t>
      </w:r>
      <w:r w:rsidR="002932D4"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672C1"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w:t>
      </w:r>
      <w:r w:rsidR="00424955"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erved across sub-S</w:t>
      </w:r>
      <w:r w:rsidR="00242BBE"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haran Africa</w:t>
      </w:r>
      <w:r w:rsidR="00F672C1"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242BBE"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project technological inno</w:t>
      </w:r>
      <w:r w:rsidR="008D1382"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ations as </w:t>
      </w:r>
      <w:r w:rsidR="00D30256"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racteristically</w:t>
      </w:r>
      <w:r w:rsidR="008D1382"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30256"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mocratising</w:t>
      </w:r>
      <w:r w:rsidR="00D5702A"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7951C1"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ot minding the </w:t>
      </w:r>
      <w:r w:rsidR="007951C1"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need for critical </w:t>
      </w:r>
      <w:r w:rsidR="00982C3F"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sessment of the institutional </w:t>
      </w:r>
      <w:r w:rsidR="00376C95"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termin</w:t>
      </w:r>
      <w:r w:rsidR="009B713E"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g factors within </w:t>
      </w:r>
      <w:r w:rsidR="00982C3F"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ich they are effective</w:t>
      </w:r>
      <w:r w:rsidR="002932D4"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y </w:t>
      </w:r>
      <w:r w:rsidR="00B352D0"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ccessful</w:t>
      </w:r>
      <w:r w:rsidR="00982C3F"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6F491D08" w14:textId="10D2EE2D" w:rsidR="00BC20D4" w:rsidRPr="00B95309" w:rsidRDefault="00B12F4C"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 shown by the comparative</w:t>
      </w:r>
      <w:r w:rsidR="00A93D85"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tudy</w:t>
      </w:r>
      <w:r w:rsidR="003165A6"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nducted by </w:t>
      </w:r>
      <w:r w:rsidR="006470FC"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CF4E03"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 AuthorYear="1"&gt;&lt;Author&gt;Cheeseman&lt;/Author&gt;&lt;Year&gt;2018&lt;/Year&gt;&lt;RecNum&gt;435&lt;/RecNum&gt;&lt;DisplayText&gt;Cheeseman&lt;style face="italic"&gt; et al.&lt;/style&gt; (2018)&lt;/DisplayText&gt;&lt;record&gt;&lt;rec-number&gt;435&lt;/rec-number&gt;&lt;foreign-keys&gt;&lt;key app="EN" db-id="st2xddf5sta2s8eawwzpx95xswd209z29spx" timestamp="1779268324"&gt;435&lt;/key&gt;&lt;/foreign-keys&gt;&lt;ref-type name="Journal Article"&gt;17&lt;/ref-type&gt;&lt;contributors&gt;&lt;authors&gt;&lt;author&gt;Cheeseman, Nic&lt;/author&gt;&lt;author&gt;Lynch, Gabrielle&lt;/author&gt;&lt;author&gt;Willis, Justin&lt;/author&gt;&lt;/authors&gt;&lt;/contributors&gt;&lt;titles&gt;&lt;title&gt;Digital dilemmas: The unintended consequences of election technology&lt;/title&gt;&lt;secondary-title&gt;Democratization&lt;/secondary-title&gt;&lt;/titles&gt;&lt;periodical&gt;&lt;full-title&gt;Democratization&lt;/full-title&gt;&lt;/periodical&gt;&lt;pages&gt;1397-1418&lt;/pages&gt;&lt;volume&gt;25&lt;/volume&gt;&lt;number&gt;8&lt;/number&gt;&lt;dates&gt;&lt;year&gt;2018&lt;/year&gt;&lt;/dates&gt;&lt;isbn&gt;1351-0347&lt;/isbn&gt;&lt;urls&gt;&lt;/urls&gt;&lt;/record&gt;&lt;/Cite&gt;&lt;/EndNote&gt;</w:instrText>
      </w:r>
      <w:r w:rsidR="006470FC"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CF4E03" w:rsidRPr="00B95309">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eeseman</w:t>
      </w:r>
      <w:r w:rsidR="00CF4E03" w:rsidRPr="00B95309">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CF4E03" w:rsidRPr="00B95309">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018)</w:t>
      </w:r>
      <w:r w:rsidR="006470FC"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CF4E03"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8237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ross</w:t>
      </w:r>
      <w:r w:rsidR="003165A6"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hana, Kenya, and Uganda</w:t>
      </w:r>
      <w:r w:rsidR="00A93D85"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46431"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3C6485"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mpacts of technological innovations on the electoral integrity </w:t>
      </w:r>
      <w:r w:rsidR="00F62B86"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ere</w:t>
      </w:r>
      <w:r w:rsidR="00ED1DF5"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D1ED2"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gnificantly mediated</w:t>
      </w:r>
      <w:r w:rsidR="00ED1DF5"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47A65"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y the </w:t>
      </w:r>
      <w:r w:rsidR="00FB6D40"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dependence of </w:t>
      </w:r>
      <w:r w:rsidR="00D5702A"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FB6D40"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 management</w:t>
      </w:r>
      <w:r w:rsidR="00C378D1"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ody, electoral </w:t>
      </w:r>
      <w:r w:rsidR="000538B2"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redibility, legal</w:t>
      </w:r>
      <w:r w:rsidR="007D3006"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ramework</w:t>
      </w:r>
      <w:r w:rsidR="0020780C"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92A3A"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ength</w:t>
      </w:r>
      <w:r w:rsidR="00E53F6D"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003F5"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the </w:t>
      </w:r>
      <w:r w:rsidR="002D2B75"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tructure of </w:t>
      </w:r>
      <w:r w:rsidR="00E705A0"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political incentive confronting the </w:t>
      </w:r>
      <w:r w:rsidR="00D747BD"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001D1ED2"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cumbent elites.</w:t>
      </w:r>
      <w:r w:rsidR="00982C3F"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B149D"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 Ghana</w:t>
      </w:r>
      <w:r w:rsidR="00D5702A"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020A5"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ere </w:t>
      </w:r>
      <w:r w:rsidR="00F64CE2"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se factors</w:t>
      </w:r>
      <w:r w:rsidR="00657376"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re positive, </w:t>
      </w:r>
      <w:r w:rsidR="00EB5811"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technological innovation</w:t>
      </w:r>
      <w:r w:rsidR="00B5107D"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EB5811"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ntributed </w:t>
      </w:r>
      <w:r w:rsidR="004C4A3E"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mmensely to electoral integrity. </w:t>
      </w:r>
      <w:r w:rsidR="00352E18"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 Kenya</w:t>
      </w:r>
      <w:r w:rsidR="00D5702A"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352E18"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ere the impacts were frail,</w:t>
      </w:r>
      <w:r w:rsidR="00932723"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technological innovations </w:t>
      </w:r>
      <w:r w:rsidR="00B5107D"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ve</w:t>
      </w:r>
      <w:r w:rsidR="00903643"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B6065"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een </w:t>
      </w:r>
      <w:r w:rsidR="006E01AF"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bvert</w:t>
      </w:r>
      <w:r w:rsidR="00903643"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 </w:t>
      </w:r>
      <w:r w:rsidR="001B6065"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y the political gladiators </w:t>
      </w:r>
      <w:r w:rsidR="00A55073"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w:t>
      </w:r>
      <w:r w:rsidR="00DB4B34"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5702A"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mplicate</w:t>
      </w:r>
      <w:r w:rsidR="00DB4B34"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ost-election disputes and </w:t>
      </w:r>
      <w:r w:rsidR="00A55073"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sen </w:t>
      </w:r>
      <w:r w:rsidR="003D03D2"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lack of electoral transparency</w:t>
      </w:r>
      <w:r w:rsidR="0081306B"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24DB8"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geria’s 2023 general election experience</w:t>
      </w:r>
      <w:r w:rsidR="002C34E9"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E24DB8"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flect </w:t>
      </w:r>
      <w:r w:rsidR="002C34E9"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re towards the </w:t>
      </w:r>
      <w:r w:rsidR="00C84047" w:rsidRPr="00B9530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nyan admonitory tale than the Ghanaian success story.</w:t>
      </w:r>
    </w:p>
    <w:p w14:paraId="141A7E33" w14:textId="6FA3C389" w:rsidR="002C59DF" w:rsidRDefault="002C59DF" w:rsidP="00ED5B4D">
      <w:pPr>
        <w:spacing w:after="160"/>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other dimension </w:t>
      </w:r>
      <w:r w:rsidR="00CB03BB"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thy of </w:t>
      </w:r>
      <w:r w:rsidR="00145051"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ritical </w:t>
      </w:r>
      <w:r w:rsidR="00B46F74"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view in this study is the cost dimension of adopting </w:t>
      </w:r>
      <w:r w:rsidR="00EA2863"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technology in Nigeria. </w:t>
      </w:r>
      <w:r w:rsidR="003152AE"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64145F"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 ‘</w:t>
      </w:r>
      <w:r w:rsidR="003152AE"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2023 electoral budget allocated </w:t>
      </w:r>
      <w:r w:rsidR="00414A77"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pproximately </w:t>
      </w:r>
      <w:r w:rsidR="00490F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B4648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5</w:t>
      </w:r>
      <w:r w:rsidR="00414A77"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B4648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5</w:t>
      </w:r>
      <w:r w:rsidR="00414A77"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illion naira, a</w:t>
      </w:r>
      <w:r w:rsidR="0048082D"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w:t>
      </w:r>
      <w:r w:rsidR="00414A77"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8082D"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quivalent of 34.51% of the whole</w:t>
      </w:r>
      <w:r w:rsidR="000A014D"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A5AB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ion </w:t>
      </w:r>
      <w:r w:rsidR="000A014D"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udget, to procure </w:t>
      </w:r>
      <w:r w:rsidR="00077512"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VAS devices alone. </w:t>
      </w:r>
      <w:r w:rsidR="00CD30A8"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the INEC acquired </w:t>
      </w:r>
      <w:r w:rsidR="00E03443"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00, 000 units </w:t>
      </w:r>
      <w:r w:rsidR="005F6ADE"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rom </w:t>
      </w:r>
      <w:r w:rsidR="002917E2"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00FF2399"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ines</w:t>
      </w:r>
      <w:r w:rsidR="00242A6C"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 company (</w:t>
      </w:r>
      <w:r w:rsidR="005F6ADE"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hen</w:t>
      </w:r>
      <w:r w:rsidR="005C46F1"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hen Emperor Technology</w:t>
      </w:r>
      <w:r w:rsidR="00242A6C"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5C46F1"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03443"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t approximately </w:t>
      </w:r>
      <w:r w:rsidR="005F6ADE"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95 per</w:t>
      </w:r>
      <w:r w:rsidR="00FC3B12"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917E2"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it</w:t>
      </w:r>
      <w:r w:rsidR="00A810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F5205"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fldData xml:space="preserve">PEVuZE5vdGU+PENpdGU+PEF1dGhvcj5PTldVSEFSQU9OWUU8L0F1dGhvcj48WWVhcj4yMDI0PC9Z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</w:fldData>
        </w:fldChar>
      </w:r>
      <w:r w:rsidR="007F5BBA"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w:instrText>
      </w:r>
      <w:r w:rsidR="007F5BBA"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fldData xml:space="preserve">PEVuZE5vdGU+PENpdGU+PEF1dGhvcj5PTldVSEFSQU9OWUU8L0F1dGhvcj48WWVhcj4yMDI0PC9Z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</w:fldData>
        </w:fldChar>
      </w:r>
      <w:r w:rsidR="007F5BBA"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DATA </w:instrText>
      </w:r>
      <w:r w:rsidR="007F5BBA"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7F5BBA"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6F5205"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6F5205"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7F5BBA" w:rsidRPr="00915DA5">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kah</w:t>
      </w:r>
      <w:r w:rsidR="007F5BBA" w:rsidRPr="00915DA5">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7F5BBA" w:rsidRPr="00915DA5">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4; Ezeigbo, 2024; ONWUHARAONYE</w:t>
      </w:r>
      <w:r w:rsidR="007F5BBA" w:rsidRPr="00915DA5">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7F5BBA" w:rsidRPr="00915DA5">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4)</w:t>
      </w:r>
      <w:r w:rsidR="006F5205"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A549A6" w:rsidRPr="00915DA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810E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219D3" w:rsidRPr="00D360EB">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w:t>
      </w:r>
      <w:r w:rsidR="0018237A">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 </w:t>
      </w:r>
      <w:r w:rsidR="00D219D3" w:rsidRPr="00D360EB">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ue that INEC officially reported that over 355 billion naira was </w:t>
      </w:r>
      <w:r w:rsidR="0018237A">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pent</w:t>
      </w:r>
      <w:r w:rsidR="00D219D3" w:rsidRPr="00D360EB">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manage the 2023 general elections</w:t>
      </w:r>
      <w:r w:rsidR="00A85913">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D219D3" w:rsidRPr="00D360EB">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810EF" w:rsidRPr="00D360EB">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f the cost of security deployments, the cost of business disruption and the cost of violence-related destruction are factored together, Nigeria’s 2023 electoral cycle cost an estimated 500 billion naira</w:t>
      </w:r>
      <w:r w:rsidR="00262254" w:rsidRPr="00D360EB">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B410F" w:rsidRPr="00D360EB">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FB410F" w:rsidRPr="00D360EB">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Sambo&lt;/Author&gt;&lt;Year&gt;2024&lt;/Year&gt;&lt;RecNum&gt;439&lt;/RecNum&gt;&lt;DisplayText&gt;(Sambo&lt;style face="italic"&gt; et al.&lt;/style&gt;, 2024)&lt;/DisplayText&gt;&lt;record&gt;&lt;rec-number&gt;439&lt;/rec-number&gt;&lt;foreign-keys&gt;&lt;key app="EN" db-id="st2xddf5sta2s8eawwzpx95xswd209z29spx" timestamp="1779270448"&gt;439&lt;/key&gt;&lt;/foreign-keys&gt;&lt;ref-type name="Journal Article"&gt;17&lt;/ref-type&gt;&lt;contributors&gt;&lt;authors&gt;&lt;author&gt;Sambo, Usman&lt;/author&gt;&lt;author&gt;Sule, Babayo&lt;/author&gt;&lt;author&gt;Adamu, Umar&lt;/author&gt;&lt;author&gt;Septiadi, Muhammad Andi&lt;/author&gt;&lt;/authors&gt;&lt;/contributors&gt;&lt;titles&gt;&lt;title&gt;Democracy for sale: Examining the phenomenon of the cost of expression of interest and nomination forms for major parties in Nigeria’s 2023 general election&lt;/title&gt;&lt;secondary-title&gt;Sage Open&lt;/secondary-title&gt;&lt;/titles&gt;&lt;periodical&gt;&lt;full-title&gt;SAGE Open&lt;/full-title&gt;&lt;/periodical&gt;&lt;pages&gt;21582440241251768&lt;/pages&gt;&lt;volume&gt;14&lt;/volume&gt;&lt;number&gt;2&lt;/number&gt;&lt;dates&gt;&lt;year&gt;2024&lt;/year&gt;&lt;/dates&gt;&lt;isbn&gt;2158-2440&lt;/isbn&gt;&lt;urls&gt;&lt;/urls&gt;&lt;/record&gt;&lt;/Cite&gt;&lt;/EndNote&gt;</w:instrText>
      </w:r>
      <w:r w:rsidR="00FB410F" w:rsidRPr="00D360EB">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B410F" w:rsidRPr="00D360EB">
        <w:rPr>
          <w:rFonts w:ascii="Garamond" w:hAnsi="Garamond" w:cstheme="majorBidi"/>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mbo</w:t>
      </w:r>
      <w:r w:rsidR="00FB410F" w:rsidRPr="00D360EB">
        <w:rPr>
          <w:rFonts w:ascii="Garamond" w:hAnsi="Garamond" w:cstheme="majorBidi"/>
          <w:i/>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FB410F" w:rsidRPr="00D360EB">
        <w:rPr>
          <w:rFonts w:ascii="Garamond" w:hAnsi="Garamond" w:cstheme="majorBidi"/>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4)</w:t>
      </w:r>
      <w:r w:rsidR="00FB410F" w:rsidRPr="00D360EB">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FB410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50A3E"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se figures triggered </w:t>
      </w:r>
      <w:r w:rsidR="002D4EB9"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ome </w:t>
      </w:r>
      <w:r w:rsidR="00A8591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answered</w:t>
      </w:r>
      <w:r w:rsidR="00762A88"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questions</w:t>
      </w:r>
      <w:r w:rsidR="002D4EB9"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C1870"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out the democratic resource allocations</w:t>
      </w:r>
      <w:r w:rsidR="00A80D89"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7722B"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ld the substantial capi</w:t>
      </w:r>
      <w:r w:rsidR="00E22D93"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l expended on </w:t>
      </w:r>
      <w:r w:rsidR="00592E7A"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opting technological innovations</w:t>
      </w:r>
      <w:r w:rsidR="00E64886"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terms of hardware-based </w:t>
      </w:r>
      <w:r w:rsidR="006642A2"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olutions </w:t>
      </w:r>
      <w:r w:rsidR="00A5597E"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ster electoral integrity </w:t>
      </w:r>
      <w:r w:rsidR="006F13C2"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f invested </w:t>
      </w:r>
      <w:r w:rsidR="00684C27"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w:t>
      </w:r>
      <w:r w:rsidR="006F13C2"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taff capacity building, </w:t>
      </w:r>
      <w:r w:rsidR="00265F9F"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rastructure </w:t>
      </w:r>
      <w:r w:rsidR="00AB190A"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configuration, legal reform and institutional capacity</w:t>
      </w:r>
      <w:r w:rsidR="005F2C23"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ich are systemic </w:t>
      </w:r>
      <w:r w:rsidR="005E3169"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undamentals for </w:t>
      </w:r>
      <w:r w:rsidR="005361D7"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chnology to </w:t>
      </w:r>
      <w:r w:rsidR="00E83408"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liver optimally as intended</w:t>
      </w:r>
      <w:r w:rsidR="00AB190A" w:rsidRPr="00D9399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045AE0DD" w14:textId="69CAED5C" w:rsidR="00BC20D4" w:rsidRPr="001968A6" w:rsidRDefault="00B263B3" w:rsidP="000C2C97">
      <w:pPr>
        <w:spacing w:after="160"/>
        <w:jc w:val="both"/>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other dimension deserving of scrutiny </w:t>
      </w:r>
      <w:r w:rsidR="00B70924"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 the legal framework </w:t>
      </w:r>
      <w:r w:rsidR="00684C27"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overning</w:t>
      </w:r>
      <w:r w:rsidR="00866672"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w:t>
      </w:r>
      <w:r w:rsidR="00684C27"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perationality of electoral technology</w:t>
      </w:r>
      <w:r w:rsidR="00A34D6C"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BF1890"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15A0D"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2022 Electoral Act, as amended, </w:t>
      </w:r>
      <w:r w:rsidR="00594C91"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mpowered INEC to deploy electoral technologies</w:t>
      </w:r>
      <w:r w:rsidR="00E116E3"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 deem fit</w:t>
      </w:r>
      <w:r w:rsidR="00594C91"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D6FBA"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 pursuit of electoral integrity</w:t>
      </w:r>
      <w:r w:rsidR="0034377C"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yet </w:t>
      </w:r>
      <w:r w:rsidR="009011C1"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fused </w:t>
      </w:r>
      <w:r w:rsidR="00E17019"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make</w:t>
      </w:r>
      <w:r w:rsidR="00DC22F6"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17019"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ronic </w:t>
      </w:r>
      <w:r w:rsidR="009011C1"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nsmission</w:t>
      </w:r>
      <w:r w:rsidR="00DC22F6"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 binding statutory requirement</w:t>
      </w:r>
      <w:r w:rsidR="00081CB5"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81CB5"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081CB5"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kinola&lt;/Author&gt;&lt;Year&gt;2026&lt;/Year&gt;&lt;RecNum&gt;441&lt;/RecNum&gt;&lt;DisplayText&gt;(Akinola, 2026)&lt;/DisplayText&gt;&lt;record&gt;&lt;rec-number&gt;441&lt;/rec-number&gt;&lt;foreign-keys&gt;&lt;key app="EN" db-id="st2xddf5sta2s8eawwzpx95xswd209z29spx" timestamp="1779272106"&gt;441&lt;/key&gt;&lt;/foreign-keys&gt;&lt;ref-type name="Journal Article"&gt;17&lt;/ref-type&gt;&lt;contributors&gt;&lt;authors&gt;&lt;author&gt;Akinola, Omoniyi Bukola&lt;/author&gt;&lt;/authors&gt;&lt;/contributors&gt;&lt;titles&gt;&lt;title&gt;ANALYSIS OF THE LEGAL IMPLICATIONS OF THE USE OF INFORMATION COMMUNICATION TECHNOLOGY (ICT) IN THE 2023 PRESIDENTIAL ELECTIONS IN NIGERIA&lt;/title&gt;&lt;secondary-title&gt;African Journal of Legal Research&lt;/secondary-title&gt;&lt;/titles&gt;&lt;periodical&gt;&lt;full-title&gt;African Journal of Legal Research&lt;/full-title&gt;&lt;/periodical&gt;&lt;volume&gt;1&lt;/volume&gt;&lt;number&gt;1&lt;/number&gt;&lt;dates&gt;&lt;year&gt;2026&lt;/year&gt;&lt;/dates&gt;&lt;urls&gt;&lt;/urls&gt;&lt;/record&gt;&lt;/Cite&gt;&lt;/EndNote&gt;</w:instrText>
      </w:r>
      <w:r w:rsidR="00081CB5"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081CB5" w:rsidRPr="001968A6">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kinola, 2026)</w:t>
      </w:r>
      <w:r w:rsidR="00081CB5"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302A2D"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is was a legis</w:t>
      </w:r>
      <w:r w:rsidR="00AA26C1"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ative </w:t>
      </w:r>
      <w:r w:rsidR="00502845"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mbiguity that caused a</w:t>
      </w:r>
      <w:r w:rsidR="00417719"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 electoral tremor</w:t>
      </w:r>
      <w:r w:rsidR="000C2C97"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w:t>
      </w:r>
      <w:r w:rsidR="00CD36D8"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3.</w:t>
      </w:r>
      <w:r w:rsidR="0042248F"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02549"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fact th</w:t>
      </w:r>
      <w:r w:rsidR="00AC748C"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t Nigeria’s apex Court ruled that I</w:t>
      </w:r>
      <w:r w:rsidR="00EE4CC4"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V was</w:t>
      </w:r>
      <w:r w:rsidR="00171FE1"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nly a viewing</w:t>
      </w:r>
      <w:r w:rsidR="00B11B36"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latform</w:t>
      </w:r>
      <w:r w:rsidR="001968A6"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57A32"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BE3B38"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Bur&lt;/Author&gt;&lt;Year&gt;2024&lt;/Year&gt;&lt;RecNum&gt;442&lt;/RecNum&gt;&lt;DisplayText&gt;(Bur, 2024)&lt;/DisplayText&gt;&lt;record&gt;&lt;rec-number&gt;442&lt;/rec-number&gt;&lt;foreign-keys&gt;&lt;key app="EN" db-id="st2xddf5sta2s8eawwzpx95xswd209z29spx" timestamp="1779273584"&gt;442&lt;/key&gt;&lt;/foreign-keys&gt;&lt;ref-type name="Journal Article"&gt;17&lt;/ref-type&gt;&lt;contributors&gt;&lt;authors&gt;&lt;author&gt;Bur, Andeline&lt;/author&gt;&lt;/authors&gt;&lt;/contributors&gt;&lt;titles&gt;&lt;title&gt;Does the Use of IREV Guarantee an Acceptable Election&amp;apos;s Outcome? Evidence from Nigerian 2023 Presidential Election&lt;/title&gt;&lt;secondary-title&gt;International Journal&lt;/secondary-title&gt;&lt;/titles&gt;&lt;periodical&gt;&lt;full-title&gt;International Journal&lt;/full-title&gt;&lt;/periodical&gt;&lt;volume&gt;8&lt;/volume&gt;&lt;number&gt;1&lt;/number&gt;&lt;dates&gt;&lt;year&gt;2024&lt;/year&gt;&lt;/dates&gt;&lt;urls&gt;&lt;/urls&gt;&lt;/record&gt;&lt;/Cite&gt;&lt;/EndNote&gt;</w:instrText>
      </w:r>
      <w:r w:rsidR="00957A32"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BE3B38" w:rsidRPr="001968A6">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ur, 2024)</w:t>
      </w:r>
      <w:r w:rsidR="00957A32"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430914"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not legally manda</w:t>
      </w:r>
      <w:r w:rsidR="00BC6BC3"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d to transmit and publish </w:t>
      </w:r>
      <w:r w:rsidR="00E26A0E"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lling unit-level election </w:t>
      </w:r>
      <w:r w:rsidR="00215D8B"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ults</w:t>
      </w:r>
      <w:r w:rsidR="001968A6"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E3B38"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BE3B38"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Noah&lt;/Author&gt;&lt;Year&gt;2024&lt;/Year&gt;&lt;RecNum&gt;443&lt;/RecNum&gt;&lt;DisplayText&gt;(Noah, 2024)&lt;/DisplayText&gt;&lt;record&gt;&lt;rec-number&gt;443&lt;/rec-number&gt;&lt;foreign-keys&gt;&lt;key app="EN" db-id="st2xddf5sta2s8eawwzpx95xswd209z29spx" timestamp="1779273661"&gt;443&lt;/key&gt;&lt;/foreign-keys&gt;&lt;ref-type name="Journal Article"&gt;17&lt;/ref-type&gt;&lt;contributors&gt;&lt;authors&gt;&lt;author&gt;Noah, Izoukumor Afedolor&lt;/author&gt;&lt;/authors&gt;&lt;/contributors&gt;&lt;titles&gt;&lt;title&gt;Analysing the Application of the Lex specialis derogat legi generali Principle in Peter Obi v. INEC (2023): A Focus on Issue Two; Electronic Result Transmission&lt;/title&gt;&lt;secondary-title&gt;African Journal of Law and Justice System&lt;/secondary-title&gt;&lt;/titles&gt;&lt;periodical&gt;&lt;full-title&gt;African Journal of Law and Justice System&lt;/full-title&gt;&lt;/periodical&gt;&lt;pages&gt;85&lt;/pages&gt;&lt;volume&gt;3&lt;/volume&gt;&lt;number&gt;1&lt;/number&gt;&lt;dates&gt;&lt;year&gt;2024&lt;/year&gt;&lt;/dates&gt;&lt;isbn&gt;2753-3115&lt;/isbn&gt;&lt;urls&gt;&lt;/urls&gt;&lt;/record&gt;&lt;/Cite&gt;&lt;/EndNote&gt;</w:instrText>
      </w:r>
      <w:r w:rsidR="00BE3B38"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BE3B38" w:rsidRPr="001968A6">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ah, 2024)</w:t>
      </w:r>
      <w:r w:rsidR="00BE3B38"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E26A0E"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F5A6A"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the story of how </w:t>
      </w:r>
      <w:r w:rsidR="00FE0A5F"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electoral credibility in </w:t>
      </w:r>
      <w:r w:rsidR="00215D8B"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FE0A5F"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023 general elections died. </w:t>
      </w:r>
      <w:r w:rsidR="005F6DE6"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was how a </w:t>
      </w:r>
      <w:r w:rsidR="00982C3F"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rverse incentive structure </w:t>
      </w:r>
      <w:r w:rsidR="00496F6E"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f the </w:t>
      </w:r>
      <w:r w:rsidR="00215D8B"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s</w:t>
      </w:r>
      <w:r w:rsidR="00C635D0"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mmitments to </w:t>
      </w:r>
      <w:r w:rsidR="00982C3F"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chnological </w:t>
      </w:r>
      <w:r w:rsidR="00B76563"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novation</w:t>
      </w:r>
      <w:r w:rsidR="00464D49"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B76563"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335A6"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xceeds</w:t>
      </w:r>
      <w:r w:rsidR="00982C3F"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ir legal enforceability</w:t>
      </w:r>
      <w:r w:rsidR="00966126"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is has since</w:t>
      </w:r>
      <w:r w:rsidR="006878BD"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15D8B"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ft</w:t>
      </w:r>
      <w:r w:rsidR="006878BD"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60FD3"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guarantee of electoral integrity </w:t>
      </w:r>
      <w:r w:rsidR="001944DC"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the electoral administrative discretion </w:t>
      </w:r>
      <w:r w:rsidR="00434116"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 against a statutory obligation</w:t>
      </w:r>
      <w:r w:rsidR="00CD36D8"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A7A45"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AA7A45"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kah&lt;/Author&gt;&lt;Year&gt;2024&lt;/Year&gt;&lt;RecNum&gt;440&lt;/RecNum&gt;&lt;DisplayText&gt;(Akah&lt;style face="italic"&gt; et al.&lt;/style&gt;, 2024)&lt;/DisplayText&gt;&lt;record&gt;&lt;rec-number&gt;440&lt;/rec-number&gt;&lt;foreign-keys&gt;&lt;key app="EN" db-id="st2xddf5sta2s8eawwzpx95xswd209z29spx" timestamp="1779270883"&gt;440&lt;/key&gt;&lt;/foreign-keys&gt;&lt;ref-type name="Journal Article"&gt;17&lt;/ref-type&gt;&lt;contributors&gt;&lt;authors&gt;&lt;author&gt;Akah, Augustine Ugar&lt;/author&gt;&lt;author&gt;Edino, Ojonimi Ferdinand&lt;/author&gt;&lt;author&gt;Agbor, Uno Ijim&lt;/author&gt;&lt;author&gt;Nwagboso, Chris Iwejuo&lt;/author&gt;&lt;author&gt;Musa, Andrawus&lt;/author&gt;&lt;author&gt;Adams, John Anyabe&lt;/author&gt;&lt;author&gt;Ebegbulem, Joseph&lt;/author&gt;&lt;author&gt;Eja, Terrence Richard&lt;/author&gt;&lt;author&gt;Bassey, Ugo Samuel&lt;/author&gt;&lt;author&gt;Ogar, Joy Iyeumbe&lt;/author&gt;&lt;/authors&gt;&lt;/contributors&gt;&lt;titles&gt;&lt;title&gt;Elections Administration and Bimodal Voter Accreditation System (BVAS) Technology: Interrogating the 2023 Nigerian Presidential Election&lt;/title&gt;&lt;secondary-title&gt;International Journal of Public Administration in the Digital Age (IJPADA)&lt;/secondary-title&gt;&lt;/titles&gt;&lt;periodical&gt;&lt;full-title&gt;International Journal of Public Administration in the Digital Age (IJPADA)&lt;/full-title&gt;&lt;/periodical&gt;&lt;pages&gt;1-30&lt;/pages&gt;&lt;volume&gt;11&lt;/volume&gt;&lt;number&gt;1&lt;/number&gt;&lt;dates&gt;&lt;year&gt;2024&lt;/year&gt;&lt;/dates&gt;&lt;urls&gt;&lt;/urls&gt;&lt;/record&gt;&lt;/Cite&gt;&lt;/EndNote&gt;</w:instrText>
      </w:r>
      <w:r w:rsidR="00AA7A45"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AA7A45" w:rsidRPr="001968A6">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kah</w:t>
      </w:r>
      <w:r w:rsidR="00AA7A45" w:rsidRPr="001968A6">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AA7A45" w:rsidRPr="001968A6">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4)</w:t>
      </w:r>
      <w:r w:rsidR="00AA7A45"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1968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68D70B4C" w14:textId="2392CBDA" w:rsidR="00BC20D4" w:rsidRPr="007B1987" w:rsidRDefault="00893D4E" w:rsidP="00ED5B4D">
      <w:pPr>
        <w:pStyle w:val="Heading1"/>
        <w:jc w:val="both"/>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B1987">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00982C3F" w:rsidRPr="007B1987">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225D9D" w:rsidRPr="007B1987">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00982C3F" w:rsidRPr="007B1987">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VAS and IReV: Demonstrated Effectiveness and Structural Limitations</w:t>
      </w:r>
    </w:p>
    <w:p w14:paraId="1CD94CB6" w14:textId="4ADF20F8" w:rsidR="00BC20D4" w:rsidRPr="007B1987" w:rsidRDefault="00154066" w:rsidP="00ED5B4D">
      <w:pPr>
        <w:pStyle w:val="Heading2"/>
        <w:jc w:val="both"/>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B1987">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00982C3F" w:rsidRPr="007B1987">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1 What the </w:t>
      </w:r>
      <w:r w:rsidR="00253795" w:rsidRPr="007B1987">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r w:rsidR="00982C3F" w:rsidRPr="007B1987">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chnologies </w:t>
      </w:r>
      <w:r w:rsidR="00253795" w:rsidRPr="007B1987">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00982C3F" w:rsidRPr="007B1987">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ieved</w:t>
      </w:r>
    </w:p>
    <w:p w14:paraId="57609D62" w14:textId="49C72F6D" w:rsidR="00BC20D4" w:rsidRPr="00FE71C2" w:rsidRDefault="003721ED" w:rsidP="00ED5B4D">
      <w:pPr>
        <w:spacing w:after="160"/>
        <w:jc w:val="both"/>
        <w:rPr>
          <w:rFonts w:asciiTheme="majorBidi" w:hAnsiTheme="majorBidi"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B767E6"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enuine and significant contributions of BVAS and IReV </w:t>
      </w:r>
      <w:r w:rsidR="007F752B"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deliver</w:t>
      </w:r>
      <w:r w:rsidR="003C6AB0"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g and promoting electoral integrity </w:t>
      </w:r>
      <w:r w:rsidR="00827FB7"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the 2023 electoral cycle </w:t>
      </w:r>
      <w:r w:rsidR="00032CE9"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ere well </w:t>
      </w:r>
      <w:r w:rsidR="00B62193"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know</w:t>
      </w:r>
      <w:r w:rsidR="00032CE9"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edged. </w:t>
      </w:r>
      <w:r w:rsidR="00621977"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is contribution was even</w:t>
      </w:r>
      <w:r w:rsidR="008369A6"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2288B"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re </w:t>
      </w:r>
      <w:r w:rsidR="008369A6"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ound</w:t>
      </w:r>
      <w:r w:rsidR="0002288B"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8369A6"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B1CB8"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ticularly at the voter accreditation stage</w:t>
      </w:r>
      <w:r w:rsidR="008032EE"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0624A"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w:t>
      </w:r>
      <w:r w:rsidR="00CB365C"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ighlighted before, </w:t>
      </w:r>
      <w:r w:rsidR="0097482C"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VAS was desi</w:t>
      </w:r>
      <w:r w:rsidR="00F516B6"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ned to function as </w:t>
      </w:r>
      <w:r w:rsidR="00F516B6"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IVED, enrolling </w:t>
      </w:r>
      <w:r w:rsidR="006A7368"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igible</w:t>
      </w:r>
      <w:r w:rsidR="000F0AAF"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igerians a</w:t>
      </w:r>
      <w:r w:rsidR="003A4702"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registered </w:t>
      </w:r>
      <w:r w:rsidR="006A7368"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oters,</w:t>
      </w:r>
      <w:r w:rsidR="009F499C"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unction as</w:t>
      </w:r>
      <w:r w:rsidR="00211EC7"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VAS</w:t>
      </w:r>
      <w:r w:rsidR="0053200F"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nducting electronic voter accreditation </w:t>
      </w:r>
      <w:r w:rsidR="002E0A02"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sing </w:t>
      </w:r>
      <w:r w:rsidR="00296F3A"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cial recognition and fingerprin</w:t>
      </w:r>
      <w:r w:rsidR="005A6A79"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 biometric technologies, </w:t>
      </w:r>
      <w:r w:rsidR="002279C3"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t>
      </w:r>
      <w:r w:rsidR="00BB6259"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n </w:t>
      </w:r>
      <w:r w:rsidR="002279C3"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xport accreditation data</w:t>
      </w:r>
      <w:r w:rsidR="00BB6259"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the </w:t>
      </w:r>
      <w:r w:rsidR="00822F57"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located server</w:t>
      </w:r>
      <w:r w:rsidR="00AE562E"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67287"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function as IReV to scan</w:t>
      </w:r>
      <w:r w:rsidR="00614500"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orm EC</w:t>
      </w:r>
      <w:r w:rsidR="00822F57"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14500"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A (elector</w:t>
      </w:r>
      <w:r w:rsidR="00BB6259"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l polling unit </w:t>
      </w:r>
      <w:r w:rsidR="00614500"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ult sheet)</w:t>
      </w:r>
      <w:r w:rsidR="00822F57"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279C3"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ansmit </w:t>
      </w:r>
      <w:r w:rsidR="00C41720"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publish </w:t>
      </w:r>
      <w:r w:rsidR="001C5207"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lling-unit-level </w:t>
      </w:r>
      <w:r w:rsidR="002279C3"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 result</w:t>
      </w:r>
      <w:r w:rsidR="001C5207"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22F57"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n </w:t>
      </w:r>
      <w:r w:rsidR="001C5207"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public </w:t>
      </w:r>
      <w:r w:rsidR="009E5D7B"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ReV portal</w:t>
      </w:r>
      <w:r w:rsidR="00667287"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76902"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E76902"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SALAHU&lt;/Author&gt;&lt;Year&gt;2025&lt;/Year&gt;&lt;RecNum&gt;434&lt;/RecNum&gt;&lt;DisplayText&gt;(SALAHU&lt;style face="italic"&gt; et al.&lt;/style&gt;, 2025)&lt;/DisplayText&gt;&lt;record&gt;&lt;rec-number&gt;434&lt;/rec-number&gt;&lt;foreign-keys&gt;&lt;key app="EN" db-id="st2xddf5sta2s8eawwzpx95xswd209z29spx" timestamp="1779268025"&gt;434&lt;/key&gt;&lt;/foreign-keys&gt;&lt;ref-type name="Journal Article"&gt;17&lt;/ref-type&gt;&lt;contributors&gt;&lt;authors&gt;&lt;author&gt;SALAHU, Moshood Olayinka&lt;/author&gt;&lt;author&gt;SALAWU, Ibrahim O&lt;/author&gt;&lt;author&gt;OGUNSOLA, Abayomi Olusegun&lt;/author&gt;&lt;/authors&gt;&lt;/contributors&gt;&lt;titles&gt;&lt;title&gt;Bimodal Voter Accreditation System [BVAS] and Electoral Integrity: A Study of the 2023 Gubernatorial Election in Kwara State, Nigeria&lt;/title&gt;&lt;secondary-title&gt;International Journal of Intellectual Discourse&lt;/secondary-title&gt;&lt;/titles&gt;&lt;periodical&gt;&lt;full-title&gt;International Journal of Intellectual Discourse&lt;/full-title&gt;&lt;/periodical&gt;&lt;volume&gt;8&lt;/volume&gt;&lt;number&gt;4&lt;/number&gt;&lt;dates&gt;&lt;year&gt;2025&lt;/year&gt;&lt;/dates&gt;&lt;isbn&gt;2636-4832&lt;/isbn&gt;&lt;urls&gt;&lt;/urls&gt;&lt;/record&gt;&lt;/Cite&gt;&lt;/EndNote&gt;</w:instrText>
      </w:r>
      <w:r w:rsidR="00E76902"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E76902" w:rsidRPr="007B198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LAHU</w:t>
      </w:r>
      <w:r w:rsidR="00E76902" w:rsidRPr="007B1987">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E76902" w:rsidRPr="007B198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5)</w:t>
      </w:r>
      <w:r w:rsidR="00E76902"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7B198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82C3F" w:rsidRPr="00CA6C86">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3184E"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is </w:t>
      </w:r>
      <w:r w:rsidR="005014BB"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mportant to </w:t>
      </w:r>
      <w:r w:rsidR="00343150"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tress that </w:t>
      </w:r>
      <w:r w:rsidR="005014BB"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0F7865"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corporation of voter registration technological innovation</w:t>
      </w:r>
      <w:r w:rsidR="008A7ECF"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VED</w:t>
      </w:r>
      <w:r w:rsidR="00880E74"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0F7865"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A1938"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ronic voter accreditation technological innovation</w:t>
      </w:r>
      <w:r w:rsidR="00880E74"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VAS)</w:t>
      </w:r>
      <w:r w:rsidR="00DA1938"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D3DE7"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w:t>
      </w:r>
      <w:r w:rsidR="00FD3DE7" w:rsidRPr="00530BFF">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D3DE7"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election result </w:t>
      </w:r>
      <w:r w:rsidR="00DA2108"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nagement technological </w:t>
      </w:r>
      <w:r w:rsidR="003E1C61"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00EF6076"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novation</w:t>
      </w:r>
      <w:r w:rsidR="00880E74"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ReV)</w:t>
      </w:r>
      <w:r w:rsidR="00EF6076"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to a single </w:t>
      </w:r>
      <w:r w:rsidR="00F203CA"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chnological device </w:t>
      </w:r>
      <w:r w:rsidR="009C5ACE"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 an </w:t>
      </w:r>
      <w:r w:rsidR="00B20A5D"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uthentic</w:t>
      </w:r>
      <w:r w:rsidR="004644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B20A5D"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ubstantial architectu</w:t>
      </w:r>
      <w:r w:rsidR="0071520C"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a</w:t>
      </w:r>
      <w:r w:rsidR="00A97CDC"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w:t>
      </w:r>
      <w:r w:rsidR="0071520C"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mprovement over </w:t>
      </w:r>
      <w:r w:rsidR="00B96556"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previous SCR technology</w:t>
      </w:r>
      <w:r w:rsidR="004644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C5ACE"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ich was </w:t>
      </w:r>
      <w:r w:rsidR="005850D9"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imited to electronic </w:t>
      </w:r>
      <w:r w:rsidR="00947B39"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oter accreditatio</w:t>
      </w:r>
      <w:r w:rsidR="00A441C7"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 </w:t>
      </w:r>
      <w:r w:rsidR="00A97CDC"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ith no solution to </w:t>
      </w:r>
      <w:r w:rsidR="00205CD3"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vulnerabilities</w:t>
      </w:r>
      <w:r w:rsidR="00BE7737"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lated to </w:t>
      </w:r>
      <w:r w:rsidR="00A97CDC"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 result</w:t>
      </w:r>
      <w:r w:rsidR="00BE7737" w:rsidRPr="00530B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llations</w:t>
      </w:r>
      <w:r w:rsidR="00BE7737" w:rsidRPr="00CA6C86">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BE7737">
        <w:rPr>
          <w:rFonts w:asciiTheme="majorBidi" w:hAnsiTheme="majorBidi"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1DE6B588" w14:textId="79734AC0" w:rsidR="00E014A3" w:rsidRPr="00040E42" w:rsidRDefault="00E47861"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v</w:t>
      </w:r>
      <w:r w:rsidR="00CD7F37"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ral empirical studies covering various geopolitical </w:t>
      </w:r>
      <w:r w:rsidR="00974444"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zones have confirmed that BVAS </w:t>
      </w:r>
      <w:r w:rsidR="00A93A3F"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owered </w:t>
      </w:r>
      <w:r w:rsidR="000A16BE"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oter impersonation and </w:t>
      </w:r>
      <w:r w:rsidR="0002288B"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lped</w:t>
      </w:r>
      <w:r w:rsidR="000A16BE"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ensure </w:t>
      </w:r>
      <w:r w:rsidR="004075F7"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ne-man-one-vote significantly.</w:t>
      </w:r>
      <w:r w:rsidR="00F507E0"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24074"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was found, by a quantitative study conducted </w:t>
      </w:r>
      <w:r w:rsidR="00FE47B1"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n the 2023 Federal Capital Territory </w:t>
      </w:r>
      <w:r w:rsidR="00D170E6"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ion, that 85.7 </w:t>
      </w:r>
      <w:r w:rsidR="0002288B"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 cent</w:t>
      </w:r>
      <w:r w:rsidR="00D170E6"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respondents</w:t>
      </w:r>
      <w:r w:rsidR="00C95AF2"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ttested to</w:t>
      </w:r>
      <w:r w:rsidR="00165B20"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w:t>
      </w:r>
      <w:r w:rsidR="0002288B"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VAS’s</w:t>
      </w:r>
      <w:r w:rsidR="00621BC9"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fficacious capability in solving electoral malpractices</w:t>
      </w:r>
      <w:r w:rsidR="00C66449" w:rsidRPr="0067284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terms of voter </w:t>
      </w:r>
      <w:r w:rsidR="00196E27"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personation reduction</w:t>
      </w:r>
      <w:r w:rsidR="004644F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196E27"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 documented in polling units across </w:t>
      </w:r>
      <w:r w:rsidR="00E014A3"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uja</w:t>
      </w:r>
      <w:r w:rsidR="0067284A"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17394"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E17394"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Orhero&lt;/Author&gt;&lt;Year&gt;2024&lt;/Year&gt;&lt;RecNum&gt;444&lt;/RecNum&gt;&lt;DisplayText&gt;(Orhero &amp;amp; Okolie, 2024)&lt;/DisplayText&gt;&lt;record&gt;&lt;rec-number&gt;444&lt;/rec-number&gt;&lt;foreign-keys&gt;&lt;key app="EN" db-id="st2xddf5sta2s8eawwzpx95xswd209z29spx" timestamp="1779280578"&gt;444&lt;/key&gt;&lt;/foreign-keys&gt;&lt;ref-type name="Journal Article"&gt;17&lt;/ref-type&gt;&lt;contributors&gt;&lt;authors&gt;&lt;author&gt;Orhero, AE&lt;/author&gt;&lt;author&gt;Okolie, UC&lt;/author&gt;&lt;/authors&gt;&lt;/contributors&gt;&lt;titles&gt;&lt;title&gt;BVAS, IReV and democratic elections in Nigeria&lt;/title&gt;&lt;secondary-title&gt;Pinisi Journal of Social Science&lt;/secondary-title&gt;&lt;/titles&gt;&lt;periodical&gt;&lt;full-title&gt;Pinisi Journal of Social Science&lt;/full-title&gt;&lt;/periodical&gt;&lt;pages&gt;84-95&lt;/pages&gt;&lt;volume&gt;2&lt;/volume&gt;&lt;number&gt;3&lt;/number&gt;&lt;dates&gt;&lt;year&gt;2024&lt;/year&gt;&lt;/dates&gt;&lt;urls&gt;&lt;/urls&gt;&lt;/record&gt;&lt;/Cite&gt;&lt;/EndNote&gt;</w:instrText>
      </w:r>
      <w:r w:rsidR="00E17394"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E17394" w:rsidRPr="00040E4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rhero &amp; Okolie, 2024)</w:t>
      </w:r>
      <w:r w:rsidR="00E17394"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7FE49B4A" w14:textId="1B65BF92" w:rsidR="001B4ADD" w:rsidRPr="00ED546B" w:rsidRDefault="00D650ED" w:rsidP="00ED546B">
      <w:pPr>
        <w:spacing w:after="160"/>
        <w:jc w:val="both"/>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 AuthorYear="1"&gt;&lt;Author&gt;SALAHU&lt;/Author&gt;&lt;Year&gt;2025&lt;/Year&gt;&lt;RecNum&gt;445&lt;/RecNum&gt;&lt;DisplayText&gt;SALAHU&lt;style face="italic"&gt; et al.&lt;/style&gt; (2025)&lt;/DisplayText&gt;&lt;record&gt;&lt;rec-number&gt;445&lt;/rec-number&gt;&lt;foreign-keys&gt;&lt;key app="EN" db-id="st2xddf5sta2s8eawwzpx95xswd209z29spx" timestamp="1779280717"&gt;445&lt;/key&gt;&lt;/foreign-keys&gt;&lt;ref-type name="Journal Article"&gt;17&lt;/ref-type&gt;&lt;contributors&gt;&lt;authors&gt;&lt;author&gt;SALAHU, Moshood Olayinka&lt;/author&gt;&lt;author&gt;SALAWU, Ibrahim O&lt;/author&gt;&lt;author&gt;OGUNSOLA, Abayomi Olusegun&lt;/author&gt;&lt;/authors&gt;&lt;/contributors&gt;&lt;titles&gt;&lt;title&gt;Bimodal Voter Accreditation System [BVAS] and Electoral Integrity: A Study of the 2023 Gubernatorial Election in Kwara State, Nigeria&lt;/title&gt;&lt;secondary-title&gt;International Journal of Intellectual Discourse&lt;/secondary-title&gt;&lt;/titles&gt;&lt;periodical&gt;&lt;full-title&gt;International Journal of Intellectual Discourse&lt;/full-title&gt;&lt;/periodical&gt;&lt;volume&gt;8&lt;/volume&gt;&lt;number&gt;4&lt;/number&gt;&lt;dates&gt;&lt;year&gt;2025&lt;/year&gt;&lt;/dates&gt;&lt;isbn&gt;2636-4832&lt;/isbn&gt;&lt;urls&gt;&lt;/urls&gt;&lt;/record&gt;&lt;/Cite&gt;&lt;/EndNote&gt;</w:instrText>
      </w:r>
      <w:r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040E4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LAHU</w:t>
      </w:r>
      <w:r w:rsidRPr="00040E42">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Pr="00040E4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025)</w:t>
      </w:r>
      <w:r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572EAB"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55552"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w:t>
      </w:r>
      <w:r w:rsidR="009866C8"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allel research</w:t>
      </w:r>
      <w:r w:rsidR="00555552"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nducted on </w:t>
      </w:r>
      <w:r w:rsidR="007F58CE"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982C3F"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3 Kwara State governorship election</w:t>
      </w:r>
      <w:r w:rsidR="00227102"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found that BVAS re</w:t>
      </w:r>
      <w:r w:rsidR="008E3E2B"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uced </w:t>
      </w:r>
      <w:r w:rsidR="00003254"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ltiple voting, enhan</w:t>
      </w:r>
      <w:r w:rsidR="00872739"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ed </w:t>
      </w:r>
      <w:r w:rsidR="0002288B"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872739"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oter accreditation process and </w:t>
      </w:r>
      <w:r w:rsidR="004F7CC0"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owered </w:t>
      </w:r>
      <w:r w:rsidR="00982C3F"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w:t>
      </w:r>
      <w:r w:rsidR="0002288B"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raud</w:t>
      </w:r>
      <w:r w:rsidR="004F7CC0"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D249C"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study recomm</w:t>
      </w:r>
      <w:r w:rsidR="00D555B5"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ded institutionalis</w:t>
      </w:r>
      <w:r w:rsidR="006A4FCD"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g </w:t>
      </w:r>
      <w:r w:rsidR="00D00ED5"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VAS to</w:t>
      </w:r>
      <w:r w:rsidR="006A4FCD"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ake it </w:t>
      </w:r>
      <w:r w:rsidR="00D37F6D"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statutory component of </w:t>
      </w:r>
      <w:r w:rsidR="00982C3F"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igeria's electoral framework. </w:t>
      </w:r>
      <w:r w:rsidR="00E076E1"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t was also found that, at the nat</w:t>
      </w:r>
      <w:r w:rsidR="00DD5B60"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onal level, t</w:t>
      </w:r>
      <w:r w:rsidR="00982C3F"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e </w:t>
      </w:r>
      <w:r w:rsidR="00DD5B60"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ronic voter </w:t>
      </w:r>
      <w:r w:rsidR="00982C3F"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creditation process</w:t>
      </w:r>
      <w:r w:rsidR="00E42569"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2288B"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w:t>
      </w:r>
      <w:r w:rsidR="00E42569"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aster with BVAS than it was with </w:t>
      </w:r>
      <w:r w:rsidR="00CA6C86"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R</w:t>
      </w:r>
      <w:r w:rsidR="00982C3F" w:rsidRPr="00040E4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440D9"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w:t>
      </w:r>
      <w:r w:rsidR="00073507"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ceived</w:t>
      </w:r>
      <w:r w:rsidR="007440D9"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73507"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y INEC, </w:t>
      </w:r>
      <w:r w:rsidR="006D3C93"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IReV was deployed to </w:t>
      </w:r>
      <w:r w:rsidR="00015F38"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nable the general public </w:t>
      </w:r>
      <w:r w:rsidR="00903813"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have</w:t>
      </w:r>
      <w:r w:rsidR="00CE3853"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15F38"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al-time acce</w:t>
      </w:r>
      <w:r w:rsidR="00CE3853"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w:t>
      </w:r>
      <w:r w:rsidR="00522ACA"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all the polling</w:t>
      </w:r>
      <w:r w:rsidR="003C2F4A"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522ACA"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i</w:t>
      </w:r>
      <w:r w:rsidR="003C2F4A"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 election </w:t>
      </w:r>
      <w:r w:rsidR="00A30E2F"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ults</w:t>
      </w:r>
      <w:r w:rsidR="003C2F4A"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 scanned, </w:t>
      </w:r>
      <w:r w:rsidR="00B10CEA"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ansmitted, and published on the </w:t>
      </w:r>
      <w:r w:rsidR="00674AC6"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ReV Public Porta</w:t>
      </w:r>
      <w:r w:rsidR="00982C3F"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w:t>
      </w:r>
      <w:r w:rsidR="00903813"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620C1"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technological </w:t>
      </w:r>
      <w:r w:rsidR="00EB4809"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olution </w:t>
      </w:r>
      <w:r w:rsidR="00C620C1"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r w:rsidR="00982C3F"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nstituted a structural innovation of potentially transformative importance</w:t>
      </w:r>
      <w:r w:rsidR="00216013"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wards </w:t>
      </w:r>
      <w:r w:rsidR="009E7A67" w:rsidRPr="00ED546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nsparency in the election results management.</w:t>
      </w:r>
      <w:r w:rsidR="009E7A67" w:rsidRPr="00ED546B">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201E3DD9" w14:textId="0E8815DF" w:rsidR="00BC20D4" w:rsidRPr="0036522C" w:rsidRDefault="00BE5997" w:rsidP="00ED5B4D">
      <w:pPr>
        <w:spacing w:after="160"/>
        <w:jc w:val="both"/>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410A90"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ubnational </w:t>
      </w:r>
      <w:r w:rsidR="000D6114"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ilo</w:t>
      </w:r>
      <w:r w:rsidR="00561EC3"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ing </w:t>
      </w:r>
      <w:r w:rsidR="00612C2F"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f IReV technology </w:t>
      </w:r>
      <w:r w:rsidR="009A697C"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appened in </w:t>
      </w:r>
      <w:r w:rsidR="007C0F75"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2022 </w:t>
      </w:r>
      <w:r w:rsidR="00A30E2F"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kiti</w:t>
      </w:r>
      <w:r w:rsidR="009A697C"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Osun gubernatorial elections. </w:t>
      </w:r>
      <w:r w:rsidR="00A13684"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just as intended, the tech</w:t>
      </w:r>
      <w:r w:rsidR="00597D6B"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w:t>
      </w:r>
      <w:r w:rsidR="007A36B2"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rformance met </w:t>
      </w:r>
      <w:r w:rsidR="00A30E2F"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gnificant</w:t>
      </w:r>
      <w:r w:rsidR="007A36B2"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xpectations.</w:t>
      </w:r>
      <w:r w:rsidR="00597D6B"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 </w:t>
      </w:r>
      <w:r w:rsidR="00E562EB"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layed a crucial role in how </w:t>
      </w:r>
      <w:r w:rsidR="00A30E2F"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170659"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2 Osun gover</w:t>
      </w:r>
      <w:r w:rsidR="00C41FCD"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orship </w:t>
      </w:r>
      <w:r w:rsidR="00984D03"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w:t>
      </w:r>
      <w:r w:rsidR="004C5B09"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sult</w:t>
      </w:r>
      <w:r w:rsidR="00984D03"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as </w:t>
      </w:r>
      <w:r w:rsidR="004C5B09"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validated </w:t>
      </w:r>
      <w:r w:rsidR="00FF74A9"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y the election tribunal</w:t>
      </w:r>
      <w:r w:rsidR="00F42506"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ased on the </w:t>
      </w:r>
      <w:r w:rsidR="008F4207"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iscrepancies </w:t>
      </w:r>
      <w:r w:rsidR="00694702"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etween </w:t>
      </w:r>
      <w:r w:rsidR="00A30E2F"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1A6360"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ReV </w:t>
      </w:r>
      <w:r w:rsidR="00CF0EF7"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xported voter accreditation data and the </w:t>
      </w:r>
      <w:r w:rsidR="006A5460"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nually </w:t>
      </w:r>
      <w:r w:rsidR="00A30E2F"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ntered </w:t>
      </w:r>
      <w:r w:rsidR="006A5460"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ata. </w:t>
      </w:r>
      <w:r w:rsidR="00C866F7"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is was a</w:t>
      </w:r>
      <w:r w:rsidR="00F46012"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52ECA"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lestone demonstration</w:t>
      </w:r>
      <w:r w:rsidR="00627234"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potlighting the </w:t>
      </w:r>
      <w:r w:rsidR="00411179"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ignificance of technological innovation </w:t>
      </w:r>
      <w:r w:rsidR="0047308B"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ensure</w:t>
      </w:r>
      <w:r w:rsidR="00A25D67"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preserve digital </w:t>
      </w:r>
      <w:r w:rsidR="002C64F0"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sult transparency, serving as </w:t>
      </w:r>
      <w:r w:rsidR="00A30E2F"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 </w:t>
      </w:r>
      <w:r w:rsidR="002C64F0"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countability</w:t>
      </w:r>
      <w:r w:rsidR="00C866F7"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B4ADD"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chanism</w:t>
      </w:r>
      <w:r w:rsidR="00E82840"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82840"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E82840"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Fatai&lt;/Author&gt;&lt;Year&gt;2023&lt;/Year&gt;&lt;RecNum&gt;433&lt;/RecNum&gt;&lt;DisplayText&gt;(Fatai, 2023)&lt;/DisplayText&gt;&lt;record&gt;&lt;rec-number&gt;433&lt;/rec-number&gt;&lt;foreign-keys&gt;&lt;key app="EN" db-id="st2xddf5sta2s8eawwzpx95xswd209z29spx" timestamp="1779267888"&gt;433&lt;/key&gt;&lt;/foreign-keys&gt;&lt;ref-type name="Journal Article"&gt;17&lt;/ref-type&gt;&lt;contributors&gt;&lt;authors&gt;&lt;author&gt;Fatai, A&lt;/author&gt;&lt;/authors&gt;&lt;/contributors&gt;&lt;titles&gt;&lt;title&gt;Nigeria’s election was nearly derailed by technology-but biometric devices weren’t the problem&lt;/title&gt;&lt;secondary-title&gt;The Conversation&lt;/secondary-title&gt;&lt;/titles&gt;&lt;periodical&gt;&lt;full-title&gt;The Conversation&lt;/full-title&gt;&lt;/periodical&gt;&lt;dates&gt;&lt;year&gt;2023&lt;/year&gt;&lt;/dates&gt;&lt;urls&gt;&lt;/urls&gt;&lt;/record&gt;&lt;/Cite&gt;&lt;/EndNote&gt;</w:instrText>
      </w:r>
      <w:r w:rsidR="00E82840"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E82840" w:rsidRPr="00E82840">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tai, 2023)</w:t>
      </w:r>
      <w:r w:rsidR="00E82840"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E8284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82C3F" w:rsidRPr="001B4ADD">
        <w:rPr>
          <w:rFonts w:asciiTheme="majorBidi" w:hAnsiTheme="majorBidi"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00C63" w:rsidRPr="00996FC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was this </w:t>
      </w:r>
      <w:r w:rsidR="00BC360A" w:rsidRPr="00996FC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uccessful deployment of </w:t>
      </w:r>
      <w:r w:rsidR="00D13387" w:rsidRPr="00996FC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se technological innovations (BVAS/IVED/IReV)</w:t>
      </w:r>
      <w:r w:rsidR="00C46140" w:rsidRPr="00996FC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at reinforced</w:t>
      </w:r>
      <w:r w:rsidR="00C46140" w:rsidRPr="0036522C">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D57AB" w:rsidRPr="003652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EC’s </w:t>
      </w:r>
      <w:r w:rsidR="00982C3F" w:rsidRPr="003652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mmitment</w:t>
      </w:r>
      <w:r w:rsidR="00BA5230" w:rsidRPr="003652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deploy the same </w:t>
      </w:r>
      <w:r w:rsidR="00982C3F" w:rsidRPr="003652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 the presidential election</w:t>
      </w:r>
      <w:r w:rsidR="0076575B" w:rsidRPr="003652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w:t>
      </w:r>
      <w:r w:rsidR="00215FBC" w:rsidRPr="003652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ebruary 2023</w:t>
      </w:r>
      <w:r w:rsidR="00A30E2F" w:rsidRPr="003652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215FBC" w:rsidRPr="003652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F6A35" w:rsidRPr="003652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ere 530,538</w:t>
      </w:r>
      <w:r w:rsidR="00982C3F" w:rsidRPr="003652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sult sheets were to be</w:t>
      </w:r>
      <w:r w:rsidR="007D53DC" w:rsidRPr="003652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canned, transmitted and published </w:t>
      </w:r>
      <w:r w:rsidR="00982C3F" w:rsidRPr="003652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rom 176,846 polling units nationwide</w:t>
      </w:r>
      <w:r w:rsidR="007D53DC" w:rsidRPr="003652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the </w:t>
      </w:r>
      <w:r w:rsidR="00D13387" w:rsidRPr="0036522C">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ReV Public Platform.</w:t>
      </w:r>
      <w:r w:rsidR="00D13387" w:rsidRPr="0036522C">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43377CA8" w14:textId="65A9BED1" w:rsidR="00BC20D4" w:rsidRPr="00C25EB3" w:rsidRDefault="00154066" w:rsidP="00ED5B4D">
      <w:pPr>
        <w:pStyle w:val="Heading2"/>
        <w:jc w:val="both"/>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25EB3">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00982C3F" w:rsidRPr="00C25EB3">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 </w:t>
      </w:r>
      <w:r w:rsidR="00982C3F" w:rsidRPr="00C25EB3">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February 2023 </w:t>
      </w:r>
      <w:r w:rsidR="001F6128" w:rsidRPr="00C25EB3">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r w:rsidR="00982C3F" w:rsidRPr="00C25EB3">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ilure and </w:t>
      </w:r>
      <w:r w:rsidR="001F6128" w:rsidRPr="00C25EB3">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00982C3F" w:rsidRPr="00C25EB3">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s </w:t>
      </w:r>
      <w:r w:rsidR="001F6128" w:rsidRPr="00C25EB3">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r w:rsidR="00982C3F" w:rsidRPr="00C25EB3">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nsequences</w:t>
      </w:r>
    </w:p>
    <w:p w14:paraId="7357AF53" w14:textId="77777777" w:rsidR="009D0544" w:rsidRDefault="002A63A2" w:rsidP="00ED5B4D">
      <w:pPr>
        <w:spacing w:after="160"/>
        <w:jc w:val="both"/>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is important to </w:t>
      </w:r>
      <w:r w:rsidR="000D41BB"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ring to mi</w:t>
      </w:r>
      <w:r w:rsidR="00E05DB6"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d </w:t>
      </w:r>
      <w:r w:rsidR="00AF7B54"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r w:rsidR="005D4DEC"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w:t>
      </w:r>
      <w:r w:rsidR="006D53CF"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essons that the </w:t>
      </w:r>
      <w:r w:rsidR="008817F2"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ebruary 25</w:t>
      </w:r>
      <w:r w:rsidR="007514F0"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32403"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3,</w:t>
      </w:r>
      <w:r w:rsidR="007514F0"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w:t>
      </w:r>
      <w:r w:rsidR="00982C3F"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idential and National Assembly elections</w:t>
      </w:r>
      <w:r w:rsidR="00925307"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95D63"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ught</w:t>
      </w:r>
      <w:r w:rsidR="00E05DB6"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32403"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s</w:t>
      </w:r>
      <w:r w:rsidR="006D53CF"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43669"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lesson was about the revelation </w:t>
      </w:r>
      <w:r w:rsidR="00C6751C"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f a catastrophic gap</w:t>
      </w:r>
      <w:r w:rsidR="00874882"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95D63"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tween</w:t>
      </w:r>
      <w:r w:rsidR="00874882"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w:t>
      </w:r>
      <w:r w:rsidR="00300CF3"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chnological </w:t>
      </w:r>
      <w:r w:rsidR="00747DC8"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apability </w:t>
      </w:r>
      <w:r w:rsidR="00300CF3"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rojections and </w:t>
      </w:r>
      <w:r w:rsidR="00355E3C"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electoral operational delivery. </w:t>
      </w:r>
      <w:r w:rsidR="00181349"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was </w:t>
      </w:r>
      <w:r w:rsidR="00823597"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cause</w:t>
      </w:r>
      <w:r w:rsidR="00935201"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n spite of the</w:t>
      </w:r>
      <w:r w:rsidR="00E17915"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95D63"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s</w:t>
      </w:r>
      <w:r w:rsidR="00E17915"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rior </w:t>
      </w:r>
      <w:r w:rsidR="00C97236"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ffort</w:t>
      </w:r>
      <w:r w:rsidR="00E6721B"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promise to transmit election results </w:t>
      </w:r>
      <w:r w:rsidR="003556CC"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 the general public to view in real-time</w:t>
      </w:r>
      <w:r w:rsidR="0094503B"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motely, </w:t>
      </w:r>
      <w:r w:rsidR="000A15DB"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was only </w:t>
      </w:r>
      <w:r w:rsidR="002372EA"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000A15DB"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ew presidential election results</w:t>
      </w:r>
      <w:r w:rsidR="0070363B"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87E7C"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at were</w:t>
      </w:r>
      <w:r w:rsidR="000A15DB"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vailable </w:t>
      </w:r>
      <w:r w:rsidR="007C52EF"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n </w:t>
      </w:r>
      <w:r w:rsidR="00695D63"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7049AF"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ublic </w:t>
      </w:r>
      <w:r w:rsidR="007C52EF"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ReV Portal</w:t>
      </w:r>
      <w:r w:rsidR="00C809B6"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n election night. This </w:t>
      </w:r>
      <w:r w:rsidR="008F402F"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saster</w:t>
      </w:r>
      <w:r w:rsidR="00037EF8"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02D75"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as a</w:t>
      </w:r>
      <w:r w:rsidR="000A4947"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w:t>
      </w:r>
      <w:r w:rsidR="00C02D75"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EC direct </w:t>
      </w:r>
      <w:r w:rsidR="00E07CB5"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travention of</w:t>
      </w:r>
      <w:r w:rsidR="00203F59"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02D75"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s </w:t>
      </w:r>
      <w:r w:rsidR="000A4947"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n</w:t>
      </w:r>
      <w:r w:rsidR="00203F59"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u</w:t>
      </w:r>
      <w:r w:rsidR="00FA390F"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delines and the </w:t>
      </w:r>
      <w:r w:rsidR="00FA390F"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expectations </w:t>
      </w:r>
      <w:r w:rsidR="00E459F7"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old to the public by its own </w:t>
      </w:r>
      <w:r w:rsidR="00982C3F"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ublic communication</w:t>
      </w:r>
      <w:r w:rsidR="00191BF3" w:rsidRPr="00C25EB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550CE"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191BF3"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KUCICI&lt;/Author&gt;&lt;Year&gt;2025&lt;/Year&gt;&lt;RecNum&gt;448&lt;/RecNum&gt;&lt;DisplayText&gt;(KUCICI &amp;amp; DALAH, 2025; Peter, 2023)&lt;/DisplayText&gt;&lt;record&gt;&lt;rec-number&gt;448&lt;/rec-number&gt;&lt;foreign-keys&gt;&lt;key app="EN" db-id="st2xddf5sta2s8eawwzpx95xswd209z29spx" timestamp="1779283731"&gt;448&lt;/key&gt;&lt;/foreign-keys&gt;&lt;ref-type name="Journal Article"&gt;17&lt;/ref-type&gt;&lt;contributors&gt;&lt;authors&gt;&lt;author&gt;KUCICI, AISHA MOHAMMED&lt;/author&gt;&lt;author&gt;DALAH, SALISU ADAMU&lt;/author&gt;&lt;/authors&gt;&lt;/contributors&gt;&lt;titles&gt;&lt;title&gt;Lesson from Nigeria&amp;apos;s 2023 elections: Pathways for achieving credible elections in 2027&lt;/title&gt;&lt;secondary-title&gt;Journal of Human, Social and Political Science Research&lt;/secondary-title&gt;&lt;/titles&gt;&lt;periodical&gt;&lt;full-title&gt;Journal of Human, Social and Political Science Research&lt;/full-title&gt;&lt;/periodical&gt;&lt;dates&gt;&lt;year&gt;2025&lt;/year&gt;&lt;/dates&gt;&lt;isbn&gt;3026-9792&lt;/isbn&gt;&lt;urls&gt;&lt;/urls&gt;&lt;/record&gt;&lt;/Cite&gt;&lt;Cite&gt;&lt;Author&gt;Peter&lt;/Author&gt;&lt;Year&gt;2023&lt;/Year&gt;&lt;RecNum&gt;449&lt;/RecNum&gt;&lt;record&gt;&lt;rec-number&gt;449&lt;/rec-number&gt;&lt;foreign-keys&gt;&lt;key app="EN" db-id="st2xddf5sta2s8eawwzpx95xswd209z29spx" timestamp="1779283764"&gt;449&lt;/key&gt;&lt;/foreign-keys&gt;&lt;ref-type name="Journal Article"&gt;17&lt;/ref-type&gt;&lt;contributors&gt;&lt;authors&gt;&lt;author&gt;Peter, ThankGod Oyinmiebi&lt;/author&gt;&lt;/authors&gt;&lt;/contributors&gt;&lt;titles&gt;&lt;title&gt;Electoral technology and credible elections in Nigeria: A study of the 2023 presidential election&lt;/title&gt;&lt;secondary-title&gt;KENNETH DIKE JOURNAL OF AFRICAN STUDIES (KDJAS)&lt;/secondary-title&gt;&lt;/titles&gt;&lt;periodical&gt;&lt;full-title&gt;KENNETH DIKE JOURNAL OF AFRICAN STUDIES (KDJAS)&lt;/full-title&gt;&lt;/periodical&gt;&lt;volume&gt;2&lt;/volume&gt;&lt;number&gt;1&lt;/number&gt;&lt;dates&gt;&lt;year&gt;2023&lt;/year&gt;&lt;/dates&gt;&lt;urls&gt;&lt;/urls&gt;&lt;/record&gt;&lt;/Cite&gt;&lt;/EndNote&gt;</w:instrText>
      </w:r>
      <w:r w:rsidR="005550CE"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191BF3" w:rsidRPr="00EE1EAA">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UCICI &amp; DALAH, 2025; Peter, 2023)</w:t>
      </w:r>
      <w:r w:rsidR="005550CE"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82C3F" w:rsidRPr="00EE1EAA">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61BE0" w:rsidRPr="00EE1EAA">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42B6162B" w14:textId="0C950CCC" w:rsidR="00BC20D4" w:rsidRDefault="00D61BE0"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acting to this colossal </w:t>
      </w:r>
      <w:r w:rsidR="002D48D2"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w:t>
      </w:r>
      <w:r w:rsidR="00056E8C"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ilure</w:t>
      </w:r>
      <w:r w:rsidR="00CC1694"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166B"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ny Political </w:t>
      </w:r>
      <w:r w:rsidR="00982C3F"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arty </w:t>
      </w:r>
      <w:r w:rsidR="00D41AD9"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00982C3F"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ents</w:t>
      </w:r>
      <w:r w:rsidR="00F7219C"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14DC4"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t the behest of </w:t>
      </w:r>
      <w:r w:rsidR="003C4F03"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ir political </w:t>
      </w:r>
      <w:r w:rsidR="00800827"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ties (</w:t>
      </w:r>
      <w:r w:rsidR="00B3094E"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bour Party and Peoples Democratic Party</w:t>
      </w:r>
      <w:r w:rsidR="00E17DC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C42B52"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316FB"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pecially</w:t>
      </w:r>
      <w:r w:rsidR="00800827"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3C4F03"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41AD9"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taged a walkout </w:t>
      </w:r>
      <w:r w:rsidR="007C327F"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rotest out of the </w:t>
      </w:r>
      <w:r w:rsidR="00982C3F"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llation centre</w:t>
      </w:r>
      <w:r w:rsidR="00F7219C"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982C3F"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Abuja</w:t>
      </w:r>
      <w:r w:rsidR="00800827"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ey also</w:t>
      </w:r>
      <w:r w:rsidR="00401CF1"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C6C82"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led</w:t>
      </w:r>
      <w:r w:rsidR="006E3AE1"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w:t>
      </w:r>
      <w:r w:rsidR="00982C3F"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titions </w:t>
      </w:r>
      <w:r w:rsidR="005639B3"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gainst INEC, </w:t>
      </w:r>
      <w:r w:rsidR="00982C3F"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lleging </w:t>
      </w:r>
      <w:r w:rsidR="005639B3"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at the</w:t>
      </w:r>
      <w:r w:rsidR="00036247"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w:t>
      </w:r>
      <w:r w:rsidR="00AB6D34"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ctoral Act 2022 had been bre</w:t>
      </w:r>
      <w:r w:rsidR="009B1714"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ched by the very institution </w:t>
      </w:r>
      <w:r w:rsidR="002260DE"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rmed </w:t>
      </w:r>
      <w:r w:rsidR="000C5274"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th the constitu</w:t>
      </w:r>
      <w:r w:rsidR="000278E8"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onal powers to uphold it</w:t>
      </w:r>
      <w:r w:rsidR="00CA5DA9"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e said petition</w:t>
      </w:r>
      <w:r w:rsidR="00071F59"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so argued that </w:t>
      </w:r>
      <w:r w:rsidR="001E06B4"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w:t>
      </w:r>
      <w:r w:rsidR="00982C3F"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residential </w:t>
      </w:r>
      <w:r w:rsidR="000B5F8D"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ion </w:t>
      </w:r>
      <w:r w:rsidR="00982C3F"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sults announced at </w:t>
      </w:r>
      <w:r w:rsidR="00695D63"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00982C3F"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igher </w:t>
      </w:r>
      <w:r w:rsidR="00D02892"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evel of </w:t>
      </w:r>
      <w:r w:rsidR="00982C3F"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llation</w:t>
      </w:r>
      <w:r w:rsidR="00D02892"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982C3F"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50437"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ubstantially </w:t>
      </w:r>
      <w:r w:rsidR="00982C3F"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iffered </w:t>
      </w:r>
      <w:r w:rsidR="00831ABB"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rom the ones </w:t>
      </w:r>
      <w:r w:rsidR="00B03B5F"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ansmitted </w:t>
      </w:r>
      <w:r w:rsidR="006012E3"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t the </w:t>
      </w:r>
      <w:r w:rsidR="00982C3F"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lling unit level</w:t>
      </w:r>
      <w:r w:rsidR="00EE1EAA"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C2D8C"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2F5996"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TSOKWA&lt;/Author&gt;&lt;Year&gt;2024&lt;/Year&gt;&lt;RecNum&gt;450&lt;/RecNum&gt;&lt;DisplayText&gt;(TSOKWA &amp;amp; NWANEGBO, 2024; Uwaezuoke &amp;amp; Nwobu, 2023)&lt;/DisplayText&gt;&lt;record&gt;&lt;rec-number&gt;450&lt;/rec-number&gt;&lt;foreign-keys&gt;&lt;key app="EN" db-id="st2xddf5sta2s8eawwzpx95xswd209z29spx" timestamp="1779352050"&gt;450&lt;/key&gt;&lt;/foreign-keys&gt;&lt;ref-type name="Journal Article"&gt;17&lt;/ref-type&gt;&lt;contributors&gt;&lt;authors&gt;&lt;author&gt;TSOKWA, Solomon&lt;/author&gt;&lt;author&gt;NWANEGBO, C Jaja&lt;/author&gt;&lt;/authors&gt;&lt;/contributors&gt;&lt;titles&gt;&lt;title&gt;“Held by the Monsters”: Explaining the Barriers between the Electoral Reforms and the Credibility of 2023 General Elections in Nigeria&lt;/title&gt;&lt;secondary-title&gt;Nnamdi Azikiwe Journal of Political Science&lt;/secondary-title&gt;&lt;/titles&gt;&lt;periodical&gt;&lt;full-title&gt;Nnamdi Azikiwe Journal of Political Science&lt;/full-title&gt;&lt;/periodical&gt;&lt;pages&gt;48-60&lt;/pages&gt;&lt;volume&gt;9&lt;/volume&gt;&lt;number&gt;3&lt;/number&gt;&lt;dates&gt;&lt;year&gt;2024&lt;/year&gt;&lt;/dates&gt;&lt;isbn&gt;2992-5924&lt;/isbn&gt;&lt;urls&gt;&lt;/urls&gt;&lt;/record&gt;&lt;/Cite&gt;&lt;Cite&gt;&lt;Author&gt;Uwaezuoke&lt;/Author&gt;&lt;Year&gt;2023&lt;/Year&gt;&lt;RecNum&gt;451&lt;/RecNum&gt;&lt;record&gt;&lt;rec-number&gt;451&lt;/rec-number&gt;&lt;foreign-keys&gt;&lt;key app="EN" db-id="st2xddf5sta2s8eawwzpx95xswd209z29spx" timestamp="1779352122"&gt;451&lt;/key&gt;&lt;/foreign-keys&gt;&lt;ref-type name="Journal Article"&gt;17&lt;/ref-type&gt;&lt;contributors&gt;&lt;authors&gt;&lt;author&gt;Uwaezuoke, Aghaegbuna Haroldson&lt;/author&gt;&lt;author&gt;Nwobu, E&lt;/author&gt;&lt;/authors&gt;&lt;/contributors&gt;&lt;titles&gt;&lt;title&gt;Ironicism in the application of the bvas during Nigeria’s 2023 presidential election&lt;/title&gt;&lt;secondary-title&gt;Ohazurume: Unizik Journal of Culture and Civilization&lt;/secondary-title&gt;&lt;/titles&gt;&lt;periodical&gt;&lt;full-title&gt;Ohazurume: Unizik Journal of Culture and Civilization&lt;/full-title&gt;&lt;/periodical&gt;&lt;pages&gt;30-43&lt;/pages&gt;&lt;volume&gt;2&lt;/volume&gt;&lt;number&gt;2&lt;/number&gt;&lt;dates&gt;&lt;year&gt;2023&lt;/year&gt;&lt;/dates&gt;&lt;urls&gt;&lt;/urls&gt;&lt;/record&gt;&lt;/Cite&gt;&lt;/EndNote&gt;</w:instrText>
      </w:r>
      <w:r w:rsidR="00CC2D8C"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2F5996" w:rsidRPr="00EE1EAA">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SOKWA &amp; NWANEGBO, 2024; Uwaezuoke &amp; Nwobu, 2023)</w:t>
      </w:r>
      <w:r w:rsidR="00CC2D8C"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EE1EA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19580C63" w14:textId="46603921" w:rsidR="008754B2" w:rsidRDefault="00CF1D8D" w:rsidP="00E966E3">
      <w:pPr>
        <w:spacing w:after="160"/>
        <w:jc w:val="both"/>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F1D8D">
        <w:rPr>
          <w:rFonts w:ascii="Garamond" w:hAnsi="Garamond"/>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ome public technical analysts speculated that the technical failure experienced during </w:t>
      </w:r>
      <w:r w:rsidR="00E17DCA">
        <w:rPr>
          <w:rFonts w:ascii="Garamond" w:hAnsi="Garamond"/>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Pr="00CF1D8D">
        <w:rPr>
          <w:rFonts w:ascii="Garamond" w:hAnsi="Garamond"/>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023 general elections </w:t>
      </w:r>
      <w:r w:rsidR="00E17DCA">
        <w:rPr>
          <w:rFonts w:ascii="Garamond" w:hAnsi="Garamond"/>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w:t>
      </w:r>
      <w:r w:rsidRPr="00CF1D8D">
        <w:rPr>
          <w:rFonts w:ascii="Garamond" w:hAnsi="Garamond"/>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ultiple and intersecting, as the IReV </w:t>
      </w:r>
      <w:r w:rsidR="00BE29DB">
        <w:rPr>
          <w:rFonts w:ascii="Garamond" w:hAnsi="Garamond"/>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rver's</w:t>
      </w:r>
      <w:r w:rsidRPr="00CF1D8D">
        <w:rPr>
          <w:rFonts w:ascii="Garamond" w:hAnsi="Garamond"/>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imited bandwidth could not handle the volume of upload traffic from the 176, 847 polling units simultaneously</w:t>
      </w:r>
      <w:r w:rsidR="00E966E3">
        <w:rPr>
          <w:rFonts w:ascii="Garamond" w:hAnsi="Garamond"/>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966E3">
        <w:rPr>
          <w:rFonts w:ascii="Garamond" w:hAnsi="Garamond"/>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E966E3">
        <w:rPr>
          <w:rFonts w:ascii="Garamond" w:hAnsi="Garamond"/>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Oladimeji&lt;/Author&gt;&lt;Year&gt;2023&lt;/Year&gt;&lt;RecNum&gt;453&lt;/RecNum&gt;&lt;DisplayText&gt;(Oladimeji&lt;style face="italic"&gt; et al.&lt;/style&gt;, 2023)&lt;/DisplayText&gt;&lt;record&gt;&lt;rec-number&gt;453&lt;/rec-number&gt;&lt;foreign-keys&gt;&lt;key app="EN" db-id="st2xddf5sta2s8eawwzpx95xswd209z29spx" timestamp="1779352500"&gt;453&lt;/key&gt;&lt;/foreign-keys&gt;&lt;ref-type name="Journal Article"&gt;17&lt;/ref-type&gt;&lt;contributors&gt;&lt;authors&gt;&lt;author&gt;Oladimeji, SA&lt;/author&gt;&lt;author&gt;Madu, FU&lt;/author&gt;&lt;author&gt;Obioha, I&lt;/author&gt;&lt;author&gt;Emeagi, OI&lt;/author&gt;&lt;author&gt;Okpara, EI&lt;/author&gt;&lt;/authors&gt;&lt;/contributors&gt;&lt;titles&gt;&lt;title&gt;Cyber Attacks and its Mitigation: A Review of Cyber Attacks on INEC IREV in the last 2023 Presidential Elections&lt;/title&gt;&lt;/titles&gt;&lt;dates&gt;&lt;year&gt;2023&lt;/year&gt;&lt;/dates&gt;&lt;urls&gt;&lt;/urls&gt;&lt;/record&gt;&lt;/Cite&gt;&lt;/EndNote&gt;</w:instrText>
      </w:r>
      <w:r w:rsidR="00E966E3">
        <w:rPr>
          <w:rFonts w:ascii="Garamond" w:hAnsi="Garamond"/>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E966E3">
        <w:rPr>
          <w:rFonts w:ascii="Garamond" w:hAnsi="Garamond"/>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ladimeji</w:t>
      </w:r>
      <w:r w:rsidR="00E966E3" w:rsidRPr="00E966E3">
        <w:rPr>
          <w:rFonts w:ascii="Garamond" w:hAnsi="Garamond"/>
          <w:i/>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E966E3">
        <w:rPr>
          <w:rFonts w:ascii="Garamond" w:hAnsi="Garamond"/>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3)</w:t>
      </w:r>
      <w:r w:rsidR="00E966E3">
        <w:rPr>
          <w:rFonts w:ascii="Garamond" w:hAnsi="Garamond"/>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CF1D8D">
        <w:rPr>
          <w:rFonts w:ascii="Garamond" w:hAnsi="Garamond"/>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E707B">
        <w:rPr>
          <w:rFonts w:ascii="Garamond" w:hAnsi="Garamond"/>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owever, </w:t>
      </w:r>
      <w:r w:rsidR="00481A9D">
        <w:rPr>
          <w:rFonts w:ascii="Garamond" w:hAnsi="Garamond"/>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00706AD9"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cording to </w:t>
      </w:r>
      <w:r w:rsidR="004573AE"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w:t>
      </w:r>
      <w:r w:rsidR="00481A9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xplanations</w:t>
      </w:r>
      <w:r w:rsidR="004573AE"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w:t>
      </w:r>
      <w:r w:rsidR="00442159"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chnical </w:t>
      </w:r>
      <w:r w:rsidR="0008624F"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nags</w:t>
      </w:r>
      <w:r w:rsidR="00830225"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A0E7B"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ere neither intentional nor man-made</w:t>
      </w:r>
      <w:r w:rsidR="00273064"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as the national ass</w:t>
      </w:r>
      <w:r w:rsidR="00E55A6E"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mbly (NASS) election results were ef</w:t>
      </w:r>
      <w:r w:rsidR="00DB1515"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rtlessly </w:t>
      </w:r>
      <w:r w:rsidR="0007183C"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ansmitted and published </w:t>
      </w:r>
      <w:r w:rsidR="0070444C"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n the Public </w:t>
      </w:r>
      <w:r w:rsidR="00DB1515"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ReV</w:t>
      </w:r>
      <w:r w:rsidR="0070444C"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latform, </w:t>
      </w:r>
      <w:r w:rsidR="00DB1515"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ecause </w:t>
      </w:r>
      <w:r w:rsidR="00E2401A"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IReV application was structured on </w:t>
      </w:r>
      <w:r w:rsidR="0008624F"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00FD69F2"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tate-by-state basis with a folder </w:t>
      </w:r>
      <w:r w:rsidR="00C42387"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ierarchy for each </w:t>
      </w:r>
      <w:r w:rsidR="0008624F"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ult</w:t>
      </w:r>
      <w:r w:rsidR="00C42387"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uilt into the process</w:t>
      </w:r>
      <w:r w:rsidR="00BE7B50"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or </w:t>
      </w:r>
      <w:r w:rsidR="0008624F"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BE7B50"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w:t>
      </w:r>
      <w:r w:rsidR="00426C23"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owever, this was not the case for the presidential election</w:t>
      </w:r>
      <w:r w:rsidR="00D40251"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sult</w:t>
      </w:r>
      <w:r w:rsidR="00CB51F4"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ecause it could not be mapped </w:t>
      </w:r>
      <w:r w:rsidR="00EA5D96"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o any state </w:t>
      </w:r>
      <w:r w:rsidR="0008624F"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w:t>
      </w:r>
      <w:r w:rsidR="00EA5D96"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database</w:t>
      </w:r>
      <w:r w:rsidR="006D1755"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causing</w:t>
      </w:r>
      <w:r w:rsidR="001A20A9"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8624F"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return</w:t>
      </w:r>
      <w:r w:rsidR="001D000A"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w:t>
      </w:r>
      <w:r w:rsidR="001A20A9"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r w:rsidR="002B11A4" w:rsidRPr="005D14A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ror messages</w:t>
      </w:r>
      <w:r w:rsidR="009D054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97D38"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B97D38"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jayi&lt;/Author&gt;&lt;Year&gt;2025&lt;/Year&gt;&lt;RecNum&gt;15&lt;/RecNum&gt;&lt;DisplayText&gt;(Ajayi, 2025)&lt;/DisplayText&gt;&lt;record&gt;&lt;rec-number&gt;15&lt;/rec-number&gt;&lt;foreign-keys&gt;&lt;key app="EN" db-id="st2xddf5sta2s8eawwzpx95xswd209z29spx" timestamp="1774039771"&gt;15&lt;/key&gt;&lt;/foreign-keys&gt;&lt;ref-type name="Journal Article"&gt;17&lt;/ref-type&gt;&lt;contributors&gt;&lt;authors&gt;&lt;author&gt;Ajayi,&lt;/author&gt;&lt;/authors&gt;&lt;/contributors&gt;&lt;titles&gt;&lt;title&gt;Independt National Electoral Commission (INEC) AND The 2023 General Elections In Nigeria: Unveiling The Success, Challenges and Lessons&lt;/title&gt;&lt;secondary-title&gt;Annual Faculty Lecture 2025 of Faculty the Social Science, Ekiti State University Ado-Ekiti, Nigeria&lt;/secondary-title&gt;&lt;/titles&gt;&lt;periodical&gt;&lt;full-title&gt;Annual Faculty Lecture 2025 of Faculty the Social Science, Ekiti State University Ado-Ekiti, Nigeria&lt;/full-title&gt;&lt;/periodical&gt;&lt;pages&gt;29-30&lt;/pages&gt;&lt;section&gt;Articles&lt;/section&gt;&lt;dates&gt;&lt;year&gt;2025&lt;/year&gt;&lt;pub-dates&gt;&lt;date&gt;03/18&lt;/date&gt;&lt;/pub-dates&gt;&lt;/dates&gt;&lt;work-type&gt;Faculty Lecture&lt;/work-type&gt;&lt;urls&gt;&lt;/urls&gt;&lt;access-date&gt;2025/03/18&lt;/access-date&gt;&lt;/record&gt;&lt;/Cite&gt;&lt;/EndNote&gt;</w:instrText>
      </w:r>
      <w:r w:rsidR="00B97D38"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B97D38" w:rsidRPr="008754B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jayi, 2025)</w:t>
      </w:r>
      <w:r w:rsidR="00B97D38"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091223"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091223"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6F3D2B"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jayi, 2025)</w:t>
      </w:r>
      <w:r w:rsidR="00091223"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2B11A4"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82DBF"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08624F"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gerian Communications</w:t>
      </w:r>
      <w:r w:rsidR="00D82DBF"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mmission (NCC)</w:t>
      </w:r>
      <w:r w:rsidR="00A54A99"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so confirmed that </w:t>
      </w:r>
      <w:r w:rsidR="00586BA8"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INEC portal </w:t>
      </w:r>
      <w:r w:rsidR="00AF7EE8"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as</w:t>
      </w:r>
      <w:r w:rsidR="00586BA8"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ubjected to a </w:t>
      </w:r>
      <w:r w:rsidR="00BC4118"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tal </w:t>
      </w:r>
      <w:r w:rsidR="0008624F"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f </w:t>
      </w:r>
      <w:r w:rsidR="00BC4118"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12 </w:t>
      </w:r>
      <w:r w:rsidR="0008624F"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llion</w:t>
      </w:r>
      <w:r w:rsidR="00BC4118"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8624F"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yberattacks</w:t>
      </w:r>
      <w:r w:rsidR="00191BA5"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uring the presidential elections</w:t>
      </w:r>
      <w:r w:rsidR="0008624F"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191BA5"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ming from </w:t>
      </w:r>
      <w:r w:rsidR="00880447"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oth within and outside of Nigeria</w:t>
      </w:r>
      <w:r w:rsid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B7FDA"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AB6F31"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jayi&lt;/Author&gt;&lt;Year&gt;2025&lt;/Year&gt;&lt;RecNum&gt;15&lt;/RecNum&gt;&lt;DisplayText&gt;(Ajayi, 2025)&lt;/DisplayText&gt;&lt;record&gt;&lt;rec-number&gt;15&lt;/rec-number&gt;&lt;foreign-keys&gt;&lt;key app="EN" db-id="st2xddf5sta2s8eawwzpx95xswd209z29spx" timestamp="1774039771"&gt;15&lt;/key&gt;&lt;/foreign-keys&gt;&lt;ref-type name="Journal Article"&gt;17&lt;/ref-type&gt;&lt;contributors&gt;&lt;authors&gt;&lt;author&gt;Ajayi,&lt;/author&gt;&lt;/authors&gt;&lt;/contributors&gt;&lt;titles&gt;&lt;title&gt;Independt National Electoral Commission (INEC) AND The 2023 General Elections In Nigeria: Unveiling The Success, Challenges and Lessons&lt;/title&gt;&lt;secondary-title&gt;Annual Faculty Lecture 2025 of Faculty the Social Science, Ekiti State University Ado-Ekiti, Nigeria&lt;/secondary-title&gt;&lt;/titles&gt;&lt;periodical&gt;&lt;full-title&gt;Annual Faculty Lecture 2025 of Faculty the Social Science, Ekiti State University Ado-Ekiti, Nigeria&lt;/full-title&gt;&lt;/periodical&gt;&lt;pages&gt;29-30&lt;/pages&gt;&lt;section&gt;Articles&lt;/section&gt;&lt;dates&gt;&lt;year&gt;2025&lt;/year&gt;&lt;pub-dates&gt;&lt;date&gt;03/18&lt;/date&gt;&lt;/pub-dates&gt;&lt;/dates&gt;&lt;work-type&gt;Faculty Lecture&lt;/work-type&gt;&lt;urls&gt;&lt;/urls&gt;&lt;access-date&gt;2025/03/18&lt;/access-date&gt;&lt;/record&gt;&lt;/Cite&gt;&lt;/EndNote&gt;</w:instrText>
      </w:r>
      <w:r w:rsidR="00FB7FDA"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AB6F31" w:rsidRPr="008754B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jayi, 2025)</w:t>
      </w:r>
      <w:r w:rsidR="00FB7FDA"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880447" w:rsidRPr="008754B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5E7D40FE" w14:textId="0D370A72" w:rsidR="00BC20D4" w:rsidRPr="00A47A0A" w:rsidRDefault="00C17BE8" w:rsidP="00B46633">
      <w:pPr>
        <w:pStyle w:val="NormalWeb"/>
        <w:jc w:val="both"/>
        <w:rPr>
          <w:rFonts w:ascii="Garamond" w:hAnsi="Garamond" w:cstheme="majorBidi"/>
          <w:color w:val="EE000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 reported by the 2023 European Union Election</w:t>
      </w:r>
      <w:r w:rsidR="00F97ADE"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bservation Mission to Nigeria, </w:t>
      </w:r>
      <w:r w:rsidR="00994B21"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opacity of the INEC electoral technologies, </w:t>
      </w:r>
      <w:r w:rsidR="00496B5A"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or pre-election pilot testing</w:t>
      </w:r>
      <w:r w:rsidR="00467DCC"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the </w:t>
      </w:r>
      <w:r w:rsidR="002C6055"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w:t>
      </w:r>
      <w:r w:rsidR="00467DCC"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chs</w:t>
      </w:r>
      <w:r w:rsidR="00496B5A"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00823F01"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lack of due diligence </w:t>
      </w:r>
      <w:r w:rsidR="0008624F"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w:t>
      </w:r>
      <w:r w:rsidR="000A6846"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EC staff training</w:t>
      </w:r>
      <w:r w:rsidR="00A56C16"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re</w:t>
      </w:r>
      <w:r w:rsidR="00EA5B2C"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so </w:t>
      </w:r>
      <w:r w:rsidR="00A56C16"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termining factors</w:t>
      </w:r>
      <w:r w:rsid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73652"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AB6F31"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EUEOM&lt;/Author&gt;&lt;Year&gt;2023&lt;/Year&gt;&lt;RecNum&gt;101&lt;/RecNum&gt;&lt;DisplayText&gt;(EUEOM, 2023)&lt;/DisplayText&gt;&lt;record&gt;&lt;rec-number&gt;101&lt;/rec-number&gt;&lt;foreign-keys&gt;&lt;key app="EN" db-id="st2xddf5sta2s8eawwzpx95xswd209z29spx" timestamp="1774039778"&gt;101&lt;/key&gt;&lt;/foreign-keys&gt;&lt;ref-type name="Journal Article"&gt;17&lt;/ref-type&gt;&lt;contributors&gt;&lt;authors&gt;&lt;author&gt;EUEOM,  &lt;/author&gt;&lt;/authors&gt;&lt;/contributors&gt;&lt;titles&gt;&lt;title&gt;European Union Election Observation Mission NIGERIA&lt;/title&gt;&lt;/titles&gt;&lt;dates&gt;&lt;year&gt;2023&lt;/year&gt;&lt;pub-dates&gt;&lt;date&gt;27.06.2023&lt;/date&gt;&lt;/pub-dates&gt;&lt;/dates&gt;&lt;urls&gt;&lt;related-urls&gt;&lt;url&gt;https://www.eeas.europa.eu/eom-nigeria-2023/european-union-election-observation-mission-nigeria-2023-final-report_en&lt;/url&gt;&lt;/related-urls&gt;&lt;/urls&gt;&lt;/record&gt;&lt;/Cite&gt;&lt;/EndNote&gt;</w:instrText>
      </w:r>
      <w:r w:rsidR="00473652"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AB6F31" w:rsidRPr="008754B2">
        <w:rPr>
          <w:rFonts w:ascii="Garamond" w:hAnsi="Garamond" w:cstheme="majorBidi"/>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UEOM, 2023)</w:t>
      </w:r>
      <w:r w:rsidR="00473652"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BA1C4B" w:rsidRPr="008754B2">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3827FE" w:rsidRPr="00772BB9">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50A8C"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3F200E" w:rsidRPr="00B46633">
        <w:rPr>
          <w:rFonts w:ascii="Garamond" w:hAnsi="Garamon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ernational Republican Institute and National Democratic Institute</w:t>
      </w:r>
      <w:r w:rsidR="00B46633" w:rsidRPr="00B46633">
        <w:rPr>
          <w:rFonts w:ascii="Garamond" w:hAnsi="Garamon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44E6C"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50A8C"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RI-NDI</w:t>
      </w:r>
      <w:r w:rsidR="00444E6C"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50A8C"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44F0B"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Joint Observation Mission </w:t>
      </w:r>
      <w:r w:rsidR="0085398C"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ported </w:t>
      </w:r>
      <w:r w:rsidR="002E7BD2"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w:t>
      </w:r>
      <w:r w:rsidR="0008624F"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D13202"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VAS </w:t>
      </w:r>
      <w:r w:rsidR="005B5E81"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ngerprint verification component </w:t>
      </w:r>
      <w:r w:rsidR="003B5254"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unctioned </w:t>
      </w:r>
      <w:r w:rsidR="00FE4F72"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efully compared to </w:t>
      </w:r>
      <w:r w:rsidR="005F6B4A"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facial recognition. This finding</w:t>
      </w:r>
      <w:r w:rsidR="00971774"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a</w:t>
      </w:r>
      <w:r w:rsidR="002E7BD2"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 </w:t>
      </w:r>
      <w:r w:rsidR="00971774"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00301BDE"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mpelling implication</w:t>
      </w:r>
      <w:r w:rsidR="00971774"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or the </w:t>
      </w:r>
      <w:r w:rsidR="008F2425"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derly voters and those whose </w:t>
      </w:r>
      <w:r w:rsidR="00976A2B"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ngerprint</w:t>
      </w:r>
      <w:r w:rsidR="00301BDE"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w:t>
      </w:r>
      <w:r w:rsidR="00976A2B"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ve aged</w:t>
      </w:r>
      <w:r w:rsidR="00301BDE"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r </w:t>
      </w:r>
      <w:r w:rsidR="003A258D"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orn out</w:t>
      </w:r>
      <w:r w:rsidR="00976A2B"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ue </w:t>
      </w:r>
      <w:r w:rsidR="00A47A0A"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w:t>
      </w:r>
      <w:r w:rsidR="00976A2B"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ard </w:t>
      </w:r>
      <w:r w:rsidR="00A47A0A"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bour</w:t>
      </w:r>
      <w:r w:rsidR="00E534AF"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64B1E"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fldData xml:space="preserve">PEVuZE5vdGU+PENpdGU+PEF1dGhvcj5TaWJlPC9BdXRob3I+PFllYXI+MjAyMzwvWWVhcj48UmVj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=
</w:fldData>
        </w:fldChar>
      </w:r>
      <w:r w:rsidR="00EB5A9A"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w:instrText>
      </w:r>
      <w:r w:rsidR="00EB5A9A"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fldData xml:space="preserve">PEVuZE5vdGU+PENpdGU+PEF1dGhvcj5TaWJlPC9BdXRob3I+PFllYXI+MjAyMzwvWWVhcj48UmVj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=
</w:fldData>
        </w:fldChar>
      </w:r>
      <w:r w:rsidR="00EB5A9A"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DATA </w:instrText>
      </w:r>
      <w:r w:rsidR="00EB5A9A"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EB5A9A"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064B1E"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064B1E"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EB5A9A" w:rsidRPr="00B46633">
        <w:rPr>
          <w:rFonts w:ascii="Garamond" w:hAnsi="Garamond" w:cstheme="majorBidi"/>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umbe &amp; Owa, 2024; Ogbadebo, 2025; Sibe &amp; Kaunert, 2023)</w:t>
      </w:r>
      <w:r w:rsidR="00064B1E" w:rsidRPr="00B46633">
        <w:rPr>
          <w:rFonts w:ascii="Garamond" w:hAnsi="Garamond"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F36AB5">
        <w:rPr>
          <w:rFonts w:asciiTheme="majorBidi" w:hAnsiTheme="majorBidi" w:cstheme="majorBid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06333428" w14:textId="0E2C909D" w:rsidR="00BC20D4" w:rsidRPr="00142ECB" w:rsidRDefault="006105A1"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n the other </w:t>
      </w:r>
      <w:r w:rsidR="003A258D"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nd</w:t>
      </w:r>
      <w:r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C4334"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6C4334"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 AuthorYear="1"&gt;&lt;Author&gt;Fatai&lt;/Author&gt;&lt;Year&gt;2023&lt;/Year&gt;&lt;RecNum&gt;457&lt;/RecNum&gt;&lt;DisplayText&gt;Fatai (2023)&lt;/DisplayText&gt;&lt;record&gt;&lt;rec-number&gt;457&lt;/rec-number&gt;&lt;foreign-keys&gt;&lt;key app="EN" db-id="st2xddf5sta2s8eawwzpx95xswd209z29spx" timestamp="1779715693"&gt;457&lt;/key&gt;&lt;/foreign-keys&gt;&lt;ref-type name="Journal Article"&gt;17&lt;/ref-type&gt;&lt;contributors&gt;&lt;authors&gt;&lt;author&gt;Fatai, A&lt;/author&gt;&lt;/authors&gt;&lt;/contributors&gt;&lt;titles&gt;&lt;title&gt;Nigeria’s election was nearly derailed by technology-but biometric devices weren’t the problem&lt;/title&gt;&lt;secondary-title&gt;The Conversation&lt;/secondary-title&gt;&lt;/titles&gt;&lt;periodical&gt;&lt;full-title&gt;The Conversation&lt;/full-title&gt;&lt;/periodical&gt;&lt;dates&gt;&lt;year&gt;2023&lt;/year&gt;&lt;/dates&gt;&lt;urls&gt;&lt;/urls&gt;&lt;/record&gt;&lt;/Cite&gt;&lt;/EndNote&gt;</w:instrText>
      </w:r>
      <w:r w:rsidR="006C4334"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6C4334" w:rsidRPr="000553D5">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tai (2023)</w:t>
      </w:r>
      <w:r w:rsidR="006C4334"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3D25C2"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rgued that </w:t>
      </w:r>
      <w:r w:rsidR="00157964"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ttributing </w:t>
      </w:r>
      <w:r w:rsidR="00091646"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consequential failure of the 2023 presidential elections </w:t>
      </w:r>
      <w:r w:rsidR="005C1ED1"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electoral technologies </w:t>
      </w:r>
      <w:r w:rsidR="00D3669C"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as inaccurate</w:t>
      </w:r>
      <w:r w:rsidR="002354E5"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bec</w:t>
      </w:r>
      <w:r w:rsidR="001E1AC0"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use BVAS and IReV technically performed as </w:t>
      </w:r>
      <w:r w:rsidR="00714A8C"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xpected in the majority of </w:t>
      </w:r>
      <w:r w:rsidR="00CC0096"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polling units across the nation where they were </w:t>
      </w:r>
      <w:r w:rsidR="0051675A"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equately deployed. He note</w:t>
      </w:r>
      <w:r w:rsidR="005E7B10"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 that the </w:t>
      </w:r>
      <w:r w:rsidR="00FA25CF"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ailure of </w:t>
      </w:r>
      <w:r w:rsidR="005E7B10"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integrity happened </w:t>
      </w:r>
      <w:r w:rsidR="006E580C"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t the </w:t>
      </w:r>
      <w:r w:rsidR="005E7B10"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ages where human</w:t>
      </w:r>
      <w:r w:rsidR="00FC14D4"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E580C"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eractions</w:t>
      </w:r>
      <w:r w:rsidR="003A258D"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59167E"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uch as </w:t>
      </w:r>
      <w:r w:rsidR="003A258D"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ose</w:t>
      </w:r>
      <w:r w:rsidR="0059167E"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B1986"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rom t</w:t>
      </w:r>
      <w:r w:rsidR="008C573E"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e presiding officers, collation officers and political </w:t>
      </w:r>
      <w:r w:rsidR="00317C26"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ppointees</w:t>
      </w:r>
      <w:r w:rsidR="002E6489"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y </w:t>
      </w:r>
      <w:r w:rsidR="003A258D"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re </w:t>
      </w:r>
      <w:r w:rsidR="002E6489"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ones who</w:t>
      </w:r>
      <w:r w:rsidR="000E69BE"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ubscribe</w:t>
      </w:r>
      <w:r w:rsidR="002E6489"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r w:rsidR="000E69BE"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w:t>
      </w:r>
      <w:r w:rsidR="00D63F5D"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excessive discretion against the reconciliation of the </w:t>
      </w:r>
      <w:r w:rsidR="004E33E8"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data transmitted </w:t>
      </w:r>
      <w:r w:rsidR="009F009D"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ronically with</w:t>
      </w:r>
      <w:r w:rsidR="00155E70"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anually recorded result sheets. </w:t>
      </w:r>
      <w:r w:rsidR="00477BC9"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us, the</w:t>
      </w:r>
      <w:r w:rsidR="003137EE"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tentional decision </w:t>
      </w:r>
      <w:r w:rsidR="00DF1E0D"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ot </w:t>
      </w:r>
      <w:r w:rsidR="003A258D"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w:t>
      </w:r>
      <w:r w:rsidR="00DF1E0D"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ansmit election </w:t>
      </w:r>
      <w:r w:rsidR="00317C26"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ults</w:t>
      </w:r>
      <w:r w:rsidR="00DF1E0D"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real-time</w:t>
      </w:r>
      <w:r w:rsidR="00A374CD"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characterised as a breach of</w:t>
      </w:r>
      <w:r w:rsidR="00D41CE3"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igeria’s Electoral Act 2022 and the INEC electoral guideline</w:t>
      </w:r>
      <w:r w:rsidR="005F2BAC"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0553D5"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0553D5"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kah&lt;/Author&gt;&lt;Year&gt;2024&lt;/Year&gt;&lt;RecNum&gt;440&lt;/RecNum&gt;&lt;DisplayText&gt;(Akah&lt;style face="italic"&gt; et al.&lt;/style&gt;, 2024)&lt;/DisplayText&gt;&lt;record&gt;&lt;rec-number&gt;440&lt;/rec-number&gt;&lt;foreign-keys&gt;&lt;key app="EN" db-id="st2xddf5sta2s8eawwzpx95xswd209z29spx" timestamp="1779270883"&gt;440&lt;/key&gt;&lt;/foreign-keys&gt;&lt;ref-type name="Journal Article"&gt;17&lt;/ref-type&gt;&lt;contributors&gt;&lt;authors&gt;&lt;author&gt;Akah, Augustine Ugar&lt;/author&gt;&lt;author&gt;Edino, Ojonimi Ferdinand&lt;/author&gt;&lt;author&gt;Agbor, Uno Ijim&lt;/author&gt;&lt;author&gt;Nwagboso, Chris Iwejuo&lt;/author&gt;&lt;author&gt;Musa, Andrawus&lt;/author&gt;&lt;author&gt;Adams, John Anyabe&lt;/author&gt;&lt;author&gt;Ebegbulem, Joseph&lt;/author&gt;&lt;author&gt;Eja, Terrence Richard&lt;/author&gt;&lt;author&gt;Bassey, Ugo Samuel&lt;/author&gt;&lt;author&gt;Ogar, Joy Iyeumbe&lt;/author&gt;&lt;/authors&gt;&lt;/contributors&gt;&lt;titles&gt;&lt;title&gt;Elections Administration and Bimodal Voter Accreditation System (BVAS) Technology: Interrogating the 2023 Nigerian Presidential Election&lt;/title&gt;&lt;secondary-title&gt;International Journal of Public Administration in the Digital Age (IJPADA)&lt;/secondary-title&gt;&lt;/titles&gt;&lt;periodical&gt;&lt;full-title&gt;International Journal of Public Administration in the Digital Age (IJPADA)&lt;/full-title&gt;&lt;/periodical&gt;&lt;pages&gt;1-30&lt;/pages&gt;&lt;volume&gt;11&lt;/volume&gt;&lt;number&gt;1&lt;/number&gt;&lt;dates&gt;&lt;year&gt;2024&lt;/year&gt;&lt;/dates&gt;&lt;urls&gt;&lt;/urls&gt;&lt;/record&gt;&lt;/Cite&gt;&lt;/EndNote&gt;</w:instrText>
      </w:r>
      <w:r w:rsidR="000553D5"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0553D5" w:rsidRPr="000553D5">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kah</w:t>
      </w:r>
      <w:r w:rsidR="000553D5" w:rsidRPr="000553D5">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0553D5" w:rsidRPr="000553D5">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4)</w:t>
      </w:r>
      <w:r w:rsidR="000553D5"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C8122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F2BAC"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r w:rsidR="00C469A6"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d </w:t>
      </w:r>
      <w:r w:rsidR="005F2BAC"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ot </w:t>
      </w:r>
      <w:r w:rsidR="00867541"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rror</w:t>
      </w:r>
      <w:r w:rsidR="005F2BAC"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E26CB"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failure of the deployed electoral technologies, </w:t>
      </w:r>
      <w:r w:rsidR="00C469A6"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ut </w:t>
      </w:r>
      <w:r w:rsidR="00867541"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overnance failure</w:t>
      </w:r>
      <w:r w:rsidR="00DE7026"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 intentional subversion of electoral technologies </w:t>
      </w:r>
      <w:r w:rsidR="0060464F"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y the manpower entrusted </w:t>
      </w:r>
      <w:r w:rsidR="00667864"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ith </w:t>
      </w:r>
      <w:r w:rsidR="00317C26"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ir</w:t>
      </w:r>
      <w:r w:rsidR="00667864"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anagement </w:t>
      </w:r>
      <w:r w:rsidR="007D5B5E"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t>
      </w:r>
      <w:r w:rsidR="00982C3F" w:rsidRPr="000553D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ministration.</w:t>
      </w:r>
    </w:p>
    <w:p w14:paraId="2F9673FE" w14:textId="73DDFBEA" w:rsidR="00BC20D4" w:rsidRPr="00BB1C62" w:rsidRDefault="00154066" w:rsidP="00ED5B4D">
      <w:pPr>
        <w:pStyle w:val="Heading1"/>
        <w:jc w:val="both"/>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B1C62">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6</w:t>
      </w:r>
      <w:r w:rsidR="00982C3F" w:rsidRPr="00BB1C62">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tructural and </w:t>
      </w:r>
      <w:r w:rsidR="002F124B" w:rsidRPr="00BB1C62">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00982C3F" w:rsidRPr="00BB1C62">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frastructural </w:t>
      </w:r>
      <w:r w:rsidR="002F124B" w:rsidRPr="00BB1C62">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r w:rsidR="00982C3F" w:rsidRPr="00BB1C62">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nstraints on </w:t>
      </w:r>
      <w:r w:rsidR="002F124B" w:rsidRPr="00BB1C62">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r w:rsidR="00982C3F" w:rsidRPr="00BB1C62">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ectoral </w:t>
      </w:r>
      <w:r w:rsidR="002F124B" w:rsidRPr="00BB1C62">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r w:rsidR="00982C3F" w:rsidRPr="00BB1C62">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chnology</w:t>
      </w:r>
    </w:p>
    <w:p w14:paraId="39ECB16A" w14:textId="3FD51BEA" w:rsidR="00BC20D4" w:rsidRPr="00BB1C62" w:rsidRDefault="00154066" w:rsidP="00ED5B4D">
      <w:pPr>
        <w:pStyle w:val="Heading2"/>
        <w:jc w:val="both"/>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B1C62">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sidR="00982C3F" w:rsidRPr="00BB1C62">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1 The </w:t>
      </w:r>
      <w:r w:rsidR="00EC6349" w:rsidRPr="00BB1C62">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r w:rsidR="00982C3F" w:rsidRPr="00BB1C62">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gital </w:t>
      </w:r>
      <w:r w:rsidR="00EC6349" w:rsidRPr="00BB1C62">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r w:rsidR="00982C3F" w:rsidRPr="00BB1C62">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vide and </w:t>
      </w:r>
      <w:r w:rsidR="00EC6349" w:rsidRPr="00BB1C62">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rnet </w:t>
      </w:r>
      <w:r w:rsidR="001B6125" w:rsidRPr="00BB1C62">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r w:rsidR="00982C3F" w:rsidRPr="00BB1C62">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nnectivity </w:t>
      </w:r>
      <w:r w:rsidR="001B6125" w:rsidRPr="00BB1C62">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r w:rsidR="00982C3F" w:rsidRPr="00BB1C62">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isis</w:t>
      </w:r>
    </w:p>
    <w:p w14:paraId="485EF6B1" w14:textId="236DC3AF" w:rsidR="00BC20D4" w:rsidRPr="00814759" w:rsidRDefault="0068668F"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sessing </w:t>
      </w:r>
      <w:r w:rsidR="00322E5E"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performance of electoral technologies in Nigeria</w:t>
      </w:r>
      <w:r w:rsidR="006919F7"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thout factoring </w:t>
      </w:r>
      <w:r w:rsidR="00124047"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geria’s severe and uneven di</w:t>
      </w:r>
      <w:r w:rsidR="001D6CEE"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ital infrastructure deficit </w:t>
      </w:r>
      <w:r w:rsidR="00E314D0"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uld </w:t>
      </w:r>
      <w:r w:rsidR="00E70292"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ot be </w:t>
      </w:r>
      <w:r w:rsidR="00E314D0"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ccurate. </w:t>
      </w:r>
      <w:r w:rsidR="00101A6E"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igeria’s </w:t>
      </w:r>
      <w:r w:rsidR="00260B11"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rnet penetration </w:t>
      </w:r>
      <w:r w:rsidR="004B7947"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ate</w:t>
      </w:r>
      <w:r w:rsidR="000834BC"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ationally</w:t>
      </w:r>
      <w:r w:rsidR="004B7947"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 of </w:t>
      </w:r>
      <w:r w:rsidR="001C4589"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January 2023, </w:t>
      </w:r>
      <w:r w:rsidR="008E56A5"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55.4 </w:t>
      </w:r>
      <w:r w:rsidR="00E70292"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 cent</w:t>
      </w:r>
      <w:r w:rsidR="004700F9"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700F9"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4700F9"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Musa&lt;/Author&gt;&lt;Year&gt;2025&lt;/Year&gt;&lt;RecNum&gt;459&lt;/RecNum&gt;&lt;DisplayText&gt;(Musa&lt;style face="italic"&gt; et al.&lt;/style&gt;, 2025)&lt;/DisplayText&gt;&lt;record&gt;&lt;rec-number&gt;459&lt;/rec-number&gt;&lt;foreign-keys&gt;&lt;key app="EN" db-id="st2xddf5sta2s8eawwzpx95xswd209z29spx" timestamp="1781168781"&gt;459&lt;/key&gt;&lt;/foreign-keys&gt;&lt;ref-type name="Journal Article"&gt;17&lt;/ref-type&gt;&lt;contributors&gt;&lt;authors&gt;&lt;author&gt;Musa, Ibrahim&lt;/author&gt;&lt;author&gt;Njoku, Nneoma A&lt;/author&gt;&lt;author&gt;Magaji, Sule&lt;/author&gt;&lt;/authors&gt;&lt;/contributors&gt;&lt;titles&gt;&lt;title&gt;Analyzing the Economic Effects of Digital Infrastructure and Internet Accessibility on Nigeria’s Sustainable Development&lt;/title&gt;&lt;secondary-title&gt;Journal of Economics, Innovative Management and Entrepreneurship&lt;/secondary-title&gt;&lt;/titles&gt;&lt;periodical&gt;&lt;full-title&gt;Journal of Economics, Innovative Management and Entrepreneurship&lt;/full-title&gt;&lt;/periodical&gt;&lt;volume&gt;3&lt;/volume&gt;&lt;number&gt;3&lt;/number&gt;&lt;dates&gt;&lt;year&gt;2025&lt;/year&gt;&lt;/dates&gt;&lt;isbn&gt;3029-0791&lt;/isbn&gt;&lt;urls&gt;&lt;/urls&gt;&lt;/record&gt;&lt;/Cite&gt;&lt;/EndNote&gt;</w:instrText>
      </w:r>
      <w:r w:rsidR="004700F9"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4700F9" w:rsidRPr="00BB1C6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sa</w:t>
      </w:r>
      <w:r w:rsidR="004700F9" w:rsidRPr="00BB1C62">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4700F9" w:rsidRPr="00BB1C6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5)</w:t>
      </w:r>
      <w:r w:rsidR="004700F9"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B1274D"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is figure declined in 2025, leaving the national internet penetration </w:t>
      </w:r>
      <w:r w:rsidR="00C82C7A"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 Nigeria</w:t>
      </w:r>
      <w:r w:rsidR="00D56298"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t </w:t>
      </w:r>
      <w:r w:rsidR="00AC5F35"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5.4%</w:t>
      </w:r>
      <w:r w:rsidR="00DB7E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42ECB"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142ECB"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Okocha&lt;/Author&gt;&lt;Year&gt;2025&lt;/Year&gt;&lt;RecNum&gt;460&lt;/RecNum&gt;&lt;DisplayText&gt;(Okocha &amp;amp; James, 2025)&lt;/DisplayText&gt;&lt;record&gt;&lt;rec-number&gt;460&lt;/rec-number&gt;&lt;foreign-keys&gt;&lt;key app="EN" db-id="st2xddf5sta2s8eawwzpx95xswd209z29spx" timestamp="1781169031"&gt;460&lt;/key&gt;&lt;/foreign-keys&gt;&lt;ref-type name="Journal Article"&gt;17&lt;/ref-type&gt;&lt;contributors&gt;&lt;authors&gt;&lt;author&gt;Okocha, Desmond Onyemechi&lt;/author&gt;&lt;author&gt;James, Akpandem Friday&lt;/author&gt;&lt;/authors&gt;&lt;/contributors&gt;&lt;titles&gt;&lt;title&gt;EXPLORING PUBLIC RELATIONS IN A NETWORKED SOCIETY: DYNAMICS OF THE NIGERIAN EXPERIENCE&lt;/title&gt;&lt;secondary-title&gt;LWATI: A Journal of Contemporary Research&lt;/secondary-title&gt;&lt;/titles&gt;&lt;periodical&gt;&lt;full-title&gt;LWATI: A Journal of Contemporary Research&lt;/full-title&gt;&lt;/periodical&gt;&lt;volume&gt;22&lt;/volume&gt;&lt;number&gt;2&lt;/number&gt;&lt;dates&gt;&lt;year&gt;2025&lt;/year&gt;&lt;/dates&gt;&lt;isbn&gt;1813-2227&lt;/isbn&gt;&lt;urls&gt;&lt;/urls&gt;&lt;/record&gt;&lt;/Cite&gt;&lt;/EndNote&gt;</w:instrText>
      </w:r>
      <w:r w:rsidR="00142ECB"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142ECB" w:rsidRPr="00BB1C6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kocha &amp; James, 2025)</w:t>
      </w:r>
      <w:r w:rsidR="00142ECB"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0834BC"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42ECB"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ven with thi</w:t>
      </w:r>
      <w:r w:rsidR="00073610"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 huge declination</w:t>
      </w:r>
      <w:r w:rsidR="00B253EF"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just </w:t>
      </w:r>
      <w:r w:rsidR="00A06486"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o years, t</w:t>
      </w:r>
      <w:r w:rsidR="004F1C72"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is </w:t>
      </w:r>
      <w:r w:rsidR="00E94EC6"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ggregated </w:t>
      </w:r>
      <w:r w:rsidR="00605959"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w:t>
      </w:r>
      <w:r w:rsidR="001B04FA"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as somewhat ambiguous a</w:t>
      </w:r>
      <w:r w:rsidR="000F2836"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 it</w:t>
      </w:r>
      <w:r w:rsidR="0001365D"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F2836"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id</w:t>
      </w:r>
      <w:r w:rsidR="00EF0A8B"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77FAA"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reality of a profound urban-</w:t>
      </w:r>
      <w:r w:rsidR="00083893" w:rsidRPr="00BB1C6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ural divide. </w:t>
      </w:r>
      <w:r w:rsidR="0053464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534647" w:rsidRPr="00DB7E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00540C55" w:rsidRPr="00DB7E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ternet penetration in Nigeria’s urban areas stood at approximately 57</w:t>
      </w:r>
      <w:r w:rsidR="001F14A7" w:rsidRPr="00DB7E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540C55" w:rsidRPr="00DB7E5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h</w:t>
      </w:r>
      <w:r w:rsidR="00540C55"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le rural communities recorded only 23</w:t>
      </w:r>
      <w:r w:rsidR="001F14A7"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DB7E56"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F558F"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FF558F"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minu&lt;/Author&gt;&lt;Year&gt;2025&lt;/Year&gt;&lt;RecNum&gt;461&lt;/RecNum&gt;&lt;DisplayText&gt;(Aminu, 2025)&lt;/DisplayText&gt;&lt;record&gt;&lt;rec-number&gt;461&lt;/rec-number&gt;&lt;foreign-keys&gt;&lt;key app="EN" db-id="st2xddf5sta2s8eawwzpx95xswd209z29spx" timestamp="1781169769"&gt;461&lt;/key&gt;&lt;/foreign-keys&gt;&lt;ref-type name="Journal Article"&gt;17&lt;/ref-type&gt;&lt;contributors&gt;&lt;authors&gt;&lt;author&gt;Aminu, Maida&lt;/author&gt;&lt;/authors&gt;&lt;/contributors&gt;&lt;titles&gt;&lt;title&gt;Rural connectivity and broadband access in Nigeria as of 2025&lt;/title&gt;&lt;secondary-title&gt;Nigerian Communications Commission (NCC)&lt;/secondary-title&gt;&lt;/titles&gt;&lt;periodical&gt;&lt;full-title&gt;Nigerian Communications Commission (NCC)&lt;/full-title&gt;&lt;/periodical&gt;&lt;dates&gt;&lt;year&gt;2025&lt;/year&gt;&lt;/dates&gt;&lt;urls&gt;&lt;related-urls&gt;&lt;url&gt; https://www.ncc.gov.ng&lt;/url&gt;&lt;/related-urls&gt;&lt;/urls&gt;&lt;/record&gt;&lt;/Cite&gt;&lt;/EndNote&gt;</w:instrText>
      </w:r>
      <w:r w:rsidR="00FF558F"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F558F" w:rsidRPr="00914C71">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minu, 2025)</w:t>
      </w:r>
      <w:r w:rsidR="00FF558F"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BE1724"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01C35"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implies that </w:t>
      </w:r>
      <w:r w:rsidR="004B739D"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igeria’s </w:t>
      </w:r>
      <w:r w:rsidR="00094917"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76,846 polling units were located</w:t>
      </w:r>
      <w:r w:rsidR="00CF475F"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w:t>
      </w:r>
      <w:r w:rsidR="006F7DAD"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ocations with </w:t>
      </w:r>
      <w:r w:rsidR="00C01C35"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00982C3F"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sproportionate share</w:t>
      </w:r>
      <w:r w:rsidR="00647A64"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11E1A"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f </w:t>
      </w:r>
      <w:r w:rsidR="00647A64"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rnet </w:t>
      </w:r>
      <w:r w:rsidR="00C8209E"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etration</w:t>
      </w:r>
      <w:r w:rsidR="00647A64"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18243F"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us, the BVAS election results </w:t>
      </w:r>
      <w:r w:rsidR="0095112B"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nsmission</w:t>
      </w:r>
      <w:r w:rsidR="00647A64"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5112B"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uffered </w:t>
      </w:r>
      <w:r w:rsidR="00A00EFB"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hronic internet connectivity </w:t>
      </w:r>
      <w:r w:rsidR="00E70292"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mitations</w:t>
      </w:r>
      <w:r w:rsidR="00AE493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866FD"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B866FD"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Freedom-House&lt;/Author&gt;&lt;Year&gt;2023&lt;/Year&gt;&lt;RecNum&gt;462&lt;/RecNum&gt;&lt;DisplayText&gt;(Freedom-House, 2023)&lt;/DisplayText&gt;&lt;record&gt;&lt;rec-number&gt;462&lt;/rec-number&gt;&lt;foreign-keys&gt;&lt;key app="EN" db-id="st2xddf5sta2s8eawwzpx95xswd209z29spx" timestamp="1781170247"&gt;462&lt;/key&gt;&lt;/foreign-keys&gt;&lt;ref-type name="Journal Article"&gt;17&lt;/ref-type&gt;&lt;contributors&gt;&lt;authors&gt;&lt;author&gt;Freedom-House,&lt;/author&gt;&lt;/authors&gt;&lt;/contributors&gt;&lt;titles&gt;&lt;title&gt;Freedom on the Net 2023: Nigeria country report</w:instrText>
      </w:r>
      <w:r w:rsidR="00B866FD" w:rsidRPr="00914C71">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B866FD"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title&gt;&lt;secondary-title&gt;Freedom House.&lt;/secondary-title&gt;&lt;/titles&gt;&lt;periodical&gt;&lt;full-title&gt;Freedom House.&lt;/full-title&gt;&lt;/periodical&gt;&lt;dates&gt;&lt;year&gt;2023&lt;/year&gt;&lt;/dates&gt;&lt;urls&gt;&lt;related-urls&gt;&lt;url&gt;https://freedomhouse.org/country/nigeria/freedom-net/2023</w:instrText>
      </w:r>
      <w:r w:rsidR="00B866FD" w:rsidRPr="00914C71">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B866FD"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url&gt;&lt;/related-urls&gt;&lt;/urls&gt;&lt;/record&gt;&lt;/Cite&gt;&lt;/EndNote&gt;</w:instrText>
      </w:r>
      <w:r w:rsidR="00B866FD"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B866FD" w:rsidRPr="00914C71">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reedom-House, 2023)</w:t>
      </w:r>
      <w:r w:rsidR="00B866FD" w:rsidRPr="00914C71">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116014">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17CFA"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was also </w:t>
      </w:r>
      <w:r w:rsidR="00027026"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ported, based on the broadband analysis </w:t>
      </w:r>
      <w:r w:rsidR="00820122"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ducted by </w:t>
      </w:r>
      <w:r w:rsidR="00E70292"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820122"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igerian </w:t>
      </w:r>
      <w:r w:rsidR="00E70292"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mmunications</w:t>
      </w:r>
      <w:r w:rsidR="00187869"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mmission, </w:t>
      </w:r>
      <w:r w:rsidR="00E81C31"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there were </w:t>
      </w:r>
      <w:r w:rsidR="00982C3F"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834</w:t>
      </w:r>
      <w:r w:rsidR="009B7255"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dentified </w:t>
      </w:r>
      <w:r w:rsidR="00982C3F"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mmunities classified</w:t>
      </w:r>
      <w:r w:rsidR="009B7255"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 </w:t>
      </w:r>
      <w:r w:rsidR="000316A3"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ither the unserved or </w:t>
      </w:r>
      <w:r w:rsidR="00EE5430"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derserved</w:t>
      </w:r>
      <w:r w:rsidR="00AB6C48"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D85FD9"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centrated in the </w:t>
      </w:r>
      <w:r w:rsidR="00337369"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ery </w:t>
      </w:r>
      <w:r w:rsidR="002C00D5"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eas (</w:t>
      </w:r>
      <w:r w:rsidR="00337369"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rth-East, North-West, and Niger Delta</w:t>
      </w:r>
      <w:r w:rsidR="007D449C"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37369"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ere</w:t>
      </w:r>
      <w:r w:rsidR="00DC6E96"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electoral in</w:t>
      </w:r>
      <w:r w:rsidR="00116014"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grity concern </w:t>
      </w:r>
      <w:r w:rsidR="00D165CF"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as</w:t>
      </w:r>
      <w:r w:rsidR="00116014" w:rsidRPr="007C2B5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ost sever</w:t>
      </w:r>
      <w:r w:rsidR="00116014"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r w:rsidR="00AE493B"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E493B"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32B1D"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Freedom-House&lt;/Author&gt;&lt;Year&gt;2023&lt;/Year&gt;&lt;RecNum&gt;462&lt;/RecNum&gt;&lt;DisplayText&gt;(Aminu, 2025; Freedom-House, 2023)&lt;/DisplayText&gt;&lt;record&gt;&lt;rec-number&gt;462&lt;/rec-number&gt;&lt;foreign-keys&gt;&lt;key app="EN" db-id="st2xddf5sta2s8eawwzpx95xswd209z29spx" timestamp="1781170247"&gt;462&lt;/key&gt;&lt;/foreign-keys&gt;&lt;ref-type name="Journal Article"&gt;17&lt;/ref-type&gt;&lt;contributors&gt;&lt;authors&gt;&lt;author&gt;Freedom-House,&lt;/author&gt;&lt;/authors&gt;&lt;/contributors&gt;&lt;titles&gt;&lt;title&gt;Freedom on the Net 2023: Nigeria country report</w:instrText>
      </w:r>
      <w:r w:rsidR="00332B1D" w:rsidRPr="00814759">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332B1D"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title&gt;&lt;secondary-title&gt;Freedom House.&lt;/secondary-title&gt;&lt;/titles&gt;&lt;periodical&gt;&lt;full-title&gt;Freedom House.&lt;/full-title&gt;&lt;/periodical&gt;&lt;dates&gt;&lt;year&gt;2023&lt;/year&gt;&lt;/dates&gt;&lt;urls&gt;&lt;related-urls&gt;&lt;url&gt;https://freedomhouse.org/country/nigeria/freedom-net/2023</w:instrText>
      </w:r>
      <w:r w:rsidR="00332B1D" w:rsidRPr="00814759">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332B1D"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url&gt;&lt;/related-urls&gt;&lt;/urls&gt;&lt;/record&gt;&lt;/Cite&gt;&lt;Cite&gt;&lt;Author&gt;Aminu&lt;/Author&gt;&lt;Year&gt;2025&lt;/Year&gt;&lt;RecNum&gt;461&lt;/RecNum&gt;&lt;record&gt;&lt;rec-number&gt;461&lt;/rec-number&gt;&lt;foreign-keys&gt;&lt;key app="EN" db-id="st2xddf5sta2s8eawwzpx95xswd209z29spx" timestamp="1781169769"&gt;461&lt;/key&gt;&lt;/foreign-keys&gt;&lt;ref-type name="Journal Article"&gt;17&lt;/ref-type&gt;&lt;contributors&gt;&lt;authors&gt;&lt;author&gt;Aminu, Maida&lt;/author&gt;&lt;/authors&gt;&lt;/contributors&gt;&lt;titles&gt;&lt;title&gt;Rural connectivity and broadband access in Nigeria as of 2025&lt;/title&gt;&lt;secondary-title&gt;Nigerian Communications Commission (NCC)&lt;/secondary-title&gt;&lt;/titles&gt;&lt;periodical&gt;&lt;full-title&gt;Nigerian Communications Commission (NCC)&lt;/full-title&gt;&lt;/periodical&gt;&lt;dates&gt;&lt;year&gt;2025&lt;/year&gt;&lt;/dates&gt;&lt;urls&gt;&lt;related-urls&gt;&lt;url&gt; https://www.ncc.gov.ng&lt;/url&gt;&lt;/related-urls&gt;&lt;/urls&gt;&lt;/record&gt;&lt;/Cite&gt;&lt;/EndNote&gt;</w:instrText>
      </w:r>
      <w:r w:rsidR="00AE493B"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2B1D" w:rsidRPr="00814759">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minu, 2025; Freedom-House, 2023)</w:t>
      </w:r>
      <w:r w:rsidR="00AE493B"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7E2AAD34" w14:textId="798C7115" w:rsidR="00BC20D4" w:rsidRPr="007D026A" w:rsidRDefault="002E228F"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w:t>
      </w:r>
      <w:r w:rsidR="00074520"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604BD"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ReV</w:t>
      </w:r>
      <w:r w:rsidR="009168C7"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mandate to transmit </w:t>
      </w:r>
      <w:r w:rsidR="0042038D"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 results and polling data</w:t>
      </w:r>
      <w:r w:rsidR="00E85BF6"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real time </w:t>
      </w:r>
      <w:r w:rsidR="00074520"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as </w:t>
      </w:r>
      <w:r w:rsidR="00C67DDF"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significant </w:t>
      </w:r>
      <w:r w:rsidR="00074520"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mplication. </w:t>
      </w:r>
      <w:r w:rsidR="00CB6577"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was </w:t>
      </w:r>
      <w:r w:rsidR="00A735F2"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00E85BF6"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ritical</w:t>
      </w:r>
      <w:r w:rsidR="00A735F2"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nsequence</w:t>
      </w:r>
      <w:r w:rsidR="00E85BF6"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55CE2"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places where </w:t>
      </w:r>
      <w:r w:rsidR="00982C3F"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G and 3G</w:t>
      </w:r>
      <w:r w:rsidR="00C3123A"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ternet connectivity has dominance</w:t>
      </w:r>
      <w:r w:rsidR="003C72A7"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C3123A"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r</w:t>
      </w:r>
      <w:r w:rsidR="003C72A7"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ere </w:t>
      </w:r>
      <w:r w:rsidR="004C515B"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w:t>
      </w:r>
      <w:r w:rsidR="00845679"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 were no</w:t>
      </w:r>
      <w:r w:rsidR="004C515B"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ternet signals</w:t>
      </w:r>
      <w:r w:rsidR="00845679"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C6815"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ansmission of </w:t>
      </w:r>
      <w:r w:rsidR="009D4DDD"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ion results and other polling data became almost </w:t>
      </w:r>
      <w:r w:rsidR="00ED50ED"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possible logisticall</w:t>
      </w:r>
      <w:r w:rsidR="009C4B89"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y </w:t>
      </w:r>
      <w:r w:rsidR="00982C3F"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thout alternative transmission infrastructure.</w:t>
      </w:r>
      <w:r w:rsidR="0072183D" w:rsidRPr="00814759">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2183D"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w:t>
      </w:r>
      <w:r w:rsidR="004377F1"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ansmission </w:t>
      </w:r>
      <w:r w:rsidR="00C75031"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ficit was </w:t>
      </w:r>
      <w:r w:rsidR="008D502F"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urther </w:t>
      </w:r>
      <w:r w:rsidR="00C67DDF"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sen </w:t>
      </w:r>
      <w:r w:rsidR="00C75031"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y the </w:t>
      </w:r>
      <w:r w:rsidR="00383A52"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revalent </w:t>
      </w:r>
      <w:r w:rsidR="000D3160"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pileptic power supply</w:t>
      </w:r>
      <w:r w:rsidR="00840202"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F3921"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cross </w:t>
      </w:r>
      <w:r w:rsidR="00840202"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geria</w:t>
      </w:r>
      <w:r w:rsidR="00383A52"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840202"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D1DAE"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more than </w:t>
      </w:r>
      <w:r w:rsidR="00982C3F"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30,000 </w:t>
      </w:r>
      <w:r w:rsidR="00A42EE8"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lecommunication </w:t>
      </w:r>
      <w:r w:rsidR="00982C3F"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se stations</w:t>
      </w:r>
      <w:r w:rsidR="008D1DAE"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77FA6"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lied </w:t>
      </w:r>
      <w:r w:rsidR="00982C3F"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n diesel</w:t>
      </w:r>
      <w:r w:rsidR="00BD4E95"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w:t>
      </w:r>
      <w:r w:rsidR="00245CC5"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uel</w:t>
      </w:r>
      <w:r w:rsidR="00BD4E95"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ir </w:t>
      </w:r>
      <w:r w:rsidR="007F2B55"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wer-generating</w:t>
      </w:r>
      <w:r w:rsidR="00BD4E95"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ets </w:t>
      </w:r>
      <w:r w:rsidR="00E6304B"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r the frequent </w:t>
      </w:r>
      <w:r w:rsidR="00650058"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ational power grid </w:t>
      </w:r>
      <w:r w:rsidR="00982C3F"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llapses</w:t>
      </w:r>
      <w:r w:rsidR="00995D59"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leading to 40</w:t>
      </w:r>
      <w:r w:rsidR="00261702"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er</w:t>
      </w:r>
      <w:r w:rsidR="008961C7"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61702"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ent </w:t>
      </w:r>
      <w:r w:rsidR="007F595B"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lated </w:t>
      </w:r>
      <w:r w:rsidR="00261702"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perat</w:t>
      </w:r>
      <w:r w:rsidR="007F595B"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00261702"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nal cost</w:t>
      </w:r>
      <w:r w:rsidR="00650058"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665F6"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t>
      </w:r>
      <w:r w:rsidR="008961C7"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005665F6"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duction </w:t>
      </w:r>
      <w:r w:rsidR="00D13764"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f internet connectivity </w:t>
      </w:r>
      <w:r w:rsidR="00506A34"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liability </w:t>
      </w:r>
      <w:r w:rsidR="00164F99"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at was much needed during an</w:t>
      </w:r>
      <w:r w:rsidR="00982C3F"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xtended period of high</w:t>
      </w:r>
      <w:r w:rsidR="0070041E"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r </w:t>
      </w:r>
      <w:r w:rsidR="00982C3F"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mand of election days.</w:t>
      </w:r>
      <w:r w:rsidR="00982C3F" w:rsidRPr="00814759">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B4FFA"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showed </w:t>
      </w:r>
      <w:r w:rsidR="004F6612"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at, in con</w:t>
      </w:r>
      <w:r w:rsidR="00DE6536"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st to Kenya</w:t>
      </w:r>
      <w:r w:rsidR="00164C17"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 method,</w:t>
      </w:r>
      <w:r w:rsidR="00A3243C"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igeria’s </w:t>
      </w:r>
      <w:r w:rsidR="00FD38BA"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ilure to fully designate</w:t>
      </w:r>
      <w:r w:rsidR="00E5634E"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oral systems as a crucial national infrastructure</w:t>
      </w:r>
      <w:r w:rsidR="00FD38BA"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744A6"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mplied that </w:t>
      </w:r>
      <w:r w:rsidR="0061539D"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rioritisation of </w:t>
      </w:r>
      <w:r w:rsidR="005703A8"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rnet connectivity </w:t>
      </w:r>
      <w:r w:rsidR="00A744A6"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ndwidth</w:t>
      </w:r>
      <w:r w:rsidR="005703A8"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A1B90"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r </w:t>
      </w:r>
      <w:r w:rsidR="00372BCC"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transmission of </w:t>
      </w:r>
      <w:r w:rsidR="007A1B90"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ion </w:t>
      </w:r>
      <w:r w:rsidR="00644C3A"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ults</w:t>
      </w:r>
      <w:r w:rsidR="007A1B90"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72BCC"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007A1B90"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d other polling data</w:t>
      </w:r>
      <w:r w:rsidR="008E3803"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n election day</w:t>
      </w:r>
      <w:r w:rsidR="007A1B90"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72BCC"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w:t>
      </w:r>
      <w:r w:rsidR="005703A8"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w:t>
      </w:r>
      <w:r w:rsidR="00372BCC"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ot been </w:t>
      </w:r>
      <w:r w:rsidR="008E3803"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stitutionalised</w:t>
      </w:r>
      <w:r w:rsidR="00211ACA"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11ACA"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211ACA"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Chatham-House&lt;/Author&gt;&lt;Year&gt;2023&lt;/Year&gt;&lt;RecNum&gt;463&lt;/RecNum&gt;&lt;DisplayText&gt;(Chatham-House, 2023)&lt;/DisplayText&gt;&lt;record&gt;&lt;rec-number&gt;463&lt;/rec-number&gt;&lt;foreign-keys&gt;&lt;key app="EN" db-id="st2xddf5sta2s8eawwzpx95xswd209z29spx" timestamp="1781170822"&gt;463&lt;/key&gt;&lt;/foreign-keys&gt;&lt;ref-type name="Journal Article"&gt;17&lt;/ref-type&gt;&lt;contributors&gt;&lt;authors&gt;&lt;author&gt;Chatham-House,</w:instrText>
      </w:r>
      <w:r w:rsidR="00211ACA" w:rsidRPr="00814759">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211ACA"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author&gt;&lt;/authors&gt;&lt;/contributors&gt;&lt;titles&gt;&lt;title&gt;Tech alone won&amp;apos;t improve trust in Nigeria&amp;apos;s elections.</w:instrText>
      </w:r>
      <w:r w:rsidR="00211ACA" w:rsidRPr="00814759">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211ACA"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title&gt;&lt;secondary-title&gt;Chatham House Africa Programme.&lt;/secondary-title&gt;&lt;/titles&gt;&lt;periodical&gt;&lt;full-title&gt;Chatham House Africa Programme.&lt;/full-title&gt;&lt;/periodical&gt;&lt;dates&gt;&lt;year&gt;2023&lt;/year&gt;&lt;/dates&gt;&lt;urls&gt;&lt;related-urls&gt;&lt;url&gt;https://www.chathamhouse.org/2023/02/tech-alone-wont-improve-trust-nigerias-elections&lt;/url&gt;&lt;/related-urls&gt;&lt;/urls&gt;&lt;/record&gt;&lt;/Cite&gt;&lt;/EndNote&gt;</w:instrText>
      </w:r>
      <w:r w:rsidR="00211ACA"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211ACA" w:rsidRPr="00814759">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tham-House, 2023)</w:t>
      </w:r>
      <w:r w:rsidR="00211ACA"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82C3F" w:rsidRPr="008E3803">
        <w:rPr>
          <w:rFonts w:asciiTheme="majorBidi" w:hAnsiTheme="majorBidi"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73BC1"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w:t>
      </w:r>
      <w:r w:rsidR="003647B1"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r w:rsidR="00C73BC1"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oregoing reveal</w:t>
      </w:r>
      <w:r w:rsidR="003647B1"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511F95"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at </w:t>
      </w:r>
      <w:r w:rsidR="00C73BC1"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 </w:t>
      </w:r>
      <w:r w:rsidR="00511F95"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004510D6"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asic friction between </w:t>
      </w:r>
      <w:r w:rsidR="00B87FED"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lega</w:t>
      </w:r>
      <w:r w:rsidR="00444705"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ity for e-transmission of </w:t>
      </w:r>
      <w:r w:rsidR="009B51E2"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data and the actual capacity to get it done. </w:t>
      </w:r>
      <w:r w:rsidR="00153083"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w:t>
      </w:r>
      <w:r w:rsidR="009C399D"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oted tension cannot be </w:t>
      </w:r>
      <w:r w:rsidR="00FA7CEF"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solved by the legislative reform alone without </w:t>
      </w:r>
      <w:r w:rsidR="00982C3F"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ustained </w:t>
      </w:r>
      <w:r w:rsidR="003647B1"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nancing</w:t>
      </w:r>
      <w:r w:rsidR="00386D25"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the </w:t>
      </w:r>
      <w:r w:rsidR="00982C3F" w:rsidRPr="0081475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roadband expansion and</w:t>
      </w:r>
      <w:r w:rsidR="00982C3F" w:rsidRPr="007D026A">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establishment of dedicated transmission nodes.</w:t>
      </w:r>
    </w:p>
    <w:p w14:paraId="464399FA" w14:textId="7E192117" w:rsidR="00BC20D4" w:rsidRPr="007D026A" w:rsidRDefault="00BA1575" w:rsidP="00ED5B4D">
      <w:pPr>
        <w:pStyle w:val="Heading2"/>
        <w:jc w:val="both"/>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D026A">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sidR="00982C3F" w:rsidRPr="007D026A">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 Security Threats and Electoral Violence</w:t>
      </w:r>
    </w:p>
    <w:p w14:paraId="1C18439B" w14:textId="77472CE4" w:rsidR="00407F1E" w:rsidRDefault="00C73E6D" w:rsidP="006E2F1A">
      <w:pPr>
        <w:pStyle w:val="Heading2"/>
        <w:jc w:val="both"/>
        <w:rPr>
          <w:rFonts w:ascii="Garamond" w:hAnsi="Garamond" w:cstheme="majorBidi"/>
          <w:b w:val="0"/>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other </w:t>
      </w:r>
      <w:r w:rsidR="00890ABB"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ea</w:t>
      </w:r>
      <w:r w:rsidR="005C6354"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interest in this discourse is</w:t>
      </w:r>
      <w:r w:rsidR="000C0541"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role that insecurity and</w:t>
      </w:r>
      <w:r w:rsidR="001B098E"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oral violence played </w:t>
      </w:r>
      <w:r w:rsidR="00C659C7"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technological innovation deployment and electoral integrity. </w:t>
      </w:r>
      <w:r w:rsidR="00D93779"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2023 general elections</w:t>
      </w:r>
      <w:r w:rsidR="006131A4"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ok place right at a time when </w:t>
      </w:r>
      <w:r w:rsidR="000F5BCE"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security </w:t>
      </w:r>
      <w:r w:rsidR="00A82835"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ituation </w:t>
      </w:r>
      <w:r w:rsidR="000F5BCE"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at </w:t>
      </w:r>
      <w:r w:rsidR="005D2ACB"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 exceptional severity. There were </w:t>
      </w:r>
      <w:r w:rsidR="00F96045"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oko Haram crises in the North-East, </w:t>
      </w:r>
      <w:r w:rsidR="001250E4"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ural </w:t>
      </w:r>
      <w:r w:rsidR="00C83A58"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nditry</w:t>
      </w:r>
      <w:r w:rsidR="00117FCE"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the North-West and North-Central</w:t>
      </w:r>
      <w:r w:rsidR="00731F5C"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ntersecting with the</w:t>
      </w:r>
      <w:r w:rsidR="00677544"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iddle Belt </w:t>
      </w:r>
      <w:r w:rsidR="004A2E39"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enocidal </w:t>
      </w:r>
      <w:r w:rsidR="00EA3C34"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las</w:t>
      </w:r>
      <w:r w:rsidR="00E95F18"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s and the separatist agitation in the South-East</w:t>
      </w:r>
      <w:r w:rsidR="00C4140C"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436E9"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E537D9"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Watch&lt;/Author&gt;&lt;Year&gt;2023&lt;/Year&gt;&lt;RecNum&gt;464&lt;/RecNum&gt;&lt;DisplayText&gt;(International Crisis Group</w:instrText>
      </w:r>
      <w:r w:rsidR="00E537D9" w:rsidRPr="007D026A">
        <w:rPr>
          <w:rFonts w:ascii="Garamond" w:hAnsi="Garamond" w:cstheme="majorBidi"/>
          <w:b w:val="0"/>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E537D9"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2023; Watch, 2023)&lt;/DisplayText&gt;&lt;record&gt;&lt;rec-number&gt;464&lt;/rec-number&gt;&lt;foreign-keys&gt;&lt;key app="EN" db-id="st2xddf5sta2s8eawwzpx95xswd209z29spx" timestamp="1781332142"&gt;464&lt;/key&gt;&lt;/foreign-keys&gt;&lt;ref-type name="Journal Article"&gt;17&lt;/ref-type&gt;&lt;contributors&gt;&lt;authors&gt;&lt;author&gt;Watch, Election&lt;/author&gt;&lt;/authors&gt;&lt;/contributors&gt;&lt;titles&gt;&lt;title&gt;Political violence and the 2023 Nigerian election&lt;/title&gt;&lt;secondary-title&gt;Armed Conflict Location and Event Data.(Date of access: 20/11/2024) https://acleddata. com/2023/02/22/political-violenceand-the-2023-nigerian-election&lt;/secondary-title&gt;&lt;/titles&gt;&lt;periodical&gt;&lt;full-title&gt;Armed Conflict Location and Event Data.(Date of access: 20/11/2024) https://acleddata. com/2023/02/22/political-violenceand-the-2023-nigerian-election&lt;/full-title&gt;&lt;/periodical&gt;&lt;dates&gt;&lt;year&gt;2023&lt;/year&gt;&lt;/dates&gt;&lt;urls&gt;&lt;/urls&gt;&lt;/record&gt;&lt;/Cite&gt;&lt;Cite&gt;&lt;Author&gt;International Crisis Group</w:instrText>
      </w:r>
      <w:r w:rsidR="00E537D9" w:rsidRPr="007D026A">
        <w:rPr>
          <w:rFonts w:ascii="Garamond" w:hAnsi="Garamond" w:cstheme="majorBidi"/>
          <w:b w:val="0"/>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E537D9"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Author&gt;&lt;Year&gt;2023&lt;/Year&gt;&lt;RecNum&gt;465&lt;/RecNum&gt;&lt;record&gt;&lt;rec-number&gt;465&lt;/rec-number&gt;&lt;foreign-keys&gt;&lt;key app="EN" db-id="st2xddf5sta2s8eawwzpx95xswd209z29spx" timestamp="1781332416"&gt;465&lt;/key&gt;&lt;/foreign-keys&gt;&lt;ref-type name="Journal Article"&gt;17&lt;/ref-type&gt;&lt;contributors&gt;&lt;authors&gt;&lt;author&gt;International Crisis Group</w:instrText>
      </w:r>
      <w:r w:rsidR="00E537D9" w:rsidRPr="007D026A">
        <w:rPr>
          <w:rFonts w:ascii="Garamond" w:hAnsi="Garamond" w:cstheme="majorBidi"/>
          <w:b w:val="0"/>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E537D9"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author&gt;&lt;/authors&gt;&lt;/contributors&gt;&lt;titles&gt;&lt;title&gt;Mitigating risks of violence in Nigeria&amp;apos;s 2023 elections.</w:instrText>
      </w:r>
      <w:r w:rsidR="00E537D9" w:rsidRPr="007D026A">
        <w:rPr>
          <w:rFonts w:ascii="Garamond" w:hAnsi="Garamond" w:cstheme="majorBidi"/>
          <w:b w:val="0"/>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E537D9"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title&gt;&lt;secondary-title&gt;Crisis Group Report No. 311. &lt;/secondary-title&gt;&lt;/titles&gt;&lt;periodical&gt;&lt;full-title&gt;Crisis Group Report No. 311.&lt;/full-title&gt;&lt;/periodical&gt;&lt;dates&gt;&lt;year&gt;2023&lt;/year&gt;&lt;/dates&gt;&lt;urls&gt;&lt;related-urls&gt;&lt;url&gt;https://www.crisisgroup.org/africa/west-africa/nigeria/311-mitigating-risks-violence-nigerias-</w:instrText>
      </w:r>
      <w:r w:rsidR="00E537D9" w:rsidRPr="007D026A">
        <w:rPr>
          <w:rFonts w:ascii="Garamond" w:hAnsi="Garamond" w:cstheme="majorBidi"/>
          <w:b w:val="0"/>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E537D9"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2023-elections&lt;/url&gt;&lt;/related-urls&gt;&lt;/urls&gt;&lt;/record&gt;&lt;/Cite&gt;&lt;/EndNote&gt;</w:instrText>
      </w:r>
      <w:r w:rsidR="001436E9"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E537D9" w:rsidRPr="007D026A">
        <w:rPr>
          <w:rFonts w:ascii="Garamond" w:hAnsi="Garamond" w:cstheme="majorBidi"/>
          <w:b w:val="0"/>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ernational Crisis Group</w:t>
      </w:r>
      <w:r w:rsidR="00E537D9" w:rsidRPr="007D026A">
        <w:rPr>
          <w:rFonts w:ascii="Garamond" w:hAnsi="Garamond" w:cstheme="majorBidi"/>
          <w:b w:val="0"/>
          <w:noProof/>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537D9" w:rsidRPr="007D026A">
        <w:rPr>
          <w:rFonts w:ascii="Garamond" w:hAnsi="Garamond" w:cstheme="majorBidi"/>
          <w:b w:val="0"/>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3; Watch, 2023)</w:t>
      </w:r>
      <w:r w:rsidR="001436E9"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7D026A" w:rsidRPr="007D026A">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7D026A">
        <w:rPr>
          <w:rFonts w:ascii="Garamond" w:hAnsi="Garamond" w:cstheme="majorBidi"/>
          <w:b w:val="0"/>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2F33CDF8" w14:textId="79849C0B" w:rsidR="006968DB" w:rsidRPr="002B152E" w:rsidRDefault="00407F1E" w:rsidP="006010EB">
      <w:pPr>
        <w:pStyle w:val="Heading2"/>
        <w:jc w:val="both"/>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se </w:t>
      </w:r>
      <w:r w:rsidR="005202E0"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ecurity </w:t>
      </w:r>
      <w:r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reats</w:t>
      </w:r>
      <w:r w:rsidR="005202E0"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2325F"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ced a structural limitation on the deployment of electoral technologies</w:t>
      </w:r>
      <w:r w:rsidR="006B24EE"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541A7"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w:t>
      </w:r>
      <w:r w:rsidR="00FD1BB4"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 </w:t>
      </w:r>
      <w:r w:rsidR="00AC5246"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mount of digital </w:t>
      </w:r>
      <w:r w:rsidR="00293F2C"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ophistication</w:t>
      </w:r>
      <w:r w:rsidR="00FD1BB4"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uld solve such a</w:t>
      </w:r>
      <w:r w:rsidR="00293F2C"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tructural</w:t>
      </w:r>
      <w:r w:rsidR="006B24EE"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nstraint</w:t>
      </w:r>
      <w:r w:rsidR="00FD1BB4"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3C285F"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9221A"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those areas where </w:t>
      </w:r>
      <w:r w:rsidR="00087D89"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armed </w:t>
      </w:r>
      <w:r w:rsidR="00087D89"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groups have </w:t>
      </w:r>
      <w:r w:rsidR="007B49FE"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ffective territorial control, </w:t>
      </w:r>
      <w:r w:rsidR="006B5631"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poll</w:t>
      </w:r>
      <w:r w:rsidR="009C4E3F"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ficials</w:t>
      </w:r>
      <w:r w:rsidR="005771B4"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uld not be deployed, </w:t>
      </w:r>
      <w:r w:rsidR="006A66F6"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9C4E3F"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VAS devices could </w:t>
      </w:r>
      <w:r w:rsidR="00B73192"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t be</w:t>
      </w:r>
      <w:r w:rsidR="005771B4"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perated, </w:t>
      </w:r>
      <w:r w:rsidR="00B73192"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the election results could not be transmitted. </w:t>
      </w:r>
      <w:r w:rsidR="006F4562"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presented by the </w:t>
      </w:r>
      <w:r w:rsidR="002B152E"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2B152E"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 AuthorYear="1"&gt;&lt;Author&gt;Watch&lt;/Author&gt;&lt;Year&gt;2023&lt;/Year&gt;&lt;RecNum&gt;464&lt;/RecNum&gt;&lt;DisplayText&gt;Watch (2023)&lt;/DisplayText&gt;&lt;record&gt;&lt;rec-number&gt;464&lt;/rec-number&gt;&lt;foreign-keys&gt;&lt;key app="EN" db-id="st2xddf5sta2s8eawwzpx95xswd209z29spx" timestamp="1781332142"&gt;464&lt;/key&gt;&lt;/foreign-keys&gt;&lt;ref-type name="Journal Article"&gt;17&lt;/ref-type&gt;&lt;contributors&gt;&lt;authors&gt;&lt;author&gt;Watch, Election&lt;/author&gt;&lt;/authors&gt;&lt;/contributors&gt;&lt;titles&gt;&lt;title&gt;Political violence and the 2023 Nigerian election&lt;/title&gt;&lt;secondary-title&gt;Armed Conflict Location and Event Data.(Date of access: 20/11/2024) https://acleddata. com/2023/02/22/political-violenceand-the-2023-nigerian-election&lt;/secondary-title&gt;&lt;/titles&gt;&lt;periodical&gt;&lt;full-title&gt;Armed Conflict Location and Event Data.(Date of access: 20/11/2024) https://acleddata. com/2023/02/22/political-violenceand-the-2023-nigerian-election&lt;/full-title&gt;&lt;/periodical&gt;&lt;dates&gt;&lt;year&gt;2023&lt;/year&gt;&lt;/dates&gt;&lt;urls&gt;&lt;/urls&gt;&lt;/record&gt;&lt;/Cite&gt;&lt;/EndNote&gt;</w:instrText>
      </w:r>
      <w:r w:rsidR="002B152E"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2B152E" w:rsidRPr="002B152E">
        <w:rPr>
          <w:rFonts w:ascii="Garamond" w:hAnsi="Garamond" w:cstheme="majorBidi"/>
          <w:b w:val="0"/>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atch (2023)</w:t>
      </w:r>
      <w:r w:rsidR="002B152E"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6F4562"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ion violence </w:t>
      </w:r>
      <w:r w:rsidR="001F7C1B"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cker, there</w:t>
      </w:r>
      <w:r w:rsidR="00E83FAD"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as an observed pattern of att</w:t>
      </w:r>
      <w:r w:rsidR="00177C94"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cks on INEC offices, </w:t>
      </w:r>
      <w:r w:rsidR="00376592"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materials, and </w:t>
      </w:r>
      <w:r w:rsidR="000E3020"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INEC manpower </w:t>
      </w:r>
      <w:r w:rsidR="003A6531"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the pre-election and during </w:t>
      </w:r>
      <w:r w:rsidR="00C421F3"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2023 elections. These </w:t>
      </w:r>
      <w:r w:rsidR="00A00591"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ttacks also targeted election candidates, </w:t>
      </w:r>
      <w:r w:rsidR="00240C4F"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litical party supporters, and election observers </w:t>
      </w:r>
      <w:r w:rsidR="00C73DF5" w:rsidRPr="002B152E">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 multiple states across the country.</w:t>
      </w:r>
    </w:p>
    <w:p w14:paraId="62A6B2A8" w14:textId="2A46940B" w:rsidR="00BC5770" w:rsidRPr="009D5347" w:rsidRDefault="006968DB" w:rsidP="00A06F1C">
      <w:pPr>
        <w:pStyle w:val="Heading2"/>
        <w:jc w:val="both"/>
        <w:rPr>
          <w:rFonts w:asciiTheme="majorBidi" w:hAnsiTheme="majorBidi" w:cstheme="majorBidi"/>
          <w:b w:val="0"/>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re </w:t>
      </w:r>
      <w:r w:rsidR="00E2201B"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as also a physical</w:t>
      </w:r>
      <w:r w:rsidR="00F06120"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isk </w:t>
      </w:r>
      <w:r w:rsidR="00862663"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reatening </w:t>
      </w:r>
      <w:r w:rsidR="006A66F6"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w:t>
      </w:r>
      <w:r w:rsidR="00862663"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34458"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ion result </w:t>
      </w:r>
      <w:r w:rsidR="00E2201B"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llation</w:t>
      </w:r>
      <w:r w:rsidR="00134458"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2201B"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509A0"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re were </w:t>
      </w:r>
      <w:r w:rsidR="00B41FA9"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ports of s</w:t>
      </w:r>
      <w:r w:rsidR="00DB736A"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veral collation </w:t>
      </w:r>
      <w:r w:rsidR="006509A0"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fficers</w:t>
      </w:r>
      <w:r w:rsidR="00B41FA9"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eing attacked, </w:t>
      </w:r>
      <w:r w:rsidR="00A138EF"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rm EC </w:t>
      </w:r>
      <w:r w:rsidR="00B97520"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A (</w:t>
      </w:r>
      <w:r w:rsidR="00B41FA9"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 results</w:t>
      </w:r>
      <w:r w:rsidR="00B97520"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heet)</w:t>
      </w:r>
      <w:r w:rsidR="00B41FA9"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eing</w:t>
      </w:r>
      <w:r w:rsidR="00B97520"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tolen, </w:t>
      </w:r>
      <w:r w:rsidR="00F63E4D"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utilated or destroyed </w:t>
      </w:r>
      <w:r w:rsidR="00345E39"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w:t>
      </w:r>
      <w:r w:rsidR="00B551D5"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ransit, spread across </w:t>
      </w:r>
      <w:r w:rsidR="006A66F6"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B551D5"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ger</w:t>
      </w:r>
      <w:r w:rsidR="00B25B78"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B551D5"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w:t>
      </w:r>
      <w:r w:rsidR="00B25B78"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ta </w:t>
      </w:r>
      <w:r w:rsidR="00345E39"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gion</w:t>
      </w:r>
      <w:r w:rsidR="00B25B78"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the North-East</w:t>
      </w:r>
      <w:r w:rsidR="009545C2"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surgent-affected areas</w:t>
      </w:r>
      <w:r w:rsidR="00DF3C52"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F3C52"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 Zamfara, Kaduna and Borno, for instance, the election officials transporting election results were attacked despite being escorted by the military operatives</w:t>
      </w:r>
      <w:r w:rsidR="007C2A23"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C2A23"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F12988"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Udemezue&lt;/Author&gt;&lt;Year&gt;2025&lt;/Year&gt;&lt;RecNum&gt;466&lt;/RecNum&gt;&lt;DisplayText&gt;(Abdulyakeen, 2022; Udemezue, 2025)&lt;/DisplayText&gt;&lt;record&gt;&lt;rec-number&gt;466&lt;/rec-number&gt;&lt;foreign-keys&gt;&lt;key app="EN" db-id="st2xddf5sta2s8eawwzpx95xswd209z29spx" timestamp="1781332790"&gt;466&lt;/key&gt;&lt;/foreign-keys&gt;&lt;ref-type name="Journal Article"&gt;17&lt;/ref-type&gt;&lt;contributors&gt;&lt;authors&gt;&lt;author&gt;Udemezue, Sylvester C&lt;/author&gt;&lt;/authors&gt;&lt;/contributors&gt;&lt;titles&gt;&lt;title&gt;How Nigeria&amp;apos;s National Assembly Can Make the Electoral System Impregnable on Electronic Transmission to Prevent Fraud During Election Result Collation&lt;/title&gt;&lt;secondary-title&gt;International Journal for Public Policy, Law and Development&lt;/secondary-title&gt;&lt;/titles&gt;&lt;periodical&gt;&lt;full-title&gt;International Journal for Public Policy, Law and Development&lt;/full-title&gt;&lt;/periodical&gt;&lt;pages&gt;1-5&lt;/pages&gt;&lt;volume&gt;2&lt;/volume&gt;&lt;number&gt;3&lt;/number&gt;&lt;dates&gt;&lt;year&gt;2025&lt;/year&gt;&lt;/dates&gt;&lt;urls&gt;&lt;/urls&gt;&lt;/record&gt;&lt;/Cite&gt;&lt;Cite&gt;&lt;Author&gt;Abdulyakeen&lt;/Author&gt;&lt;Year&gt;2022&lt;/Year&gt;&lt;RecNum&gt;467&lt;/RecNum&gt;&lt;record&gt;&lt;rec-number&gt;467&lt;/rec-number&gt;&lt;foreign-keys&gt;&lt;key app="EN" db-id="st2xddf5sta2s8eawwzpx95xswd209z29spx" timestamp="1781332909"&gt;467&lt;/key&gt;&lt;/foreign-keys&gt;&lt;ref-type name="Journal Article"&gt;17&lt;/ref-type&gt;&lt;contributors&gt;&lt;authors&gt;&lt;author&gt;Abdulyakeen, Abdulrasheed&lt;/author&gt;&lt;/authors&gt;&lt;/contributors&gt;&lt;titles&gt;&lt;title&gt;Pervasive Insecurity and the Challenges Facing the 2023 Elections in Nigeria&lt;/title&gt;&lt;/titles&gt;&lt;dates&gt;&lt;year&gt;2022&lt;/year&gt;&lt;/dates&gt;&lt;urls&gt;&lt;/urls&gt;&lt;/record&gt;&lt;/Cite&gt;&lt;/EndNote&gt;</w:instrText>
      </w:r>
      <w:r w:rsidR="007C2A23"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12988" w:rsidRPr="00A06F1C">
        <w:rPr>
          <w:rFonts w:ascii="Garamond" w:hAnsi="Garamond" w:cstheme="majorBidi"/>
          <w:b w:val="0"/>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dulyakeen, 2022; Udemezue, 2025)</w:t>
      </w:r>
      <w:r w:rsidR="007C2A23"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545C2" w:rsidRPr="00A06F1C">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7866CF"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l these direct</w:t>
      </w:r>
      <w:r w:rsidR="00FE1DF1"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y violated the </w:t>
      </w:r>
      <w:r w:rsidR="000F2652"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integrity and </w:t>
      </w:r>
      <w:r w:rsidR="00AD6025"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dermined the</w:t>
      </w:r>
      <w:r w:rsidR="009B3486"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EC framework for </w:t>
      </w:r>
      <w:r w:rsidR="00AD6025"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ronic </w:t>
      </w:r>
      <w:r w:rsidR="009B3486"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ion result </w:t>
      </w:r>
      <w:r w:rsidR="00BE71EA"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nagement.</w:t>
      </w:r>
      <w:r w:rsidR="00A54EEC"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65CDE"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a situation where actual physical </w:t>
      </w:r>
      <w:r w:rsidR="00474276"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 results get</w:t>
      </w:r>
      <w:r w:rsidR="00510DC5"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stroyed or </w:t>
      </w:r>
      <w:r w:rsidR="00474276"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bstituted in transit</w:t>
      </w:r>
      <w:r w:rsidR="002F25CB"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etween polling units and collation centres, </w:t>
      </w:r>
      <w:r w:rsidR="007E02F5"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the </w:t>
      </w:r>
      <w:r w:rsidR="006E71B8"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hysically collated </w:t>
      </w:r>
      <w:r w:rsidR="003107F1"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s used to </w:t>
      </w:r>
      <w:r w:rsidR="0066002B"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termine the winner of an election </w:t>
      </w:r>
      <w:r w:rsidR="00A34589"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isagree </w:t>
      </w:r>
      <w:r w:rsidR="006302F4"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ith the IReV’s transmitted </w:t>
      </w:r>
      <w:r w:rsidR="00D25843"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published polling data</w:t>
      </w:r>
      <w:r w:rsidR="008E4015"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ich accurately </w:t>
      </w:r>
      <w:r w:rsidR="009E4A67"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vey</w:t>
      </w:r>
      <w:r w:rsidR="001F5949"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 the</w:t>
      </w:r>
      <w:r w:rsidR="009E4A67"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olling-unit level election results.</w:t>
      </w:r>
      <w:r w:rsidR="003356CE"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very discrepancies </w:t>
      </w:r>
      <w:r w:rsidR="00701ABB"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instigated </w:t>
      </w:r>
      <w:r w:rsidR="006A66F6"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701ABB"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3 post-election leg</w:t>
      </w:r>
      <w:r w:rsidR="00673595"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timacy crisis would be</w:t>
      </w:r>
      <w:r w:rsidR="00BC5770" w:rsidRPr="009D5347">
        <w:rPr>
          <w:rFonts w:ascii="Garamond" w:hAnsi="Garamond" w:cstheme="majorBidi"/>
          <w:b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uelled. </w:t>
      </w:r>
    </w:p>
    <w:p w14:paraId="303BE4B2" w14:textId="071C4599" w:rsidR="00BC20D4" w:rsidRPr="00072F83" w:rsidRDefault="00BA1575" w:rsidP="00BC5770">
      <w:pPr>
        <w:pStyle w:val="Heading2"/>
        <w:jc w:val="both"/>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72F83">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sidR="00982C3F" w:rsidRPr="00072F83">
        <w:rPr>
          <w:rFonts w:ascii="Garamond" w:hAnsi="Garamond" w:cstheme="majorBidi"/>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 Biometric Limitations and Exclusion Risks</w:t>
      </w:r>
    </w:p>
    <w:p w14:paraId="7744F614" w14:textId="4FC00248" w:rsidR="00F1622B" w:rsidRPr="00072F83" w:rsidRDefault="00571AA2" w:rsidP="00ED5B4D">
      <w:pPr>
        <w:spacing w:after="160"/>
        <w:jc w:val="both"/>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r w:rsidR="00590854"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ere have been </w:t>
      </w:r>
      <w:r w:rsidR="00A24674"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pecific technical constraint</w:t>
      </w:r>
      <w:r w:rsidR="00C22104"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A24674"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01B44"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ocumented </w:t>
      </w:r>
      <w:r w:rsidR="00C22104"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mpirically as </w:t>
      </w:r>
      <w:r w:rsidR="00384217"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bserved from </w:t>
      </w:r>
      <w:r w:rsidR="00C22104"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F83C19"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iometric technological innovation incorporated </w:t>
      </w:r>
      <w:r w:rsidR="00384217"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o</w:t>
      </w:r>
      <w:r w:rsidR="00F83C19"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93580"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BVAS. </w:t>
      </w:r>
      <w:r w:rsidR="00B66A1A"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limitation is </w:t>
      </w:r>
      <w:r w:rsidR="00BF3087"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apable of causing electoral </w:t>
      </w:r>
      <w:r w:rsidR="00B95AD0"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xclusion for </w:t>
      </w:r>
      <w:r w:rsidR="00CE311A"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B95AD0"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ulnerable </w:t>
      </w:r>
      <w:r w:rsidR="00B37C87"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te. </w:t>
      </w:r>
      <w:r w:rsidR="00F63A66"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study conducted by</w:t>
      </w:r>
      <w:r w:rsidR="000F0FCB"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11F66"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2A15D8"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 AuthorYear="1"&gt;&lt;Author&gt;SALAHU&lt;/Author&gt;&lt;Year&gt;2025&lt;/Year&gt;&lt;RecNum&gt;468&lt;/RecNum&gt;&lt;DisplayText&gt;SALAHU&lt;style face="italic"&gt; et al.&lt;/style&gt; (2025)&lt;/DisplayText&gt;&lt;record&gt;&lt;rec-number&gt;468&lt;/rec-number&gt;&lt;foreign-keys&gt;&lt;key app="EN" db-id="st2xddf5sta2s8eawwzpx95xswd209z29spx" timestamp="1781333115"&gt;468&lt;/key&gt;&lt;/foreign-keys&gt;&lt;ref-type name="Journal Article"&gt;17&lt;/ref-type&gt;&lt;contributors&gt;&lt;authors&gt;&lt;author&gt;SALAHU, Moshood Olayinka&lt;/author&gt;&lt;author&gt;SALAWU, Ibrahim O&lt;/author&gt;&lt;author&gt;OGUNSOLA, Abayomi Olusegun&lt;/author&gt;&lt;/authors&gt;&lt;/contributors&gt;&lt;titles&gt;&lt;title&gt;Bimodal Voter Accreditation System [BVAS] and Electoral Integrity: A Study of the 2023 Gubernatorial Election in Kwara State, Nigeria&lt;/title&gt;&lt;secondary-title&gt;International Journal of Intellectual Discourse&lt;/secondary-title&gt;&lt;/titles&gt;&lt;periodical&gt;&lt;full-title&gt;International Journal of Intellectual Discourse&lt;/full-title&gt;&lt;/periodical&gt;&lt;volume&gt;8&lt;/volume&gt;&lt;number&gt;4&lt;/number&gt;&lt;dates&gt;&lt;year&gt;2025&lt;/year&gt;&lt;/dates&gt;&lt;isbn&gt;2636-4832&lt;/isbn&gt;&lt;urls&gt;&lt;/urls&gt;&lt;/record&gt;&lt;/Cite&gt;&lt;/EndNote&gt;</w:instrText>
      </w:r>
      <w:r w:rsidR="00F11F66"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2A15D8" w:rsidRPr="00072F8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LAHU</w:t>
      </w:r>
      <w:r w:rsidR="002A15D8" w:rsidRPr="00072F83">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2A15D8" w:rsidRPr="00072F8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025)</w:t>
      </w:r>
      <w:r w:rsidR="00F11F66"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F11F66"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024C0"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as </w:t>
      </w:r>
      <w:r w:rsidR="00982C3F"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ocumented </w:t>
      </w:r>
      <w:r w:rsidR="00CE311A"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at</w:t>
      </w:r>
      <w:r w:rsidR="001024C0"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BVAS struggled to </w:t>
      </w:r>
      <w:r w:rsidR="00982C3F"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uthenticate elderly voters</w:t>
      </w:r>
      <w:r w:rsidR="00F7361C"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00CE311A"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oters</w:t>
      </w:r>
      <w:r w:rsidR="00C32D54"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ose fingerprints </w:t>
      </w:r>
      <w:r w:rsidR="006A66F6"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d</w:t>
      </w:r>
      <w:r w:rsidR="00C32D54"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een worn out</w:t>
      </w:r>
      <w:r w:rsidR="00461F8F" w:rsidRPr="00072F8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r degraded.</w:t>
      </w:r>
      <w:r w:rsidR="00461F8F" w:rsidRPr="00072F83">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04C15B7B" w14:textId="30EF69DF" w:rsidR="00BC20D4" w:rsidRPr="00FE71C2" w:rsidRDefault="00F1622B" w:rsidP="00ED5B4D">
      <w:pPr>
        <w:spacing w:after="160"/>
        <w:jc w:val="both"/>
        <w:rPr>
          <w:rFonts w:asciiTheme="majorBidi" w:hAnsiTheme="majorBidi"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was actually confirmed that </w:t>
      </w:r>
      <w:r w:rsidR="00A548AE"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CE311A"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ngerprint</w:t>
      </w:r>
      <w:r w:rsidR="0032101E"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verification was</w:t>
      </w:r>
      <w:r w:rsidR="00771096"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548AE"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ystematically, </w:t>
      </w:r>
      <w:r w:rsidR="0029726F"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ot as efficient as </w:t>
      </w:r>
      <w:r w:rsidR="00EA1246"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facial recognition</w:t>
      </w:r>
      <w:r w:rsidR="00FE4917"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cross </w:t>
      </w:r>
      <w:r w:rsidR="006537B5"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everal polling stations. </w:t>
      </w:r>
      <w:r w:rsidR="00C67E0D"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w:t>
      </w:r>
      <w:r w:rsidR="002F5CB3"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eemed to have defeated </w:t>
      </w:r>
      <w:r w:rsidR="00CE311A"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2F5CB3"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rive for electoral inclusivity and </w:t>
      </w:r>
      <w:r w:rsidR="00576049"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cessibility</w:t>
      </w:r>
      <w:r w:rsidR="003702AF"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702AF"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702AF"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Ogbadebo&lt;/Author&gt;&lt;Year&gt;2025&lt;/Year&gt;&lt;RecNum&gt;469&lt;/RecNum&gt;&lt;DisplayText&gt;(Ogbadebo, 2025)&lt;/DisplayText&gt;&lt;record&gt;&lt;rec-number&gt;469&lt;/rec-number&gt;&lt;foreign-keys&gt;&lt;key app="EN" db-id="st2xddf5sta2s8eawwzpx95xswd209z29spx" timestamp="1781333450"&gt;469&lt;/key&gt;&lt;/foreign-keys&gt;&lt;ref-type name="Journal Article"&gt;17&lt;/ref-type&gt;&lt;contributors&gt;&lt;authors&gt;&lt;author&gt;Ogbadebo, Adedeji&lt;/author&gt;&lt;/authors&gt;&lt;/contributors&gt;&lt;titles&gt;&lt;title&gt;The role of BVAS in safeguarding electoral integrity: An evaluation of the 2023 general elections in FCT, Abuja&lt;/title&gt;&lt;secondary-title&gt;Journal of Social Political Sciences&lt;/secondary-title&gt;&lt;/titles&gt;&lt;periodical&gt;&lt;full-title&gt;Journal of Social Political Sciences&lt;/full-title&gt;&lt;/periodical&gt;&lt;pages&gt;1-14&lt;/pages&gt;&lt;volume&gt;6&lt;/volume&gt;&lt;number&gt;1&lt;/number&gt;&lt;dates&gt;&lt;year&gt;2025&lt;/year&gt;&lt;/dates&gt;&lt;isbn&gt;2715-7539&lt;/isbn&gt;&lt;urls&gt;&lt;/urls&gt;&lt;/record&gt;&lt;/Cite&gt;&lt;/EndNote&gt;</w:instrText>
      </w:r>
      <w:r w:rsidR="003702AF"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702AF" w:rsidRPr="00B371A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gbadebo, 2025)</w:t>
      </w:r>
      <w:r w:rsidR="003702AF"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12CFD"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 instance,</w:t>
      </w:r>
      <w:r w:rsidR="00330F8F"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E11E2"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Adamawa state, BVAS was unable to </w:t>
      </w:r>
      <w:r w:rsidR="00CE311A"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fferentiate</w:t>
      </w:r>
      <w:r w:rsidR="006D7A04"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etween </w:t>
      </w:r>
      <w:r w:rsidR="00754F9E"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dentical twins,</w:t>
      </w:r>
      <w:r w:rsidR="00006D56"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eading to a situation where</w:t>
      </w:r>
      <w:r w:rsidR="006D65D2"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y</w:t>
      </w:r>
      <w:r w:rsidR="00006D56"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nly one of the </w:t>
      </w:r>
      <w:r w:rsidR="00820F9F"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aid </w:t>
      </w:r>
      <w:r w:rsidR="00CE311A"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ins,</w:t>
      </w:r>
      <w:r w:rsidR="00B2162F"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C1085"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eing incorrectly </w:t>
      </w:r>
      <w:r w:rsidR="00A21FF5"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credited</w:t>
      </w:r>
      <w:r w:rsidR="00CE311A"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21FF5"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as</w:t>
      </w:r>
      <w:r w:rsidR="00CD2002"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20F9F"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lowed to vote while the other was</w:t>
      </w:r>
      <w:r w:rsidR="00CD2002"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reve</w:t>
      </w:r>
      <w:r w:rsidR="00C32E2A"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ted from voting</w:t>
      </w:r>
      <w:r w:rsidR="00B371AD"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371AD"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B371AD"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SALAHU&lt;/Author&gt;&lt;Year&gt;2025&lt;/Year&gt;&lt;RecNum&gt;409&lt;/RecNum&gt;&lt;DisplayText&gt;(SALAHU&lt;style face="italic"&gt; et al.&lt;/style&gt;, 2025)&lt;/DisplayText&gt;&lt;record&gt;&lt;rec-number&gt;409&lt;/rec-number&gt;&lt;foreign-keys&gt;&lt;key app="EN" db-id="st2xddf5sta2s8eawwzpx95xswd209z29spx" timestamp="1776957586"&gt;409&lt;/key&gt;&lt;/foreign-keys&gt;&lt;ref-type name="Journal Article"&gt;17&lt;/ref-type&gt;&lt;contributors&gt;&lt;authors&gt;&lt;author&gt;SALAHU, Moshood Olayinka&lt;/author&gt;&lt;author&gt;SALAWU, Ibrahim O&lt;/author&gt;&lt;author&gt;OGUNSOLA, Abayomi Olusegun&lt;/author&gt;&lt;/authors&gt;&lt;/contributors&gt;&lt;titles&gt;&lt;title&gt;Bimodal Voter Accreditation System [BVAS] and Electoral Integrity: A Study of the 2023 Gubernatorial Election in Kwara State, Nigeria&lt;/title&gt;&lt;secondary-title&gt;International Journal of Intellectual Discourse&lt;/secondary-title&gt;&lt;/titles&gt;&lt;periodical&gt;&lt;full-title&gt;International Journal of Intellectual Discourse&lt;/full-title&gt;&lt;/periodical&gt;&lt;volume&gt;8&lt;/volume&gt;&lt;number&gt;4&lt;/number&gt;&lt;dates&gt;&lt;year&gt;2025&lt;/year&gt;&lt;/dates&gt;&lt;isbn&gt;2636-4832&lt;/isbn&gt;&lt;urls&gt;&lt;/urls&gt;&lt;/record&gt;&lt;/Cite&gt;&lt;/EndNote&gt;</w:instrText>
      </w:r>
      <w:r w:rsidR="00B371AD"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B371AD" w:rsidRPr="00B371A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LAHU</w:t>
      </w:r>
      <w:r w:rsidR="00B371AD" w:rsidRPr="00B371AD">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B371AD" w:rsidRPr="00B371AD">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5)</w:t>
      </w:r>
      <w:r w:rsidR="00B371AD"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22C2D"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re were also cases where </w:t>
      </w:r>
      <w:r w:rsidR="0079221D"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registered voters holding valid </w:t>
      </w:r>
      <w:r w:rsidR="00982C3F"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manent Voter Cards</w:t>
      </w:r>
      <w:r w:rsidR="0079221D"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VCs) </w:t>
      </w:r>
      <w:r w:rsidR="003D2C76"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uld </w:t>
      </w:r>
      <w:r w:rsidR="001B383D"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ot </w:t>
      </w:r>
      <w:r w:rsidR="00B96BAB"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ote because </w:t>
      </w:r>
      <w:r w:rsidR="00CE311A"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B96BAB"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VAS failed to </w:t>
      </w:r>
      <w:r w:rsidR="00690E1F"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ad their bi</w:t>
      </w:r>
      <w:r w:rsidR="00A20E11"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00690E1F"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w:t>
      </w:r>
      <w:r w:rsidR="00A20E11"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r w:rsidR="00690E1F"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w:t>
      </w:r>
      <w:r w:rsidR="00A20E11"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cs, complicating </w:t>
      </w:r>
      <w:r w:rsidR="000E6779"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982C3F" w:rsidRPr="00B371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xclusion effect</w:t>
      </w:r>
      <w:r w:rsidR="00982C3F" w:rsidRPr="000E6779">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764839BC" w14:textId="74BEA0DA" w:rsidR="00BC20D4" w:rsidRPr="007165C0" w:rsidRDefault="00424358" w:rsidP="00ED5B4D">
      <w:pPr>
        <w:pStyle w:val="Heading1"/>
        <w:jc w:val="both"/>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165C0">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0 Cybersecurity</w:t>
      </w:r>
      <w:r w:rsidR="00982C3F" w:rsidRPr="007165C0">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Vulnerabilities and Digital Threat Landscape</w:t>
      </w:r>
    </w:p>
    <w:p w14:paraId="4BDBDAC1" w14:textId="554A0906" w:rsidR="00BC20D4" w:rsidRPr="00745DC7" w:rsidRDefault="00FB6167"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o</w:t>
      </w:r>
      <w:r w:rsidR="00FD3C0A"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ting technological innovations </w:t>
      </w:r>
      <w:r w:rsidR="00256C56"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w:t>
      </w:r>
      <w:r w:rsidR="002D74D4"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 processes and service delivery</w:t>
      </w:r>
      <w:r w:rsidR="005C7BF9"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ncurrently widens </w:t>
      </w:r>
      <w:r w:rsidR="00202811"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4E0EE1"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cope of electoral </w:t>
      </w:r>
      <w:r w:rsidR="000F6C4F"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ulnerability in terms of </w:t>
      </w:r>
      <w:r w:rsidR="00982C3F"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yber-enabled manipulation</w:t>
      </w:r>
      <w:r w:rsidR="00E87BFA"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t opens up a new</w:t>
      </w:r>
      <w:r w:rsidR="0050789A"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D4B93"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ometimes </w:t>
      </w:r>
      <w:r w:rsidR="006343F9"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fficult to detect</w:t>
      </w:r>
      <w:r w:rsidR="009434E9"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343F9"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A4E8A"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stem of susceptibility</w:t>
      </w:r>
      <w:r w:rsidR="00F0508E"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fferent from</w:t>
      </w:r>
      <w:r w:rsidR="009434E9"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w:t>
      </w:r>
      <w:r w:rsidR="00982C3F"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aditional electoral </w:t>
      </w:r>
      <w:r w:rsidR="009434E9"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lpractices. </w:t>
      </w:r>
      <w:r w:rsidR="002D7E88"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6B0468"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aring</w:t>
      </w:r>
      <w:r w:rsidR="00855A1C"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cybersecurity </w:t>
      </w:r>
      <w:r w:rsidR="007D25D6"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related to electoral system in Nigeria </w:t>
      </w:r>
      <w:r w:rsidR="006B0468"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 been well documented.</w:t>
      </w:r>
      <w:r w:rsidR="009C5086"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or instance, International Telecommunication Union </w:t>
      </w:r>
      <w:r w:rsidR="00194BC5"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0</w:t>
      </w:r>
      <w:r w:rsidR="00645EE1"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ranked</w:t>
      </w:r>
      <w:r w:rsidR="00952E81"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A0297"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geria 47th</w:t>
      </w:r>
      <w:r w:rsidR="00D276BA"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lobally </w:t>
      </w:r>
      <w:r w:rsidR="00AA0A86" w:rsidRPr="007165C0">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the Cybersecurity </w:t>
      </w:r>
      <w:r w:rsidR="00AA0A86"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adiness Index</w:t>
      </w:r>
      <w:r w:rsidR="00C51574"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ted </w:t>
      </w:r>
      <w:r w:rsidR="00934737"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geria 5th in Africa</w:t>
      </w:r>
      <w:r w:rsidR="007165C0"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165C0"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7165C0"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Ogbadebo&lt;/Author&gt;&lt;Year&gt;2025&lt;/Year&gt;&lt;RecNum&gt;455&lt;/RecNum&gt;&lt;DisplayText&gt;(Ogbadebo, 2025)&lt;/DisplayText&gt;&lt;record&gt;&lt;rec-number&gt;455&lt;/rec-number&gt;&lt;foreign-keys&gt;&lt;key app="EN" db-id="st2xddf5sta2s8eawwzpx95xswd209z29spx" timestamp="1779355526"&gt;455&lt;/key&gt;&lt;/foreign-keys&gt;&lt;ref-type name="Journal Article"&gt;17&lt;/ref-type&gt;&lt;contributors&gt;&lt;authors&gt;&lt;author&gt;Ogbadebo, Adedeji&lt;/author&gt;&lt;/authors&gt;&lt;/contributors&gt;&lt;titles&gt;&lt;title&gt;The role of BVAS in safeguarding electoral integrity: An evaluation of the 2023 general elections in FCT, Abuja&lt;/title&gt;&lt;secondary-title&gt;Journal of Social Political Sciences&lt;/secondary-title&gt;&lt;/titles&gt;&lt;periodical&gt;&lt;full-title&gt;Journal of Social Political Sciences&lt;/full-title&gt;&lt;/periodical&gt;&lt;pages&gt;1-14&lt;/pages&gt;&lt;volume&gt;6&lt;/volume&gt;&lt;number&gt;1&lt;/number&gt;&lt;dates&gt;&lt;year&gt;2025&lt;/year&gt;&lt;/dates&gt;&lt;isbn&gt;2715-7539&lt;/isbn&gt;&lt;urls&gt;&lt;/urls&gt;&lt;/record&gt;&lt;/Cite&gt;&lt;/EndNote&gt;</w:instrText>
      </w:r>
      <w:r w:rsidR="007165C0"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7165C0" w:rsidRPr="00745DC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gbadebo, 2025)</w:t>
      </w:r>
      <w:r w:rsidR="007165C0"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A3828"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00982C3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EC </w:t>
      </w:r>
      <w:r w:rsidR="00EA3828"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as repeatedly </w:t>
      </w:r>
      <w:r w:rsidR="00637F67"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w:t>
      </w:r>
      <w:r w:rsidR="00EB4486"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ged recurrent attemp</w:t>
      </w:r>
      <w:r w:rsidR="00A14922"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s to clone BVAS hardware and </w:t>
      </w:r>
      <w:r w:rsidR="006A59B1"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ack into the </w:t>
      </w:r>
      <w:r w:rsidR="00AC555B"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ReV system</w:t>
      </w:r>
      <w:r w:rsidR="006B5107"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th evidence of such attempts reported </w:t>
      </w:r>
      <w:r w:rsidR="00982C3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the 2022 Ekiti and Osun state </w:t>
      </w:r>
      <w:r w:rsidR="002600EE"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overnorship elections </w:t>
      </w:r>
      <w:r w:rsidR="00982C3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here </w:t>
      </w:r>
      <w:r w:rsidR="002600EE"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w:t>
      </w:r>
      <w:r w:rsidR="00672BC8"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al digital </w:t>
      </w:r>
      <w:r w:rsidR="00982C3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fraudsters attempted to change </w:t>
      </w:r>
      <w:r w:rsidR="00672BC8"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ronic </w:t>
      </w:r>
      <w:r w:rsidR="00E6605B"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sult of elections and </w:t>
      </w:r>
      <w:r w:rsidR="00D142BD"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oter accreditation data </w:t>
      </w:r>
      <w:r w:rsidR="0020315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ansmitted from the </w:t>
      </w:r>
      <w:r w:rsidR="00982C3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lling-unit</w:t>
      </w:r>
      <w:r w:rsidR="0020315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the INEC </w:t>
      </w:r>
      <w:r w:rsidR="00982C3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rtal</w:t>
      </w:r>
      <w:r w:rsidR="00D3358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D3358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Chatham-House&lt;/Author&gt;&lt;Year&gt;2023&lt;/Year&gt;&lt;RecNum&gt;463&lt;/RecNum&gt;&lt;DisplayText&gt;(Chatham-House, 2023)&lt;/DisplayText&gt;&lt;record&gt;&lt;rec-number&gt;463&lt;/rec-number&gt;&lt;foreign-keys&gt;&lt;key app="EN" db-id="st2xddf5sta2s8eawwzpx95xswd209z29spx" timestamp="1781170822"&gt;463&lt;/key&gt;&lt;/foreign-keys&gt;&lt;ref-type name="Journal Article"&gt;17&lt;/ref-type&gt;&lt;contributors&gt;&lt;authors&gt;&lt;author&gt;Chatham-House,</w:instrText>
      </w:r>
      <w:r w:rsidR="00D3358F" w:rsidRPr="00745DC7">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D3358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author&gt;&lt;/authors&gt;&lt;/contributors&gt;&lt;titles&gt;&lt;title&gt;Tech alone won&amp;apos;t improve trust in Nigeria&amp;apos;s elections.</w:instrText>
      </w:r>
      <w:r w:rsidR="00D3358F" w:rsidRPr="00745DC7">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D3358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title&gt;&lt;secondary-title&gt;Chatham House Africa Programme.&lt;/secondary-title&gt;&lt;/titles&gt;&lt;periodical&gt;&lt;full-title&gt;Chatham House Africa Programme.&lt;/full-title&gt;&lt;/periodical&gt;&lt;dates&gt;&lt;year&gt;2023&lt;/year&gt;&lt;/dates&gt;&lt;urls&gt;&lt;related-urls&gt;&lt;url&gt;https://www.chathamhouse.org/2023/02/tech-alone-wont-improve-trust-nigerias-elections&lt;/url&gt;&lt;/related-urls&gt;&lt;/urls&gt;&lt;/record&gt;&lt;/Cite&gt;&lt;/EndNote&gt;</w:instrText>
      </w:r>
      <w:r w:rsidR="00D3358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D3358F" w:rsidRPr="00745DC7">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tham-House, 2023)</w:t>
      </w:r>
      <w:r w:rsidR="00D3358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D3358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4C6408E3" w14:textId="1BCB1295" w:rsidR="00BC20D4" w:rsidRPr="00BC14D4" w:rsidRDefault="004A02D8" w:rsidP="00061199">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2A4522"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nners by which the last </w:t>
      </w:r>
      <w:r w:rsidR="0072244C"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yber-related</w:t>
      </w:r>
      <w:r w:rsidR="009427C4"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oral petitions were adjudicated </w:t>
      </w:r>
      <w:r w:rsidR="000534E2"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d shown that both legal and judicial framework</w:t>
      </w:r>
      <w:r w:rsidR="0055707A"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implemented </w:t>
      </w:r>
      <w:r w:rsidR="00C161B6"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responses to </w:t>
      </w:r>
      <w:r w:rsidR="0055707A"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ybe</w:t>
      </w:r>
      <w:r w:rsidR="007B6097"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nabled electoral malpractices and </w:t>
      </w:r>
      <w:r w:rsidR="00CA4A17"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nipulations</w:t>
      </w:r>
      <w:r w:rsidR="007B6097"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27C2E"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ere underdeveloped</w:t>
      </w:r>
      <w:r w:rsidR="003E3EE0"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C45A9"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courts </w:t>
      </w:r>
      <w:r w:rsidR="00000ACE"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rbitrating electoral petitions </w:t>
      </w:r>
      <w:r w:rsidR="00F5380B"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ave practically shown poor capacity </w:t>
      </w:r>
      <w:r w:rsidR="00C600F0"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en it comes to interacting</w:t>
      </w:r>
      <w:r w:rsidR="00C24168"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at the internationally re</w:t>
      </w:r>
      <w:r w:rsidR="006B6611"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gnised evidentiary standard, </w:t>
      </w:r>
      <w:r w:rsidR="00C600F0"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th digital fore</w:t>
      </w:r>
      <w:r w:rsidR="0071580B"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sic evidence such as the </w:t>
      </w:r>
      <w:r w:rsidR="008142B6"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consistencies between </w:t>
      </w:r>
      <w:r w:rsidR="0078416E"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IReV-transmitted data and the ones collated </w:t>
      </w:r>
      <w:r w:rsidR="002407D8"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nually</w:t>
      </w:r>
      <w:r w:rsidR="00061199"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tham</w:t>
      </w:r>
      <w:r w:rsidR="00745DC7"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82C3F" w:rsidRPr="00745DC7">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ouse, 2023). </w:t>
      </w:r>
      <w:r w:rsidR="005A5ED0"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A5ED0"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 AuthorYear="1"&gt;&lt;Author&gt;Itodo&lt;/Author&gt;&lt;Year&gt;2024&lt;/Year&gt;&lt;RecNum&gt;470&lt;/RecNum&gt;&lt;DisplayText&gt;Itodo (2024)&lt;/DisplayText&gt;&lt;record&gt;&lt;rec-number&gt;470&lt;/rec-number&gt;&lt;foreign-keys&gt;&lt;key app="EN" db-id="st2xddf5sta2s8eawwzpx95xswd209z29spx" timestamp="1781335011"&gt;470&lt;/key&gt;&lt;/foreign-keys&gt;&lt;ref-type name="Journal Article"&gt;17&lt;/ref-type&gt;&lt;contributors&gt;&lt;authors&gt;&lt;author&gt;Itodo, Samson&lt;/author&gt;&lt;/authors&gt;&lt;/contributors&gt;&lt;titles&gt;&lt;title&gt;Inspiring confidence in the BVAS and electronic transmission of election results: Seven urgent </w:instrText>
      </w:r>
      <w:r w:rsidR="005A5ED0" w:rsidRPr="00BC14D4">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5A5ED0"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actions for INEC.&lt;/title&gt;&lt;secondary-title&gt;International IDEA.&lt;/secondary-title&gt;&lt;/titles&gt;&lt;periodical&gt;&lt;full-title&gt;International IDEA.&lt;/full-title&gt;&lt;/periodical&gt;&lt;dates&gt;&lt;year&gt;2024&lt;/year&gt;&lt;/dates&gt;&lt;urls&gt;&lt;related-urls&gt;&lt;url&gt;https://www.idea.int/news/inspiring-confidence-bvas-and-electronic-transmission-election-</w:instrText>
      </w:r>
      <w:r w:rsidR="005A5ED0" w:rsidRPr="00BC14D4">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5A5ED0"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results-seven-urgent-actions&lt;/url&gt;&lt;url&gt;</w:instrText>
      </w:r>
      <w:r w:rsidR="005A5ED0" w:rsidRPr="00BC14D4">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5A5ED0"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19.  Ito</w:instrText>
      </w:r>
      <w:r w:rsidR="005A5ED0" w:rsidRPr="00BC14D4">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5A5ED0"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url&gt;&lt;/related-urls&gt;&lt;/urls&gt;&lt;/record&gt;&lt;/Cite&gt;&lt;/EndNote&gt;</w:instrText>
      </w:r>
      <w:r w:rsidR="005A5ED0"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A5ED0" w:rsidRPr="00BC14D4">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todo (2024)</w:t>
      </w:r>
      <w:r w:rsidR="005A5ED0"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FC2DD9"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as noted that </w:t>
      </w:r>
      <w:r w:rsidR="002B55F6"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technological innovations deployed </w:t>
      </w:r>
      <w:r w:rsidR="00781146"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y INEC were done via its</w:t>
      </w:r>
      <w:r w:rsidR="00C93540"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house </w:t>
      </w:r>
      <w:r w:rsidR="003A2BA9"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uidelines</w:t>
      </w:r>
      <w:r w:rsidR="00F205E1"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ich the Supreme Court </w:t>
      </w:r>
      <w:r w:rsidR="00315F35"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d ruled as non</w:t>
      </w:r>
      <w:r w:rsidR="009721E5"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inding.</w:t>
      </w:r>
      <w:r w:rsidR="00E4763C"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23922"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was how </w:t>
      </w:r>
      <w:r w:rsidR="001D6AFD"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 electoral paradox</w:t>
      </w:r>
      <w:r w:rsidR="00162931"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E3E43"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created </w:t>
      </w:r>
      <w:r w:rsidR="00162931"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w:t>
      </w:r>
      <w:r w:rsidR="003410A4"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ich the digital evidence</w:t>
      </w:r>
      <w:r w:rsidR="009721E5"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410A4"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llected from the </w:t>
      </w:r>
      <w:r w:rsidR="00975410"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deployed electoral technologies</w:t>
      </w:r>
      <w:r w:rsidR="00F80C18"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as</w:t>
      </w:r>
      <w:r w:rsidR="00AE577E"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D44F3"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 definitive</w:t>
      </w:r>
      <w:r w:rsidR="00D11417"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roof of electoral output, </w:t>
      </w:r>
      <w:r w:rsidR="00F80C18"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clared inad</w:t>
      </w:r>
      <w:r w:rsidR="00AE577E"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ssible</w:t>
      </w:r>
      <w:r w:rsidR="0016296E"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82C3F"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F6493"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standard of </w:t>
      </w:r>
      <w:r w:rsidR="00833E3F"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igital forensic </w:t>
      </w:r>
      <w:r w:rsidR="00DF76FF"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 to be inco</w:t>
      </w:r>
      <w:r w:rsidR="00A732E5"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porated into</w:t>
      </w:r>
      <w:r w:rsidR="00C4087A"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electoral juris</w:t>
      </w:r>
      <w:r w:rsidR="00721B39"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udence</w:t>
      </w:r>
      <w:r w:rsidR="007F1E04"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21B39"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legal </w:t>
      </w:r>
      <w:r w:rsidR="00AA0991"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atus of e</w:t>
      </w:r>
      <w:r w:rsidR="003A1FB4"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sult transmission </w:t>
      </w:r>
      <w:r w:rsidR="00C50ED1"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s elucidated</w:t>
      </w:r>
      <w:r w:rsidR="007944D2"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75AC9"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y statute</w:t>
      </w:r>
      <w:r w:rsidR="00E32C0E"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75AC9"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r </w:t>
      </w:r>
      <w:r w:rsidR="00982C3F"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w:t>
      </w:r>
      <w:r w:rsidR="00715C90"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oral technology</w:t>
      </w:r>
      <w:r w:rsidR="00982C3F"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videntiary </w:t>
      </w:r>
      <w:r w:rsidR="00715C90"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other electoral data </w:t>
      </w:r>
      <w:r w:rsidR="007C3009"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 the post-election</w:t>
      </w:r>
      <w:r w:rsidR="00CC119A"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ispute resolution secure </w:t>
      </w:r>
      <w:r w:rsidR="00FB2043"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legal precarious </w:t>
      </w:r>
      <w:r w:rsidR="00996790" w:rsidRPr="00BC14D4">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ance in our electoral system.</w:t>
      </w:r>
    </w:p>
    <w:p w14:paraId="34B5C016" w14:textId="2D62C3A1" w:rsidR="00BC20D4" w:rsidRPr="005D1426" w:rsidRDefault="00A014A5"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1D41F0"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geria’s electoral threat landscape</w:t>
      </w:r>
      <w:r w:rsidR="00171C52"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32905"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ecame </w:t>
      </w:r>
      <w:r w:rsidR="00171C52"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orsen</w:t>
      </w:r>
      <w:r w:rsidR="00645103"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y the </w:t>
      </w:r>
      <w:r w:rsidR="00FC1E7E"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pagation</w:t>
      </w:r>
      <w:r w:rsidR="00F91E17"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disinformation through </w:t>
      </w:r>
      <w:r w:rsidR="00982C3F"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igital platforms. </w:t>
      </w:r>
      <w:r w:rsidR="00CC09C3"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re were </w:t>
      </w:r>
      <w:r w:rsidR="008D0BFC"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port of </w:t>
      </w:r>
      <w:r w:rsidR="002B297F"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is-and-disinformation </w:t>
      </w:r>
      <w:r w:rsidR="00614161"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sse</w:t>
      </w:r>
      <w:r w:rsidR="00905AE4"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ated by the state-affiliated gr</w:t>
      </w:r>
      <w:r w:rsidR="005337DF"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ups and powerful political actors. </w:t>
      </w:r>
      <w:r w:rsidR="00982C3F"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reedom</w:t>
      </w:r>
      <w:r w:rsidR="009230C4"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0642E9"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ouse (</w:t>
      </w:r>
      <w:r w:rsidR="00982C3F"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3)</w:t>
      </w:r>
      <w:r w:rsidR="000348DD"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its report </w:t>
      </w:r>
      <w:r w:rsidR="004B0DD2"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tled f</w:t>
      </w:r>
      <w:r w:rsidR="00982C3F"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edom on the Net</w:t>
      </w:r>
      <w:r w:rsidR="004B0DD2"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F04AC"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ocumented widespread</w:t>
      </w:r>
      <w:r w:rsidR="001D2754"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se of social media </w:t>
      </w:r>
      <w:r w:rsidR="00340100"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y political groups such as #Obident </w:t>
      </w:r>
      <w:r w:rsidR="00D809E7"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vement</w:t>
      </w:r>
      <w:r w:rsidR="00925A5B"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monstrating </w:t>
      </w:r>
      <w:r w:rsidR="00982C3F"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bilising potential and misinformation vulnerability of digital political communication. </w:t>
      </w:r>
      <w:r w:rsidR="007B4161"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ven I</w:t>
      </w:r>
      <w:r w:rsidR="002B001C"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EC and some Civil Society fact</w:t>
      </w:r>
      <w:r w:rsidR="001E3F62"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heckers reported </w:t>
      </w:r>
      <w:r w:rsidR="00A872FC"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everal instances </w:t>
      </w:r>
      <w:r w:rsidR="005E0BAA"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f organised</w:t>
      </w:r>
      <w:r w:rsidR="00B25716"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issemination of </w:t>
      </w:r>
      <w:r w:rsidR="00955D1C"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vented</w:t>
      </w:r>
      <w:r w:rsidR="0032575E"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sult sheets of election and </w:t>
      </w:r>
      <w:r w:rsidR="00153D50"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bricated</w:t>
      </w:r>
      <w:r w:rsidR="00AB1B06"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12BB0"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mages of </w:t>
      </w:r>
      <w:r w:rsidR="00AB1B06"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VAS </w:t>
      </w:r>
      <w:r w:rsidR="00F12BB0"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utput being circula</w:t>
      </w:r>
      <w:r w:rsidR="00834D62"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d on WhatsApp and </w:t>
      </w:r>
      <w:r w:rsidR="00982C3F"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itter</w:t>
      </w:r>
      <w:r w:rsidR="008B3D91"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 elections were ongoing. All these were testimonies to </w:t>
      </w:r>
      <w:r w:rsidR="00982C3F"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igital manipulation </w:t>
      </w:r>
      <w:r w:rsidR="009D37FA"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took advantage of </w:t>
      </w:r>
      <w:r w:rsidR="00982C3F"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nsparency architecture created by IReV (Freedom</w:t>
      </w:r>
      <w:r w:rsidR="000D0828"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82C3F"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ouse, 2023). </w:t>
      </w:r>
      <w:r w:rsidR="00244DCB"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w:t>
      </w:r>
      <w:r w:rsidR="00731938"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the scholarship of </w:t>
      </w:r>
      <w:r w:rsidR="006C774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6C774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 AuthorYear="1"&gt;&lt;Author&gt;Cheeseman&lt;/Author&gt;&lt;Year&gt;2018&lt;/Year&gt;&lt;RecNum&gt;435&lt;/RecNum&gt;&lt;DisplayText&gt;Cheeseman&lt;style face="italic"&gt; et al.&lt;/style&gt; (2018)&lt;/DisplayText&gt;&lt;record&gt;&lt;rec-number&gt;435&lt;/rec-number&gt;&lt;foreign-keys&gt;&lt;key app="EN" db-id="st2xddf5sta2s8eawwzpx95xswd209z29spx" timestamp="1779268324"&gt;435&lt;/key&gt;&lt;/foreign-keys&gt;&lt;ref-type name="Journal Article"&gt;17&lt;/ref-type&gt;&lt;contributors&gt;&lt;authors&gt;&lt;author&gt;Cheeseman, Nic&lt;/author&gt;&lt;author&gt;Lynch, Gabrielle&lt;/author&gt;&lt;author&gt;Willis, Justin&lt;/author&gt;&lt;/authors&gt;&lt;/contributors&gt;&lt;titles&gt;&lt;title&gt;Digital dilemmas: The unintended consequences of election technology&lt;/title&gt;&lt;secondary-title&gt;Democratization&lt;/secondary-title&gt;&lt;/titles&gt;&lt;periodical&gt;&lt;full-title&gt;Democratization&lt;/full-title&gt;&lt;/periodical&gt;&lt;pages&gt;1397-1418&lt;/pages&gt;&lt;volume&gt;25&lt;/volume&gt;&lt;number&gt;8&lt;/number&gt;&lt;dates&gt;&lt;year&gt;2018&lt;/year&gt;&lt;/dates&gt;&lt;isbn&gt;1351-0347&lt;/isbn&gt;&lt;urls&gt;&lt;/urls&gt;&lt;/record&gt;&lt;/Cite&gt;&lt;/EndNote&gt;</w:instrText>
      </w:r>
      <w:r w:rsidR="006C774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6C774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eeseman</w:t>
      </w:r>
      <w:r w:rsidR="006C774F" w:rsidRPr="006C774F">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6C774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018)</w:t>
      </w:r>
      <w:r w:rsidR="006C774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731938"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ave </w:t>
      </w:r>
      <w:r w:rsidR="00982C3F"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orised this</w:t>
      </w:r>
      <w:r w:rsidR="00582CA5"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ynamic phenomenon</w:t>
      </w:r>
      <w:r w:rsidR="00982C3F"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 technology's paradox of transparency</w:t>
      </w:r>
      <w:r w:rsidR="004E6AC1"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A09AF"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chnology innovations were deployed to</w:t>
      </w:r>
      <w:r w:rsidR="0044353E"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ake</w:t>
      </w:r>
      <w:r w:rsidR="00BA09AF"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B0702" w:rsidRPr="000D082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ion results visible to the </w:t>
      </w:r>
      <w:r w:rsidR="005B0702"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ublic, </w:t>
      </w:r>
      <w:r w:rsidR="0044353E"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ut also unintentionally </w:t>
      </w:r>
      <w:r w:rsidR="00FC6959"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de the </w:t>
      </w:r>
      <w:r w:rsidR="00363DB0"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ve</w:t>
      </w:r>
      <w:r w:rsidR="00527B95"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ted </w:t>
      </w:r>
      <w:r w:rsidR="00363DB0"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ion results </w:t>
      </w:r>
      <w:r w:rsidR="005B0702"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isible to the public, </w:t>
      </w:r>
      <w:r w:rsidR="0044353E"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ut also unintentionally </w:t>
      </w:r>
      <w:r w:rsidR="00FC6959"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de the </w:t>
      </w:r>
      <w:r w:rsidR="00363DB0"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vested election results </w:t>
      </w:r>
      <w:r w:rsidR="00873C28"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ublicly</w:t>
      </w:r>
      <w:r w:rsidR="008923AA"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istributable</w:t>
      </w:r>
      <w:r w:rsidR="00D71FC6"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is was how electoral credibility and </w:t>
      </w:r>
      <w:r w:rsidR="00933CD9"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grity of Nigeria’s </w:t>
      </w:r>
      <w:r w:rsidR="005E5D1A"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 system was eroding through</w:t>
      </w:r>
      <w:r w:rsidR="00F005C7"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is-and-disinformation. </w:t>
      </w:r>
    </w:p>
    <w:p w14:paraId="25528131" w14:textId="0F433155" w:rsidR="00BC20D4" w:rsidRPr="005D1426" w:rsidRDefault="00424358" w:rsidP="00ED5B4D">
      <w:pPr>
        <w:pStyle w:val="Heading1"/>
        <w:jc w:val="both"/>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1426">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1.</w:t>
      </w:r>
      <w:r w:rsidR="00982C3F" w:rsidRPr="005D1426">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uman, Institutional, and Political Determinants: The Non-Technological Remainder</w:t>
      </w:r>
    </w:p>
    <w:p w14:paraId="4B629A41" w14:textId="77777777" w:rsidR="002E4688" w:rsidRPr="005D1426" w:rsidRDefault="00CD2D84" w:rsidP="002E4688">
      <w:pPr>
        <w:spacing w:after="160"/>
        <w:jc w:val="both"/>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00B67D18"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guably, </w:t>
      </w:r>
      <w:r w:rsidR="003C1DB7"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most </w:t>
      </w:r>
      <w:r w:rsidR="00C5356A"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gnificant</w:t>
      </w:r>
      <w:r w:rsidR="003C1DB7"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67E11"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ystematically underappreciated </w:t>
      </w:r>
      <w:r w:rsidR="005F1C43"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ndings projected by the </w:t>
      </w:r>
      <w:r w:rsidR="00BB53CB"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mparative studies of electoral technologies </w:t>
      </w:r>
      <w:r w:rsidR="007004E3"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pecially</w:t>
      </w:r>
      <w:r w:rsidR="004316A0"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insight </w:t>
      </w:r>
      <w:r w:rsidR="00D41055"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rought forward by </w:t>
      </w:r>
      <w:r w:rsidR="0051487B"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experience</w:t>
      </w:r>
      <w:r w:rsidR="008F0703"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w:t>
      </w:r>
      <w:r w:rsidR="00AF4E9A"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D7D5E"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geria’s 2023 general elections</w:t>
      </w:r>
      <w:r w:rsidR="008F0703"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as that </w:t>
      </w:r>
      <w:r w:rsidR="00570377"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7E7CC5"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apability of technological innovations to </w:t>
      </w:r>
      <w:r w:rsidR="00570377"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prove electoral integrity is</w:t>
      </w:r>
      <w:r w:rsidR="00B45E9E"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D5B69"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ltimately bounded by the </w:t>
      </w:r>
      <w:r w:rsidR="00A63510"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quality in terms of competence and integrity</w:t>
      </w:r>
      <w:r w:rsidR="005D1E12"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w:t>
      </w:r>
      <w:r w:rsidR="00A63510"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5D1E12"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npower </w:t>
      </w:r>
      <w:r w:rsidR="005A5056"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the institutional ecosystem in which </w:t>
      </w:r>
      <w:r w:rsidR="00935244"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y </w:t>
      </w:r>
      <w:r w:rsidR="0051487B"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unction</w:t>
      </w:r>
      <w:r w:rsidR="00FF5B88"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51487B" w:rsidRPr="005D1426">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5D1426">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934E0"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r w:rsidR="004D481C"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tai (2023) has contended that</w:t>
      </w:r>
      <w:r w:rsidR="002E502E"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o matter how </w:t>
      </w:r>
      <w:r w:rsidR="00601219"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ell-in</w:t>
      </w:r>
      <w:r w:rsidR="002E502E"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nded a</w:t>
      </w:r>
      <w:r w:rsidR="0065569A"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 electoral technology was deployed, </w:t>
      </w:r>
      <w:r w:rsidR="00E01724"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t still would be</w:t>
      </w:r>
      <w:r w:rsidR="004F679A"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perated by people. </w:t>
      </w:r>
      <w:r w:rsidR="00445A3E"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aning that </w:t>
      </w:r>
      <w:r w:rsidR="00476CCF"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atever</w:t>
      </w:r>
      <w:r w:rsidR="00091E8B"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echnological innovations were adopted, </w:t>
      </w:r>
      <w:r w:rsidR="00C2626C"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t</w:t>
      </w:r>
      <w:r w:rsidR="00261C86"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93CB4"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ld</w:t>
      </w:r>
      <w:r w:rsidR="00261C86"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ways be</w:t>
      </w:r>
      <w:r w:rsidR="004D481C"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61C86"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feated by</w:t>
      </w:r>
      <w:r w:rsidR="00CE7565"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rrupt</w:t>
      </w:r>
      <w:r w:rsidR="007B6A71"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ember of staff, be it permanent or ad-hoc.</w:t>
      </w:r>
      <w:r w:rsidR="007B6A71" w:rsidRPr="005D1426">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D01DC"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w:t>
      </w:r>
      <w:r w:rsidR="00A42BD0"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s</w:t>
      </w:r>
      <w:r w:rsidR="00CE1F6A"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bservation </w:t>
      </w:r>
      <w:r w:rsidR="00A42BD0"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s</w:t>
      </w:r>
      <w:r w:rsidR="00086310"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42BD0"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t</w:t>
      </w:r>
      <w:r w:rsidR="00086310"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 counsel of hopelessness. </w:t>
      </w:r>
      <w:r w:rsidR="00A4136E"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t is</w:t>
      </w:r>
      <w:r w:rsidR="00386D9A"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eant to provo</w:t>
      </w:r>
      <w:r w:rsidR="00C61EF4"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 an</w:t>
      </w:r>
      <w:r w:rsidR="00A4136E"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alytical</w:t>
      </w:r>
      <w:r w:rsidR="00C61EF4"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rive </w:t>
      </w:r>
      <w:r w:rsidR="00C2626C"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wards</w:t>
      </w:r>
      <w:r w:rsidR="00C61EF4"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37FEB"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cisely identify</w:t>
      </w:r>
      <w:r w:rsidR="00630477"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ich human, and institutional</w:t>
      </w:r>
      <w:r w:rsidR="00C34787"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variables</w:t>
      </w:r>
      <w:r w:rsidR="00C916C3"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fluence </w:t>
      </w:r>
      <w:r w:rsidR="00293EAC"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relationship between the technological innovation </w:t>
      </w:r>
      <w:r w:rsidR="000F2D05"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ployment and electoral outputs</w:t>
      </w:r>
      <w:r w:rsidR="00982C3F"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661EC2C0" w14:textId="0447A370" w:rsidR="00BC20D4" w:rsidRPr="00FE71C2" w:rsidRDefault="002E4688" w:rsidP="002E4688">
      <w:pPr>
        <w:spacing w:after="160"/>
        <w:jc w:val="both"/>
        <w:rPr>
          <w:rFonts w:asciiTheme="majorBidi" w:hAnsiTheme="majorBidi"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Having critically considered </w:t>
      </w:r>
      <w:r w:rsidR="00A13C03"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igerian case, </w:t>
      </w:r>
      <w:r w:rsidR="00AF4C2C"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ree important </w:t>
      </w:r>
      <w:r w:rsidR="00982C3F"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ariables emerge</w:t>
      </w:r>
      <w:r w:rsidR="00AF4C2C"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 </w:t>
      </w:r>
      <w:r w:rsidR="00DB50E8"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rst one, </w:t>
      </w:r>
      <w:r w:rsidR="00982C3F"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training and technical competence of </w:t>
      </w:r>
      <w:r w:rsidR="00E47385"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oth </w:t>
      </w:r>
      <w:r w:rsidR="007E6C18"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rmanent and ad-hoc </w:t>
      </w:r>
      <w:r w:rsidR="00B84C09"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EC staff. </w:t>
      </w:r>
      <w:r w:rsidR="00D91166"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everal </w:t>
      </w:r>
      <w:r w:rsidR="00E02388"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omestic observer gr</w:t>
      </w:r>
      <w:r w:rsidR="00B92124"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ups and the European Union </w:t>
      </w:r>
      <w:r w:rsidR="00982C3F"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 Observation Mission (2023)</w:t>
      </w:r>
      <w:r w:rsidR="005D0A5C"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ported </w:t>
      </w:r>
      <w:r w:rsidR="00FD1AF8"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or technical training among INEC</w:t>
      </w:r>
      <w:r w:rsidR="005737A0"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w:t>
      </w:r>
      <w:r w:rsidR="00FD1AF8"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npower</w:t>
      </w:r>
      <w:r w:rsidR="006C6FE7"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 a significant operational failure in 2023</w:t>
      </w:r>
      <w:r w:rsidR="009E38FA"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E3271"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poll officials lacking in capacity</w:t>
      </w:r>
      <w:r w:rsidR="000A3251"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technical</w:t>
      </w:r>
      <w:r w:rsidR="008117DE"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now-how to </w:t>
      </w:r>
      <w:r w:rsidR="00720FE3"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perate </w:t>
      </w:r>
      <w:r w:rsidR="00DB66EF"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VAS devices </w:t>
      </w:r>
      <w:r w:rsidR="00720FE3"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00BF5F80"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 the actual </w:t>
      </w:r>
      <w:r w:rsidR="004F19B6"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al-world polling stations </w:t>
      </w:r>
      <w:r w:rsidR="00190EA0"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tributed </w:t>
      </w:r>
      <w:r w:rsidR="00CE4CCC"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normously to </w:t>
      </w:r>
      <w:r w:rsidR="00757DC2"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8C000A"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ability of the BVAS to </w:t>
      </w:r>
      <w:r w:rsidR="00190EA0"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unction as intended. </w:t>
      </w:r>
      <w:r w:rsidR="00757DC2"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fact, </w:t>
      </w:r>
      <w:r w:rsidR="006E1251"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is </w:t>
      </w:r>
      <w:r w:rsidR="006F79EC"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fe</w:t>
      </w:r>
      <w:r w:rsidR="006E1251"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contend that such poll offic</w:t>
      </w:r>
      <w:r w:rsidR="00075975"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als were </w:t>
      </w:r>
      <w:r w:rsidR="00AF6EFB"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art of </w:t>
      </w:r>
      <w:r w:rsidR="00FC251A"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reason</w:t>
      </w:r>
      <w:r w:rsidR="00075975"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y BVAS </w:t>
      </w:r>
      <w:r w:rsidR="00982C3F"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lfunction</w:t>
      </w:r>
      <w:r w:rsidR="00075975"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d,</w:t>
      </w:r>
      <w:r w:rsidR="00940F9D"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ploaded and transmitted </w:t>
      </w:r>
      <w:r w:rsidR="00A63367"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election results</w:t>
      </w:r>
      <w:r w:rsidR="00940F9D"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mproperly</w:t>
      </w:r>
      <w:r w:rsidR="00D94BDD" w:rsidRPr="005D142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C251A"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should be noted that </w:t>
      </w:r>
      <w:r w:rsidR="006F79EC"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 few cases</w:t>
      </w:r>
      <w:ins w:id="0" w:author="Microsoft Word" w:date="2026-05-08T07:53:00Z" w16du:dateUtc="2026-05-08T06:53:00Z">
        <w:r w:rsidR="006F79EC"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ins>
      <w:r w:rsidR="006F79EC"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use of personal mobile phones</w:t>
      </w:r>
      <w:r w:rsidR="001D1387"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tra</w:t>
      </w:r>
      <w:r w:rsidR="001F01B8"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smit result to the IReV</w:t>
      </w:r>
      <w:r w:rsidR="004F65E3"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ublic p</w:t>
      </w:r>
      <w:r w:rsidR="001F01B8"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rtal </w:t>
      </w:r>
      <w:r w:rsidR="000513F6"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as led to </w:t>
      </w:r>
      <w:r w:rsidR="00982C3F"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nintended uploads of unrelated content to the IReV </w:t>
      </w:r>
      <w:r w:rsidR="000513F6"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ublic </w:t>
      </w:r>
      <w:r w:rsidR="00982C3F"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latform. </w:t>
      </w:r>
      <w:r w:rsidR="00A61AC6"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deployment and </w:t>
      </w:r>
      <w:r w:rsidR="00541133"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chnically supporting </w:t>
      </w:r>
      <w:r w:rsidR="00FF5B2A"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ver 200, 000 BVAS tablets </w:t>
      </w:r>
      <w:r w:rsidR="00095F05"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pread across 176, 846 pol</w:t>
      </w:r>
      <w:r w:rsidR="00DB3EF2"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w:t>
      </w:r>
      <w:r w:rsidR="00095F05"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g units</w:t>
      </w:r>
      <w:r w:rsidR="00C15FB1"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09A"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peaks to the </w:t>
      </w:r>
      <w:r w:rsidR="00982C3F"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gnitude of INEC's operational challenge</w:t>
      </w:r>
      <w:r w:rsidR="00A6309A"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ich</w:t>
      </w:r>
      <w:r w:rsidR="00CC563A"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s bi</w:t>
      </w:r>
      <w:r w:rsidR="00DC54E2"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w:t>
      </w:r>
      <w:r w:rsidR="00CC563A"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nough </w:t>
      </w:r>
      <w:r w:rsidR="00DC54E2"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stress </w:t>
      </w:r>
      <w:r w:rsidR="00983954"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administrative capability of any elect</w:t>
      </w:r>
      <w:r w:rsidR="00EE14E9"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ral management body. </w:t>
      </w:r>
      <w:r w:rsidR="00824791"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nowing fully well that the manpower technically supporting thes</w:t>
      </w:r>
      <w:r w:rsidR="001A327A"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 devices were </w:t>
      </w:r>
      <w:r w:rsidR="00982C3F"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ired </w:t>
      </w:r>
      <w:r w:rsidR="00B5427B"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mporarily</w:t>
      </w:r>
      <w:r w:rsidR="00AD6EAE"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D6EAE" w:rsidRPr="00AD6EA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tham-House, 2023)</w:t>
      </w:r>
      <w:r w:rsidR="00AD6EAE"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452221FB" w14:textId="1479844A" w:rsidR="00BC20D4" w:rsidRPr="00FE71C2" w:rsidRDefault="00595FAD" w:rsidP="00ED5B4D">
      <w:pPr>
        <w:spacing w:after="160"/>
        <w:jc w:val="both"/>
        <w:rPr>
          <w:rFonts w:asciiTheme="majorBidi" w:hAnsiTheme="majorBidi"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second critical variable </w:t>
      </w:r>
      <w:r w:rsidR="00910AB0"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 </w:t>
      </w:r>
      <w:r w:rsidR="00982C3F"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independence and institutional integrity of INEC itself.</w:t>
      </w:r>
      <w:r w:rsidR="00982C3F" w:rsidRPr="0027088D">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3599B"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C1B58"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has been emphatically </w:t>
      </w:r>
      <w:r w:rsidR="00563AC8"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ablished that technologic</w:t>
      </w:r>
      <w:r w:rsidR="00B02DB9"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l innovations </w:t>
      </w:r>
      <w:r w:rsidR="00D353BC"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formed reliably</w:t>
      </w:r>
      <w:r w:rsidR="003D04DC"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ll </w:t>
      </w:r>
      <w:r w:rsidR="00113320"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hen implemented by </w:t>
      </w:r>
      <w:r w:rsidR="006B6F3C"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ion management bodies </w:t>
      </w:r>
      <w:r w:rsidR="003D04DC"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ith </w:t>
      </w:r>
      <w:r w:rsidR="00B662CE"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monstrated outstanding independence </w:t>
      </w:r>
      <w:r w:rsidR="00542FF0"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way from </w:t>
      </w:r>
      <w:r w:rsidR="00E50CB1"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cumbent</w:t>
      </w:r>
      <w:r w:rsidR="00EB7E87"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B1B20"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luence and </w:t>
      </w:r>
      <w:r w:rsidR="00B95140"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trenched</w:t>
      </w:r>
      <w:r w:rsidR="00CE2DBC"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95140"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litical interests</w:t>
      </w:r>
      <w:r w:rsidR="00273EFC"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tefanov, 2024</w:t>
      </w:r>
      <w:r w:rsidR="00D63028"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73EFC"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heeseman </w:t>
      </w:r>
      <w:r w:rsidR="00273EFC" w:rsidRPr="0027088D">
        <w:rPr>
          <w:rFonts w:ascii="Garamond" w:hAnsi="Garamond" w:cstheme="majorBidi"/>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t al</w:t>
      </w:r>
      <w:r w:rsidR="00273EFC"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D63028"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73EFC"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18)</w:t>
      </w:r>
      <w:r w:rsidR="00B95140"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22D80"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though,</w:t>
      </w:r>
      <w:r w:rsidR="00A951C9"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45C7F"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geri</w:t>
      </w:r>
      <w:r w:rsidR="00844F9A"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 electoral umpire is</w:t>
      </w:r>
      <w:r w:rsidR="00A951C9"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F2171"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rmally </w:t>
      </w:r>
      <w:r w:rsidR="00A951C9"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dependent</w:t>
      </w:r>
      <w:r w:rsidR="00244F7C"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 practically </w:t>
      </w:r>
      <w:r w:rsidR="00D625B4"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perates </w:t>
      </w:r>
      <w:r w:rsidR="000376DC"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thin a</w:t>
      </w:r>
      <w:r w:rsidR="005D7CD2"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olitically intense environment</w:t>
      </w:r>
      <w:r w:rsidR="003A5EB0"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pressured</w:t>
      </w:r>
      <w:r w:rsidR="00C11BEB"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y</w:t>
      </w:r>
      <w:r w:rsidR="003A5EB0"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317EF"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istorica</w:t>
      </w:r>
      <w:r w:rsidR="00441375"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 low public trust</w:t>
      </w:r>
      <w:r w:rsidR="00C844BB"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th only 23% of Nigerians </w:t>
      </w:r>
      <w:r w:rsidR="00DE605C"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t just before the 2023 general elections</w:t>
      </w:r>
      <w:r w:rsidR="00ED4F53"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tham</w:t>
      </w:r>
      <w:r w:rsidR="0027088D"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82C3F"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ouse, 2023). </w:t>
      </w:r>
      <w:r w:rsidR="00FF2E8D"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failure </w:t>
      </w:r>
      <w:r w:rsidR="00002796"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w:t>
      </w:r>
      <w:r w:rsidR="00A352B4"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ronically </w:t>
      </w:r>
      <w:r w:rsidR="00002796"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ansmit </w:t>
      </w:r>
      <w:r w:rsidR="00A352B4"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023 presidential election results into the IReV </w:t>
      </w:r>
      <w:r w:rsidR="000D739C"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ublic portal in </w:t>
      </w:r>
      <w:r w:rsidR="002B03DF"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al-time was attributed to technical snags</w:t>
      </w:r>
      <w:r w:rsidR="00AA4CF0"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owever, these snags were </w:t>
      </w:r>
      <w:r w:rsidR="005127FA"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haracterised </w:t>
      </w:r>
      <w:r w:rsidR="001F383F"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y both international and domestic election observers as </w:t>
      </w:r>
      <w:r w:rsidR="00AC726B"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liberate </w:t>
      </w:r>
      <w:r w:rsidR="00615F46"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abotage. This further </w:t>
      </w:r>
      <w:r w:rsidR="00E545B3"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w:t>
      </w:r>
      <w:r w:rsidR="009A11BF"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roborate how</w:t>
      </w:r>
      <w:r w:rsidR="00D67C80"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ailed </w:t>
      </w:r>
      <w:r w:rsidR="00982C3F"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stitutional integrity</w:t>
      </w:r>
      <w:r w:rsidR="00D67C80"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uld </w:t>
      </w:r>
      <w:r w:rsidR="00A15681"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nder even the </w:t>
      </w:r>
      <w:r w:rsidR="00264E2B"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ell-intended </w:t>
      </w:r>
      <w:r w:rsidR="00A15681"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ophisticated</w:t>
      </w:r>
      <w:r w:rsidR="00264E2B"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52ED1"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chnological innovations such as BVAS or IReV </w:t>
      </w:r>
      <w:r w:rsidR="006C21F8"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successful</w:t>
      </w:r>
      <w:r w:rsidR="0020556A" w:rsidRPr="0027088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854B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44382F">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kah&lt;/Author&gt;&lt;Year&gt;2024&lt;/Year&gt;&lt;RecNum&gt;410&lt;/RecNum&gt;&lt;DisplayText&gt;(Abowei, 2023; Akah&lt;style face="italic"&gt; et al.&lt;/style&gt;, 2024)&lt;/DisplayText&gt;&lt;record&gt;&lt;rec-number&gt;410&lt;/rec-number&gt;&lt;foreign-keys&gt;&lt;key app="EN" db-id="st2xddf5sta2s8eawwzpx95xswd209z29spx" timestamp="1776957757"&gt;410&lt;/key&gt;&lt;/foreign-keys&gt;&lt;ref-type name="Journal Article"&gt;17&lt;/ref-type&gt;&lt;contributors&gt;&lt;authors&gt;&lt;author&gt;Akah, Augustine Ugar&lt;/author&gt;&lt;author&gt;Edino, Ojonimi Ferdinand&lt;/author&gt;&lt;author&gt;Agbor, Uno Ijim&lt;/author&gt;&lt;author&gt;Nwagboso, Chris Iwejuo&lt;/author&gt;&lt;author&gt;Musa, Andrawus&lt;/author&gt;&lt;author&gt;Adams, John Anyabe&lt;/author&gt;&lt;author&gt;Ebegbulem, Joseph&lt;/author&gt;&lt;author&gt;Eja, Terrence Richard&lt;/author&gt;&lt;author&gt;Bassey, Ugo Samuel&lt;/author&gt;&lt;author&gt;Ogar, Joy Iyeumbe&lt;/author&gt;&lt;/authors&gt;&lt;/contributors&gt;&lt;titles&gt;&lt;title&gt;Elections Administration and Bimodal Voter Accreditation System (BVAS) Technology: Interrogating the 2023 Nigerian Presidential Election&lt;/title&gt;&lt;secondary-title&gt;International Journal of Public Administration in the Digital Age (IJPADA)&lt;/secondary-title&gt;&lt;/titles&gt;&lt;periodical&gt;&lt;full-title&gt;International Journal of Public Administration in the Digital Age (IJPADA)&lt;/full-title&gt;&lt;/periodical&gt;&lt;pages&gt;1-30&lt;/pages&gt;&lt;volume&gt;11&lt;/volume&gt;&lt;number&gt;1&lt;/number&gt;&lt;dates&gt;&lt;year&gt;2024&lt;/year&gt;&lt;/dates&gt;&lt;urls&gt;&lt;/urls&gt;&lt;/record&gt;&lt;/Cite&gt;&lt;Cite&gt;&lt;Author&gt;Abowei&lt;/Author&gt;&lt;Year&gt;2023&lt;/Year&gt;&lt;RecNum&gt;471&lt;/RecNum&gt;&lt;record&gt;&lt;rec-number&gt;471&lt;/rec-number&gt;&lt;foreign-keys&gt;&lt;key app="EN" db-id="st2xddf5sta2s8eawwzpx95xswd209z29spx" timestamp="1781335817"&gt;471&lt;/key&gt;&lt;/foreign-keys&gt;&lt;ref-type name="Journal Article"&gt;17&lt;/ref-type&gt;&lt;contributors&gt;&lt;authors&gt;&lt;author&gt;Abowei, F&lt;/author&gt;&lt;/authors&gt;&lt;/contributors&gt;&lt;titles&gt;&lt;title&gt;Why did digital technology fail in Nigeria’s 2023 elections&lt;/title&gt;&lt;secondary-title&gt;Democracy in Africa&lt;/secondary-title&gt;&lt;/titles&gt;&lt;periodical&gt;&lt;full-title&gt;Democracy in Africa&lt;/full-title&gt;&lt;/periodical&gt;&lt;dates&gt;&lt;year&gt;2023&lt;/year&gt;&lt;/dates&gt;&lt;urls&gt;&lt;/urls&gt;&lt;/record&gt;&lt;/Cite&gt;&lt;/EndNote&gt;</w:instrText>
      </w:r>
      <w:r w:rsidR="004854B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44382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owei, 2023; Akah</w:t>
      </w:r>
      <w:r w:rsidR="0044382F" w:rsidRPr="0044382F">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44382F">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4)</w:t>
      </w:r>
      <w:r w:rsidR="004854B5">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244148">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A5BEF" w:rsidRPr="00063B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us, any election management body </w:t>
      </w:r>
      <w:r w:rsidR="004478E7" w:rsidRPr="00063B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liberating subverting its </w:t>
      </w:r>
      <w:r w:rsidR="0051128F" w:rsidRPr="00063B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wn technological innovation commitments </w:t>
      </w:r>
      <w:r w:rsidR="00C65296" w:rsidRPr="00063B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response to </w:t>
      </w:r>
      <w:r w:rsidR="00B9608F" w:rsidRPr="00063B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cumbent government pressure</w:t>
      </w:r>
      <w:r w:rsidR="00C97A96" w:rsidRPr="00063B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r political influence </w:t>
      </w:r>
      <w:r w:rsidR="00EC007E" w:rsidRPr="00063B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uld not </w:t>
      </w:r>
      <w:r w:rsidR="00F62D22" w:rsidRPr="00063B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uarantee the electoral credibility and integrity </w:t>
      </w:r>
      <w:r w:rsidR="00AF0583" w:rsidRPr="00063B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 matter how sophisticate</w:t>
      </w:r>
      <w:r w:rsidR="00727DC0" w:rsidRPr="00063B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r w:rsidR="00AF0583" w:rsidRPr="00063B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27DC0" w:rsidRPr="00063B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technological innovations </w:t>
      </w:r>
      <w:r w:rsidR="00244148" w:rsidRPr="00063BB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t its disposal.</w:t>
      </w:r>
    </w:p>
    <w:p w14:paraId="497E790B" w14:textId="3CCB00E3" w:rsidR="00BC20D4" w:rsidRPr="00E830DE" w:rsidRDefault="008879C4" w:rsidP="00ED5B4D">
      <w:pPr>
        <w:spacing w:after="160"/>
        <w:jc w:val="both"/>
        <w:rPr>
          <w:rFonts w:asciiTheme="majorBidi" w:hAnsiTheme="majorBidi" w:cstheme="majorBidi"/>
          <w:color w:val="004E9A"/>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last critical </w:t>
      </w:r>
      <w:r w:rsidR="00CA288F"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ariable is the </w:t>
      </w:r>
      <w:r w:rsidR="00982C3F"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roader political culture and elite incentive structures. </w:t>
      </w:r>
      <w:r w:rsidR="004E4B23"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a </w:t>
      </w:r>
      <w:r w:rsidR="004B6ADF"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litical syste</w:t>
      </w:r>
      <w:r w:rsidR="00DA37C6"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w:t>
      </w:r>
      <w:r w:rsidR="004E4B23"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ere </w:t>
      </w:r>
      <w:r w:rsidR="002D2C95"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r w:rsidR="00881CA7"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w:t>
      </w:r>
      <w:r w:rsidR="002C5233"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olitical</w:t>
      </w:r>
      <w:r w:rsidR="00B16B3C"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r state</w:t>
      </w:r>
      <w:r w:rsidR="002C5233"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owers</w:t>
      </w:r>
      <w:r w:rsidR="00B16B3C"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ranslate to</w:t>
      </w:r>
      <w:r w:rsidR="002D4A52"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isproportionate economic </w:t>
      </w:r>
      <w:r w:rsidR="00D636B6"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wer,</w:t>
      </w:r>
      <w:r w:rsidR="00295C95"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94209"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a lack </w:t>
      </w:r>
      <w:r w:rsidR="00907180"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r loss </w:t>
      </w:r>
      <w:r w:rsidR="00A5296D"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f</w:t>
      </w:r>
      <w:r w:rsidR="00295C95"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75E6A"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cess to such powers</w:t>
      </w:r>
      <w:r w:rsidR="00847257"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utomatically </w:t>
      </w:r>
      <w:r w:rsidR="004E5EE5"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ans </w:t>
      </w:r>
      <w:r w:rsidR="0024076E"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gnificant</w:t>
      </w:r>
      <w:r w:rsidR="00907180"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94209"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ulnerab</w:t>
      </w:r>
      <w:r w:rsidR="00BB598C"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lity, </w:t>
      </w:r>
      <w:r w:rsidR="004362E6"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re is bound to</w:t>
      </w:r>
      <w:r w:rsidR="00907180"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e</w:t>
      </w:r>
      <w:r w:rsidR="00E450FE"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tructural and powerful </w:t>
      </w:r>
      <w:r w:rsidR="00182900"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centive to manipulate </w:t>
      </w:r>
      <w:r w:rsidR="001E424B"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 res</w:t>
      </w:r>
      <w:r w:rsidR="009A403F"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lts or outcomes. </w:t>
      </w:r>
      <w:r w:rsidR="00C069F0"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a matter of fact, </w:t>
      </w:r>
      <w:r w:rsidR="00AB400B"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AB400B"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 AuthorYear="1"&gt;&lt;Author&gt;Jopd&lt;/Author&gt;&lt;Year&gt;2025&lt;/Year&gt;&lt;RecNum&gt;472&lt;/RecNum&gt;&lt;DisplayText&gt;Jopd (2025)&lt;/DisplayText&gt;&lt;record&gt;&lt;rec-number&gt;472&lt;/rec-number&gt;&lt;foreign-keys&gt;&lt;key app="EN" db-id="st2xddf5sta2s8eawwzpx95xswd209z29spx" timestamp="1781336256"&gt;472&lt;/key&gt;&lt;/foreign-keys&gt;&lt;ref-type name="Journal Article"&gt;17&lt;/ref-type&gt;&lt;contributors&gt;&lt;authors&gt;&lt;author&gt;Jopd,&lt;/author&gt;&lt;/authors&gt;&lt;/contributors&gt;&lt;titles&gt;&lt;title&gt;The limits of digital technology in Africa: Nigeria&amp;apos;s 2023 elections and democratic implications.</w:instrText>
      </w:r>
      <w:r w:rsidR="00AB400B" w:rsidRPr="005D0889">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AB400B"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title&gt;&lt;secondary-title&gt;Journal of Politics and Democratic Governance, 3(3)</w:instrText>
      </w:r>
      <w:r w:rsidR="00AB400B" w:rsidRPr="005D0889">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AB400B"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secondary-title&gt;&lt;/titles&gt;&lt;periodical&gt;&lt;full-title&gt;Journal of Politics and Democratic Governance, 3(3)</w:instrText>
      </w:r>
      <w:r w:rsidR="00AB400B" w:rsidRPr="005D0889">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AB400B"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full-title&gt;&lt;/periodical&gt;&lt;dates&gt;&lt;year&gt;2025&lt;/year&gt;&lt;/dates&gt;&lt;urls&gt;&lt;related-urls&gt;&lt;url&gt;https://jopd.com.ng/index.php/jopdz/article/download/350/316/664</w:instrText>
      </w:r>
      <w:r w:rsidR="00AB400B" w:rsidRPr="005D0889">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AB400B"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url&gt;&lt;/related-urls&gt;&lt;/urls&gt;&lt;/record&gt;&lt;/Cite&gt;&lt;/EndNote&gt;</w:instrText>
      </w:r>
      <w:r w:rsidR="00AB400B"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AB400B" w:rsidRPr="005D0889">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opd (2025)</w:t>
      </w:r>
      <w:r w:rsidR="00AB400B"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2113E0"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E3380"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70CDE"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F70CDE"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 AuthorYear="1"&gt;&lt;Author&gt;Agbaje&lt;/Author&gt;&lt;Year&gt;2006&lt;/Year&gt;&lt;RecNum&gt;473&lt;/RecNum&gt;&lt;DisplayText&gt;Agbaje and Adejumobi (2006)&lt;/DisplayText&gt;&lt;record&gt;&lt;rec-number&gt;473&lt;/rec-number&gt;&lt;foreign-keys&gt;&lt;key app="EN" db-id="st2xddf5sta2s8eawwzpx95xswd209z29spx" timestamp="1781336355"&gt;473&lt;/key&gt;&lt;/foreign-keys&gt;&lt;ref-type name="Journal Article"&gt;17&lt;/ref-type&gt;&lt;contributors&gt;&lt;authors&gt;&lt;author&gt;Agbaje, Adigun&lt;/author&gt;&lt;author&gt;Adejumobi, Said&lt;/author&gt;&lt;/authors&gt;&lt;/contributors&gt;&lt;titles&gt;&lt;title&gt;Do votes count? The travails of electoral politics in Nigeria&lt;/title&gt;&lt;secondary-title&gt;Africa development&lt;/secondary-title&gt;&lt;/titles&gt;&lt;periodical&gt;&lt;full-title&gt;Africa development&lt;/full-title&gt;&lt;/periodical&gt;&lt;pages&gt;25-44&lt;/pages&gt;&lt;volume&gt;31&lt;/volume&gt;&lt;number&gt;3&lt;/number&gt;&lt;dates&gt;&lt;year&gt;2006&lt;/year&gt;&lt;/dates&gt;&lt;urls&gt;&lt;/urls&gt;&lt;/record&gt;&lt;/Cite&gt;&lt;/EndNote&gt;</w:instrText>
      </w:r>
      <w:r w:rsidR="00F70CDE"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70CDE" w:rsidRPr="005D0889">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gbaje and Adejumobi (2006)</w:t>
      </w:r>
      <w:r w:rsidR="00F70CDE"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F70CDE" w:rsidRPr="005D0889">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F70CDE" w:rsidRPr="005D0889">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E3380" w:rsidRPr="00FE71C2">
        <w:rPr>
          <w:rFonts w:asciiTheme="majorBidi" w:hAnsiTheme="majorBidi"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t>
      </w:r>
      <w:r w:rsidR="0094062C">
        <w:rPr>
          <w:rFonts w:asciiTheme="majorBidi" w:hAnsiTheme="majorBidi"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94062C">
        <w:rPr>
          <w:rFonts w:asciiTheme="majorBidi" w:hAnsiTheme="majorBidi"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 AuthorYear="1"&gt;&lt;Author&gt;Tenuche&lt;/Author&gt;&lt;Year&gt;2009&lt;/Year&gt;&lt;RecNum&gt;474&lt;/RecNum&gt;&lt;DisplayText&gt;Tenuche (2009)&lt;/DisplayText&gt;&lt;record&gt;&lt;rec-number&gt;474&lt;/rec-number&gt;&lt;foreign-keys&gt;&lt;key app="EN" db-id="st2xddf5sta2s8eawwzpx95xswd209z29spx" timestamp="1781336480"&gt;474&lt;/key&gt;&lt;/foreign-keys&gt;&lt;ref-type name="Journal Article"&gt;17&lt;/ref-type&gt;&lt;contributors&gt;&lt;authors&gt;&lt;author&gt;Tenuche, Marietu O&lt;/author&gt;&lt;/authors&gt;&lt;/contributors&gt;&lt;titles&gt;&lt;title&gt;The state, identity mobilization and conflict: A study of intra ethnic conflict in Ebira land, north central-Nigeria&lt;/title&gt;&lt;secondary-title&gt;African Journal of Political Science and International Relations&lt;/secondary-title&gt;&lt;/titles&gt;&lt;periodical&gt;&lt;full-title&gt;African Journal of Political Science and International Relations&lt;/full-title&gt;&lt;/periodical&gt;&lt;pages&gt;253&lt;/pages&gt;&lt;volume&gt;3&lt;/volume&gt;&lt;number&gt;5&lt;/number&gt;&lt;dates&gt;&lt;year&gt;2009&lt;/year&gt;&lt;/dates&gt;&lt;isbn&gt;1996-0832&lt;/isbn&gt;&lt;urls&gt;&lt;/urls&gt;&lt;/record&gt;&lt;/Cite&gt;&lt;/EndNote&gt;</w:instrText>
      </w:r>
      <w:r w:rsidR="0094062C">
        <w:rPr>
          <w:rFonts w:asciiTheme="majorBidi" w:hAnsiTheme="majorBidi"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94062C">
        <w:rPr>
          <w:rFonts w:asciiTheme="majorBidi" w:hAnsiTheme="majorBidi" w:cstheme="majorBidi"/>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nuche (2009)</w:t>
      </w:r>
      <w:r w:rsidR="0094062C">
        <w:rPr>
          <w:rFonts w:asciiTheme="majorBidi" w:hAnsiTheme="majorBidi"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4062C">
        <w:rPr>
          <w:rFonts w:asciiTheme="majorBidi" w:hAnsiTheme="majorBidi"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F5A3D"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ad </w:t>
      </w:r>
      <w:r w:rsidR="00DB5B7F"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rgued that </w:t>
      </w:r>
      <w:r w:rsidR="006E73EF"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5D6ED8"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igerian state </w:t>
      </w:r>
      <w:r w:rsidR="006E73EF"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culiar </w:t>
      </w:r>
      <w:r w:rsidR="00BF1226"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ttributes</w:t>
      </w:r>
      <w:r w:rsidR="003F5A3D"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uch as </w:t>
      </w:r>
      <w:r w:rsidR="00951FE3"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mited autonomy,</w:t>
      </w:r>
      <w:r w:rsidR="00E903EB"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w:t>
      </w:r>
      <w:r w:rsidR="00F202FD"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o</w:t>
      </w:r>
      <w:r w:rsidR="007F23E3"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e of political competi</w:t>
      </w:r>
      <w:r w:rsidR="00BE7FA1"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ion among elite </w:t>
      </w:r>
      <w:r w:rsidR="007A2756"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liticians, </w:t>
      </w:r>
      <w:r w:rsidR="00215493"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the person</w:t>
      </w:r>
      <w:r w:rsidR="00FC5174"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isation of state or political powers</w:t>
      </w:r>
      <w:r w:rsidR="00B309DC"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at sees </w:t>
      </w:r>
      <w:r w:rsidR="008D7BFD"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plementation of technological innovations as a</w:t>
      </w:r>
      <w:r w:rsidR="00BB60DE"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w:t>
      </w:r>
      <w:r w:rsidR="008D7BFD"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B60DE"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tacle</w:t>
      </w:r>
      <w:r w:rsidR="000F3986"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at needed to</w:t>
      </w:r>
      <w:r w:rsidR="00BB60DE"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e</w:t>
      </w:r>
      <w:r w:rsidR="000F3986"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B60DE"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ircumvented</w:t>
      </w:r>
      <w:r w:rsidR="000F3986"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45F24"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ather than a solution to</w:t>
      </w:r>
      <w:r w:rsidR="00114B15"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mbrace. </w:t>
      </w:r>
      <w:r w:rsidR="000D05E4"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is why they go all out to push for </w:t>
      </w:r>
      <w:r w:rsidR="00B309DC"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009F1AC7"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stematic incent</w:t>
      </w:r>
      <w:r w:rsidR="003C4DFC"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visation</w:t>
      </w:r>
      <w:r w:rsidR="00262113"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D05E4"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would </w:t>
      </w:r>
      <w:r w:rsidR="00262113"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duc</w:t>
      </w:r>
      <w:r w:rsidR="000D05E4"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r w:rsidR="00262113"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ti-democratic </w:t>
      </w:r>
      <w:r w:rsidR="00D54B97"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haviour</w:t>
      </w:r>
      <w:r w:rsidR="003C4DFC"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54B97"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y political gladiators</w:t>
      </w:r>
      <w:r w:rsidR="00BB60DE"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BB60DE" w:rsidRPr="00940DAD">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94C0E"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is</w:t>
      </w:r>
      <w:r w:rsidR="005B7005"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s</w:t>
      </w:r>
      <w:r w:rsidR="00194C0E"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ow</w:t>
      </w:r>
      <w:r w:rsidR="006A00FF"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echnological innovation implementation</w:t>
      </w:r>
      <w:r w:rsidR="005B7005"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ters modal</w:t>
      </w:r>
      <w:r w:rsidR="00A329AE"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ies of electoral manipulation </w:t>
      </w:r>
      <w:r w:rsidR="00374904"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this context. </w:t>
      </w:r>
      <w:r w:rsidR="00C3071A"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manipulative attention</w:t>
      </w:r>
      <w:r w:rsidR="00E53661"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w:t>
      </w:r>
      <w:r w:rsidR="009E4A28"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f these elite</w:t>
      </w:r>
      <w:r w:rsidR="00421301"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9E4A28"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21301"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re </w:t>
      </w:r>
      <w:r w:rsidR="00D677B8"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o </w:t>
      </w:r>
      <w:r w:rsidR="00C3071A"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onger on </w:t>
      </w:r>
      <w:r w:rsidR="00982C3F"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llot stuffing</w:t>
      </w:r>
      <w:r w:rsidR="00B5051B"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63BF1"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manual</w:t>
      </w:r>
      <w:r w:rsidR="00421301"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ver-voting </w:t>
      </w:r>
      <w:r w:rsidR="00B5051B"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ut </w:t>
      </w:r>
      <w:r w:rsidR="006B08DB"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n </w:t>
      </w:r>
      <w:r w:rsidR="00982C3F"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gital interference</w:t>
      </w:r>
      <w:r w:rsidR="00F71A9C"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falsification of election result sheets at the collation, </w:t>
      </w:r>
      <w:r w:rsidR="00982C3F"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ithout </w:t>
      </w:r>
      <w:r w:rsidR="00892E81"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radicating</w:t>
      </w:r>
      <w:r w:rsidR="00982C3F"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w:t>
      </w:r>
      <w:r w:rsidR="00892E81"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undamental</w:t>
      </w:r>
      <w:r w:rsidR="00982C3F"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olitical incentives that drive it. </w:t>
      </w:r>
      <w:r w:rsidR="004F1B03"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w:t>
      </w:r>
      <w:r w:rsidR="00D63BF1"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ervation has been described</w:t>
      </w:r>
      <w:r w:rsidR="00BB0D87"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xperts in </w:t>
      </w:r>
      <w:r w:rsidR="00A3180F" w:rsidRPr="00940DAD">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frican </w:t>
      </w:r>
      <w:r w:rsidR="00A3180F" w:rsidRPr="000B1E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mocratic system</w:t>
      </w:r>
      <w:r w:rsidR="00D63BF1" w:rsidRPr="000B1E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A319F" w:rsidRPr="000B1E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the digitalisation of </w:t>
      </w:r>
      <w:r w:rsidR="00241696" w:rsidRPr="000B1E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integrity deficits instead of </w:t>
      </w:r>
      <w:r w:rsidR="0039429B" w:rsidRPr="000B1E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ir resolution.</w:t>
      </w:r>
      <w:r w:rsidR="0078609A" w:rsidRPr="000B1E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F32E9" w:rsidRPr="000B1E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AF32E9" w:rsidRPr="000B1E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 AuthorYear="1"&gt;&lt;Author&gt;Abowei&lt;/Author&gt;&lt;Year&gt;2023&lt;/Year&gt;&lt;RecNum&gt;475&lt;/RecNum&gt;&lt;DisplayText&gt;Abowei (2023)&lt;/DisplayText&gt;&lt;record&gt;&lt;rec-number&gt;475&lt;/rec-number&gt;&lt;foreign-keys&gt;&lt;key app="EN" db-id="st2xddf5sta2s8eawwzpx95xswd209z29spx" timestamp="1781336643"&gt;475&lt;/key&gt;&lt;/foreign-keys&gt;&lt;ref-type name="Journal Article"&gt;17&lt;/ref-type&gt;&lt;contributors&gt;&lt;authors&gt;&lt;author&gt;Abowei, F&lt;/author&gt;&lt;/authors&gt;&lt;/contributors&gt;&lt;titles&gt;&lt;title&gt;Why did digital technology fail in Nigeria’s 2023 elections&lt;/title&gt;&lt;secondary-title&gt;Democracy in Africa&lt;/secondary-title&gt;&lt;/titles&gt;&lt;periodical&gt;&lt;full-title&gt;Democracy in Africa&lt;/full-title&gt;&lt;/periodical&gt;&lt;dates&gt;&lt;year&gt;2023&lt;/year&gt;&lt;/dates&gt;&lt;urls&gt;&lt;/urls&gt;&lt;/record&gt;&lt;/Cite&gt;&lt;/EndNote&gt;</w:instrText>
      </w:r>
      <w:r w:rsidR="00AF32E9" w:rsidRPr="000B1E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AF32E9" w:rsidRPr="000B1E7E">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owei (2023)</w:t>
      </w:r>
      <w:r w:rsidR="00AF32E9" w:rsidRPr="000B1E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0B1E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scribes as the 'digitalisation of electoral integrity deficits' rather than their </w:t>
      </w:r>
      <w:r w:rsidR="00CE2FE8" w:rsidRPr="000B1E7E">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olution.</w:t>
      </w:r>
    </w:p>
    <w:p w14:paraId="13F67331" w14:textId="27A1D4C0" w:rsidR="00BC20D4" w:rsidRPr="00BC33C8" w:rsidRDefault="00846FB6"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It is </w:t>
      </w:r>
      <w:r w:rsidR="0008626A"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mportant to </w:t>
      </w:r>
      <w:r w:rsidR="00C36B4D"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ote </w:t>
      </w:r>
      <w:r w:rsidR="00750A32"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w:t>
      </w:r>
      <w:r w:rsidR="00982C3F"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023 voter turnout data </w:t>
      </w:r>
      <w:r w:rsidR="00852F66"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tress </w:t>
      </w:r>
      <w:r w:rsidR="001A6B2D"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852F66"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ivic di</w:t>
      </w:r>
      <w:r w:rsidR="00363933"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nsion</w:t>
      </w:r>
      <w:r w:rsidR="001A6B2D"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forgoing </w:t>
      </w:r>
      <w:r w:rsidR="005575F0"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r w:rsidR="00982C3F"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llenge.</w:t>
      </w:r>
      <w:r w:rsidR="005575F0"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C1D09"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was reported by the </w:t>
      </w:r>
      <w:r w:rsidR="00A34E1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A34E1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 AuthorYear="1"&gt;&lt;Author&gt;Technext&lt;/Author&gt;&lt;Year&gt;2025&lt;/Year&gt;&lt;RecNum&gt;476&lt;/RecNum&gt;&lt;DisplayText&gt;Technext (2025)&lt;/DisplayText&gt;&lt;record&gt;&lt;rec-number&gt;476&lt;/rec-number&gt;&lt;foreign-keys&gt;&lt;key app="EN" db-id="st2xddf5sta2s8eawwzpx95xswd209z29spx" timestamp="1781336957"&gt;476&lt;/key&gt;&lt;/foreign-keys&gt;&lt;ref-type name="Journal Article"&gt;17&lt;/ref-type&gt;&lt;contributors&gt;&lt;authors&gt;&lt;author&gt;Technext,&lt;/author&gt;&lt;/authors&gt;&lt;/contributors&gt;&lt;titles&gt;&lt;title&gt;Decentralised voting: Can blockchain secure Africa&amp;apos;s elections?</w:instrText>
      </w:r>
      <w:r w:rsidR="00A34E16">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A34E1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title&gt;&lt;secondary-title&gt;Technext Nigeria&lt;/secondary-title&gt;&lt;/titles&gt;&lt;periodical&gt;&lt;full-title&gt;Technext Nigeria&lt;/full-title&gt;&lt;/periodical&gt;&lt;dates&gt;&lt;year&gt;2025&lt;/year&gt;&lt;/dates&gt;&lt;urls&gt;&lt;related-urls&gt;&lt;url&gt;https://technext24.com/2025/08/27/decentralised-voting-africa-elections</w:instrText>
      </w:r>
      <w:r w:rsidR="00A34E16">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A34E1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url&gt;&lt;/related-urls&gt;&lt;/urls&gt;&lt;/record&gt;&lt;/Cite&gt;&lt;/EndNote&gt;</w:instrText>
      </w:r>
      <w:r w:rsidR="00A34E1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A34E16">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chnext (2025)</w:t>
      </w:r>
      <w:r w:rsidR="00A34E1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A34E1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C1D09"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only </w:t>
      </w:r>
      <w:r w:rsidR="00982C3F"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6.7 </w:t>
      </w:r>
      <w:r w:rsidR="00B5427B"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 cent</w:t>
      </w:r>
      <w:r w:rsidR="00982C3F"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registered voters participated in the 2023 presidential election</w:t>
      </w:r>
      <w:r w:rsidR="000425F3"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is was too low, historically speaking</w:t>
      </w:r>
      <w:r w:rsidR="009E73B2"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 speaks </w:t>
      </w:r>
      <w:r w:rsidR="00B43D19"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ot only to the already highlighted logistical </w:t>
      </w:r>
      <w:r w:rsidR="008B0B0B"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ottlenecks and security concerns</w:t>
      </w:r>
      <w:r w:rsidR="0004571F"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ut also</w:t>
      </w:r>
      <w:r w:rsidR="00167D75"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a </w:t>
      </w:r>
      <w:r w:rsidR="00982C3F"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ound crisis of citizen confidence</w:t>
      </w:r>
      <w:r w:rsidR="00167D75"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badly damaged electoral </w:t>
      </w:r>
      <w:r w:rsidR="00433D43"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egrity</w:t>
      </w:r>
      <w:r w:rsidR="002667D1"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8051A"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se trends</w:t>
      </w:r>
      <w:r w:rsidR="002667D1"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ave </w:t>
      </w:r>
      <w:r w:rsidR="00966741"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inforc</w:t>
      </w:r>
      <w:r w:rsidR="00C8051A"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 </w:t>
      </w:r>
      <w:r w:rsidR="00966741"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narrative that technolo</w:t>
      </w:r>
      <w:r w:rsidR="00226911"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ical innovation, </w:t>
      </w:r>
      <w:r w:rsidR="00982C3F"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owever sophisticated</w:t>
      </w:r>
      <w:r w:rsidR="00226911"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carefully implemented </w:t>
      </w:r>
      <w:r w:rsidR="00982C3F"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n restore</w:t>
      </w:r>
      <w:r w:rsidR="005302CE"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oral </w:t>
      </w:r>
      <w:r w:rsidR="00E47B6D"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egrity</w:t>
      </w:r>
      <w:r w:rsidR="00982C3F"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47B6D"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r</w:t>
      </w:r>
      <w:r w:rsidR="00982C3F"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or</w:t>
      </w:r>
      <w:r w:rsidR="00E47B6D"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 </w:t>
      </w:r>
      <w:r w:rsidR="007C5472"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ublic </w:t>
      </w:r>
      <w:r w:rsidR="00982C3F"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fidence</w:t>
      </w:r>
      <w:r w:rsidR="007C5472"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w:t>
      </w:r>
      <w:r w:rsidR="00963FF3"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is regard</w:t>
      </w:r>
      <w:r w:rsidR="007C5472"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ould </w:t>
      </w:r>
      <w:r w:rsidR="00982C3F"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quires consistent, demonstrable evidence that electoral institutions act with impartiality</w:t>
      </w:r>
      <w:r w:rsidR="00376ED8"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at technological innovations such as </w:t>
      </w:r>
      <w:r w:rsidR="00F25E29"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technologies improves both integrity and credibility of electoral systems </w:t>
      </w:r>
      <w:r w:rsidR="00464073"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ather than s</w:t>
      </w:r>
      <w:r w:rsidR="00982C3F"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bstitut</w:t>
      </w:r>
      <w:r w:rsidR="00464073"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g or raising bar </w:t>
      </w:r>
      <w:r w:rsidR="005E01CE"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f electoral</w:t>
      </w:r>
      <w:r w:rsidR="00963FF3"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BC33C8">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partiality.</w:t>
      </w:r>
    </w:p>
    <w:p w14:paraId="56352D4D" w14:textId="115F8739" w:rsidR="00BC20D4" w:rsidRPr="00013C76" w:rsidRDefault="001B4719" w:rsidP="00ED5B4D">
      <w:pPr>
        <w:pStyle w:val="Heading1"/>
        <w:jc w:val="both"/>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13C76">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8.0 </w:t>
      </w:r>
      <w:r w:rsidR="00982C3F" w:rsidRPr="00013C76">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uture Pathways: Evidence-Based Recommendations for 2027 and Beyond</w:t>
      </w:r>
    </w:p>
    <w:p w14:paraId="5117CF65" w14:textId="49D33E32" w:rsidR="00BC20D4" w:rsidRPr="00013C76" w:rsidRDefault="00DF1CE3"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13C7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393251" w:rsidRPr="00013C7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regoing synthetic analysis </w:t>
      </w:r>
      <w:r w:rsidR="0002392A" w:rsidRPr="00013C7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w:t>
      </w:r>
      <w:r w:rsidR="00D34721" w:rsidRPr="00013C7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sulted </w:t>
      </w:r>
      <w:r w:rsidR="0002392A" w:rsidRPr="00013C7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w:t>
      </w:r>
      <w:r w:rsidR="00D34721" w:rsidRPr="00013C7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 body of </w:t>
      </w:r>
      <w:r w:rsidR="00401807" w:rsidRPr="00013C7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bstantial, evidence-based recommendation</w:t>
      </w:r>
      <w:r w:rsidR="0066713F" w:rsidRPr="00013C7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 organised across five domain</w:t>
      </w:r>
      <w:r w:rsidR="003E6D1D" w:rsidRPr="00013C7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for Nigeria’s electoral system </w:t>
      </w:r>
      <w:r w:rsidR="00A7702A" w:rsidRPr="00013C7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ramework ahead of </w:t>
      </w:r>
      <w:r w:rsidR="0002392A" w:rsidRPr="00013C7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300E98" w:rsidRPr="00013C7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027 general elections. These domains </w:t>
      </w:r>
      <w:r w:rsidR="00B053E0" w:rsidRPr="00013C7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clude</w:t>
      </w:r>
      <w:r w:rsidR="00184992" w:rsidRPr="00013C7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013C7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gal reform, institutional capacity, infrastructure, public trust, and international cooperation.</w:t>
      </w:r>
    </w:p>
    <w:p w14:paraId="197C292A" w14:textId="7BF36A05" w:rsidR="00BC20D4" w:rsidRPr="00563A66" w:rsidRDefault="00A043CC" w:rsidP="00ED5B4D">
      <w:pPr>
        <w:pStyle w:val="Heading2"/>
        <w:jc w:val="both"/>
        <w:rPr>
          <w:rFonts w:ascii="Garamond" w:hAnsi="Garamond" w:cstheme="majorBidi"/>
          <w:b w:val="0"/>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63A66">
        <w:rPr>
          <w:rFonts w:ascii="Garamond" w:hAnsi="Garamond" w:cstheme="majorBidi"/>
          <w:b w:val="0"/>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w:t>
      </w:r>
      <w:r w:rsidR="00982C3F" w:rsidRPr="00563A66">
        <w:rPr>
          <w:rFonts w:ascii="Garamond" w:hAnsi="Garamond" w:cstheme="majorBidi"/>
          <w:b w:val="0"/>
          <w:bCs w:val="0"/>
          <w:i/>
          <w:iCs/>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 Legal Reform and Statutory Anchoring of Electoral Technology</w:t>
      </w:r>
    </w:p>
    <w:p w14:paraId="4B43F112" w14:textId="2F7366FD" w:rsidR="00BC20D4" w:rsidRPr="00563A66" w:rsidRDefault="0045183A"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973B23"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Act 2022 </w:t>
      </w:r>
      <w:r w:rsidR="0002392A"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st</w:t>
      </w:r>
      <w:r w:rsidR="00973B23"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e urgently amended to</w:t>
      </w:r>
      <w:r w:rsidR="008C7009"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low for electronic voting </w:t>
      </w:r>
      <w:r w:rsidR="00C65DB8"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th statutory power for real-time transmission of elect</w:t>
      </w:r>
      <w:r w:rsidR="00D96CF7"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on results right from the polling stations across Nigeria</w:t>
      </w:r>
      <w:r w:rsidR="00264192"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is will ensure that </w:t>
      </w:r>
      <w:r w:rsidR="00B66F01"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transparency in terms of managing election </w:t>
      </w:r>
      <w:r w:rsidR="002B6C4E"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sults is no more mere </w:t>
      </w:r>
      <w:r w:rsidR="005D64DD"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dministrative guideline, but a </w:t>
      </w:r>
      <w:r w:rsidR="005009C3"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ared statutory obligation</w:t>
      </w:r>
      <w:r w:rsidR="005D64DD"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w:t>
      </w:r>
      <w:r w:rsidR="00D63B5D"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D63B5D"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 AuthorYear="1"&gt;&lt;Author&gt;Itodo&lt;/Author&gt;&lt;Year&gt;2024&lt;/Year&gt;&lt;RecNum&gt;470&lt;/RecNum&gt;&lt;DisplayText&gt;Itodo (2024)&lt;/DisplayText&gt;&lt;record&gt;&lt;rec-number&gt;470&lt;/rec-number&gt;&lt;foreign-keys&gt;&lt;key app="EN" db-id="st2xddf5sta2s8eawwzpx95xswd209z29spx" timestamp="1781335011"&gt;470&lt;/key&gt;&lt;/foreign-keys&gt;&lt;ref-type name="Journal Article"&gt;17&lt;/ref-type&gt;&lt;contributors&gt;&lt;authors&gt;&lt;author&gt;Itodo, Samson&lt;/author&gt;&lt;/authors&gt;&lt;/contributors&gt;&lt;titles&gt;&lt;title&gt;Inspiring confidence in the BVAS and electronic transmission of election results: Seven urgent </w:instrText>
      </w:r>
      <w:r w:rsidR="00D63B5D" w:rsidRPr="00563A66">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D63B5D"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actions for INEC.&lt;/title&gt;&lt;secondary-title&gt;International IDEA.&lt;/secondary-title&gt;&lt;/titles&gt;&lt;periodical&gt;&lt;full-title&gt;International IDEA.&lt;/full-title&gt;&lt;/periodical&gt;&lt;dates&gt;&lt;year&gt;2024&lt;/year&gt;&lt;/dates&gt;&lt;urls&gt;&lt;related-urls&gt;&lt;url&gt;https://www.idea.int/news/inspiring-confidence-bvas-and-electronic-transmission-election-</w:instrText>
      </w:r>
      <w:r w:rsidR="00D63B5D" w:rsidRPr="00563A66">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D63B5D"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results-seven-urgent-actions&lt;/url&gt;&lt;url&gt;</w:instrText>
      </w:r>
      <w:r w:rsidR="00D63B5D" w:rsidRPr="00563A66">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D63B5D"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19.  Ito</w:instrText>
      </w:r>
      <w:r w:rsidR="00D63B5D" w:rsidRPr="00563A66">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D63B5D"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url&gt;&lt;/related-urls&gt;&lt;/urls&gt;&lt;/record&gt;&lt;/Cite&gt;&lt;/EndNote&gt;</w:instrText>
      </w:r>
      <w:r w:rsidR="00D63B5D"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D63B5D" w:rsidRPr="00563A66">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todo (2024)</w:t>
      </w:r>
      <w:r w:rsidR="00D63B5D"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00F57774"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F57774"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 AuthorYear="1"&gt;&lt;Author&gt;Ogbadebo&lt;/Author&gt;&lt;Year&gt;2025&lt;/Year&gt;&lt;RecNum&gt;477&lt;/RecNum&gt;&lt;DisplayText&gt;Ogbadebo (2025)&lt;/DisplayText&gt;&lt;record&gt;&lt;rec-number&gt;477&lt;/rec-number&gt;&lt;foreign-keys&gt;&lt;key app="EN" db-id="st2xddf5sta2s8eawwzpx95xswd209z29spx" timestamp="1781337173"&gt;477&lt;/key&gt;&lt;/foreign-keys&gt;&lt;ref-type name="Journal Article"&gt;17&lt;/ref-type&gt;&lt;contributors&gt;&lt;authors&gt;&lt;author&gt;Ogbadebo, Adedeji&lt;/author&gt;&lt;/authors&gt;&lt;/contributors&gt;&lt;titles&gt;&lt;title&gt;The role of BVAS in safeguarding electoral integrity: An evaluation of the 2023 general elections in FCT, Abuja&lt;/title&gt;&lt;secondary-title&gt;Journal of Social Political Sciences&lt;/secondary-title&gt;&lt;/titles&gt;&lt;periodical&gt;&lt;full-title&gt;Journal of Social Political Sciences&lt;/full-title&gt;&lt;/periodical&gt;&lt;pages&gt;1-14&lt;/pages&gt;&lt;volume&gt;6&lt;/volume&gt;&lt;number&gt;1&lt;/number&gt;&lt;dates&gt;&lt;year&gt;2025&lt;/year&gt;&lt;/dates&gt;&lt;isbn&gt;2715-7539&lt;/isbn&gt;&lt;urls&gt;&lt;/urls&gt;&lt;/record&gt;&lt;/Cite&gt;&lt;/EndNote&gt;</w:instrText>
      </w:r>
      <w:r w:rsidR="00F57774"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57774" w:rsidRPr="00563A66">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gbadebo (2025)</w:t>
      </w:r>
      <w:r w:rsidR="00F57774"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rgu</w:t>
      </w:r>
      <w:r w:rsidR="00FE2210"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 the </w:t>
      </w:r>
      <w:r w:rsidR="00FF5B50"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s commitment to</w:t>
      </w:r>
      <w:r w:rsidR="004020D0"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ploy </w:t>
      </w:r>
      <w:r w:rsidR="00AE0AA6"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chnological innovation</w:t>
      </w:r>
      <w:r w:rsidR="00F45645"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w:t>
      </w:r>
      <w:r w:rsidR="006260B8"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st</w:t>
      </w:r>
      <w:r w:rsidR="00983354"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tem from </w:t>
      </w:r>
      <w:r w:rsidR="00B77844"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sire for enforceability </w:t>
      </w:r>
      <w:r w:rsidR="00460163"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egality. The situation where </w:t>
      </w:r>
      <w:r w:rsidR="00915D61"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Supreme Court ruled that </w:t>
      </w:r>
      <w:r w:rsidR="008E739C"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080CC6"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ronic </w:t>
      </w:r>
      <w:r w:rsidR="00984FBB"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ansmission of </w:t>
      </w:r>
      <w:r w:rsidR="00080CC6"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ion </w:t>
      </w:r>
      <w:r w:rsidR="008E739C"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ults</w:t>
      </w:r>
      <w:r w:rsidR="00080CC6"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656C6"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non-mandatory </w:t>
      </w:r>
      <w:r w:rsidR="00DF51D9"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reated an </w:t>
      </w:r>
      <w:r w:rsidR="00E241E8"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olerable </w:t>
      </w:r>
      <w:r w:rsidR="00962160"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ulnerability </w:t>
      </w:r>
      <w:r w:rsidR="009C125A"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apable of </w:t>
      </w:r>
      <w:r w:rsidR="008E739C"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dermining</w:t>
      </w:r>
      <w:r w:rsidR="009C125A"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961D6"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entire electoral integrity of Nigeria’s electoral architecture. </w:t>
      </w:r>
      <w:r w:rsidR="00EB7BF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subsequent </w:t>
      </w:r>
      <w:r w:rsidR="007021E9"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mendment should include concise legal definitions </w:t>
      </w:r>
      <w:r w:rsidR="00B03CF5"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f terms</w:t>
      </w:r>
      <w:r w:rsidR="00A42227"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uch as </w:t>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ronic transmission</w:t>
      </w:r>
      <w:r w:rsidR="009B0347"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election results, </w:t>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al-time </w:t>
      </w:r>
      <w:r w:rsidR="00A42227"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nsmission</w:t>
      </w:r>
      <w:r w:rsidR="009B0347"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election results</w:t>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electronically transmitted </w:t>
      </w:r>
      <w:r w:rsidR="00236421"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ion </w:t>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ults</w:t>
      </w:r>
      <w:r w:rsidR="008E739C"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B03CF5"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 series of </w:t>
      </w:r>
      <w:r w:rsidR="001C192D"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xplicit </w:t>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nalties for </w:t>
      </w:r>
      <w:r w:rsidR="008440D4"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travening </w:t>
      </w:r>
      <w:r w:rsidR="005D5CE6"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uch legal </w:t>
      </w:r>
      <w:r w:rsidR="008E739C"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visions</w:t>
      </w:r>
      <w:r w:rsidR="005D5CE6"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111B8"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t>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liberate interference with </w:t>
      </w:r>
      <w:r w:rsidR="003111B8"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ther </w:t>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ronic </w:t>
      </w:r>
      <w:r w:rsidR="00811E44"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w:t>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 at any collation level</w:t>
      </w:r>
      <w:r w:rsidR="00811E44"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ust be</w:t>
      </w:r>
      <w:r w:rsidR="002A5700"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nshrined in Nigeria’s electoral act</w:t>
      </w:r>
      <w:r w:rsidR="00F011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011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F011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Itodo&lt;/Author&gt;&lt;Year&gt;2024&lt;/Year&gt;&lt;RecNum&gt;470&lt;/RecNum&gt;&lt;DisplayText&gt;(Itodo, 2024)&lt;/DisplayText&gt;&lt;record&gt;&lt;rec-number&gt;470&lt;/rec-number&gt;&lt;foreign-keys&gt;&lt;key app="EN" db-id="st2xddf5sta2s8eawwzpx95xswd209z29spx" timestamp="1781335011"&gt;470&lt;/key&gt;&lt;/foreign-keys&gt;&lt;ref-type name="Journal Article"&gt;17&lt;/ref-type&gt;&lt;contributors&gt;&lt;authors&gt;&lt;author&gt;Itodo, Samson&lt;/author&gt;&lt;/authors&gt;&lt;/contributors&gt;&lt;titles&gt;&lt;title&gt;Inspiring confidence in the BVAS and electronic transmission of election results: Seven urgent </w:instrText>
      </w:r>
      <w:r w:rsidR="00F01153">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F011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actions for INEC.&lt;/title&gt;&lt;secondary-title&gt;International IDEA.&lt;/secondary-title&gt;&lt;/titles&gt;&lt;periodical&gt;&lt;full-title&gt;International IDEA.&lt;/full-title&gt;&lt;/periodical&gt;&lt;dates&gt;&lt;year&gt;2024&lt;/year&gt;&lt;/dates&gt;&lt;urls&gt;&lt;related-urls&gt;&lt;url&gt;https://www.idea.int/news/inspiring-confidence-bvas-and-electronic-transmission-election-</w:instrText>
      </w:r>
      <w:r w:rsidR="00F01153">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F011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results-seven-urgent-actions&lt;/url&gt;&lt;url&gt;</w:instrText>
      </w:r>
      <w:r w:rsidR="00F01153">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F011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19.  Ito</w:instrText>
      </w:r>
      <w:r w:rsidR="00F01153">
        <w:rPr>
          <w:rFonts w:ascii="Garamond" w:hAnsi="Garamond" w:cstheme="majorBidi"/>
          <w:color w:val="auto"/>
          <w:sz w:val="24"/>
          <w:szCs w:val="24"/>
          <w:c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w:instrText>
      </w:r>
      <w:r w:rsidR="00F011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lt;/url&gt;&lt;/related-urls&gt;&lt;/urls&gt;&lt;/record&gt;&lt;/Cite&gt;&lt;/EndNote&gt;</w:instrText>
      </w:r>
      <w:r w:rsidR="00F011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01153">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todo, 2024)</w:t>
      </w:r>
      <w:r w:rsidR="00F011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F14C5"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nally</w:t>
      </w:r>
      <w:r w:rsidR="008E739C"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7F14C5"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n this point, </w:t>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igeria's electoral systems should </w:t>
      </w:r>
      <w:r w:rsidR="008E4C88"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 constitutionally d</w:t>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ignated as critical national infrastructure,</w:t>
      </w:r>
      <w:r w:rsidR="00504DEC"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igning with </w:t>
      </w:r>
      <w:r w:rsidR="00582952"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enya’s approach that </w:t>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rioritised </w:t>
      </w:r>
      <w:r w:rsidR="00BB3CEC"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vestment in </w:t>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ybersecurity and legal protection </w:t>
      </w:r>
      <w:r w:rsidR="008E739C"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quivalent</w:t>
      </w:r>
      <w:r w:rsidR="00337F71"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other critical systems (Chatham</w:t>
      </w:r>
      <w:r w:rsidR="00F01153">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82C3F" w:rsidRPr="00563A6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ouse, 2023).</w:t>
      </w:r>
    </w:p>
    <w:p w14:paraId="08841DF4" w14:textId="78104B8C" w:rsidR="00BC20D4" w:rsidRPr="00D87B0B" w:rsidRDefault="00A043CC" w:rsidP="00ED5B4D">
      <w:pPr>
        <w:pStyle w:val="Heading2"/>
        <w:jc w:val="both"/>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7B0B">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w:t>
      </w:r>
      <w:r w:rsidR="00982C3F" w:rsidRPr="00D87B0B">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 Institutional Capacity and Staff Training</w:t>
      </w:r>
    </w:p>
    <w:p w14:paraId="0D30FA2C" w14:textId="47B7742B" w:rsidR="0022021D" w:rsidRPr="00D87B0B" w:rsidRDefault="009B0C1E" w:rsidP="00EC16BF">
      <w:pPr>
        <w:spacing w:after="160"/>
        <w:jc w:val="both"/>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DA25C2"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s approach</w:t>
      </w:r>
      <w:r w:rsidR="00F66884"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training technical support staff for </w:t>
      </w:r>
      <w:r w:rsidR="00CC20D3"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 technologies</w:t>
      </w:r>
      <w:r w:rsidR="003A4B24"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A25C2"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w:t>
      </w:r>
      <w:r w:rsidR="003A4B24"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w:t>
      </w:r>
      <w:r w:rsidR="00117600"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e </w:t>
      </w:r>
      <w:r w:rsidR="00533033"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structured fundamentally. </w:t>
      </w:r>
      <w:r w:rsidR="00C25B57"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stead of </w:t>
      </w:r>
      <w:r w:rsidR="00092FE0"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current </w:t>
      </w:r>
      <w:r w:rsidR="00896DA3"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thod of </w:t>
      </w:r>
      <w:r w:rsidR="00982C3F"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mpressed pre-election training </w:t>
      </w:r>
      <w:r w:rsidR="004054C6"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ctivity for a </w:t>
      </w:r>
      <w:r w:rsidR="00316C97"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rge number of technical staff</w:t>
      </w:r>
      <w:r w:rsidR="002915E6"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B53C5"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1921F0"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r w:rsidR="00BB53C5"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mm</w:t>
      </w:r>
      <w:r w:rsidR="00A97316"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sion should </w:t>
      </w:r>
      <w:r w:rsidR="00002BF1"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work </w:t>
      </w:r>
      <w:r w:rsidR="00A100D2"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s </w:t>
      </w:r>
      <w:r w:rsidR="00E9416F"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npower </w:t>
      </w:r>
      <w:r w:rsidR="005D1306"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arder system to </w:t>
      </w:r>
      <w:r w:rsidR="00986301"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ccommodate </w:t>
      </w:r>
      <w:r w:rsidR="00A100D2"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982C3F"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ablish</w:t>
      </w:r>
      <w:r w:rsidR="00986301"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nt of </w:t>
      </w:r>
      <w:r w:rsidR="00982C3F"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permanent cadre of technically certified elect</w:t>
      </w:r>
      <w:r w:rsidR="00986301"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ral </w:t>
      </w:r>
      <w:r w:rsidR="00982C3F"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chnology</w:t>
      </w:r>
      <w:r w:rsidR="001C26D2"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A25C2"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fficers</w:t>
      </w:r>
      <w:r w:rsidR="001E075B"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apable</w:t>
      </w:r>
      <w:r w:rsidR="00741820"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supporting </w:t>
      </w:r>
      <w:r w:rsidR="00BF18AD"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troubleshooting</w:t>
      </w:r>
      <w:r w:rsidR="00CD64A3"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BF18AD"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92354"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real-time, </w:t>
      </w:r>
      <w:r w:rsidR="00DA25C2"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00741820"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iverse range of electoral technologies </w:t>
      </w:r>
      <w:r w:rsidR="00982C3F"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t the state and local government levels</w:t>
      </w:r>
      <w:r w:rsidR="00BF18AD"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BF18AD" w:rsidRPr="00D87B0B">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D87B0B">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4F7DC805" w14:textId="64C0305E" w:rsidR="00BC20D4" w:rsidRPr="00755153" w:rsidRDefault="00415138" w:rsidP="00D87B0B">
      <w:pPr>
        <w:spacing w:after="160"/>
        <w:jc w:val="both"/>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The</w:t>
      </w:r>
      <w:r w:rsidR="00005093"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921F0"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r w:rsidR="00005093"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mmission should </w:t>
      </w:r>
      <w:r w:rsidR="001921F0"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sider adopting </w:t>
      </w:r>
      <w:r w:rsidR="00686FC8"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t>
      </w:r>
      <w:r w:rsidR="00CE3CA9"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stitutionalising </w:t>
      </w:r>
      <w:r w:rsidR="00D3254A"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iodic</w:t>
      </w:r>
      <w:r w:rsidR="00CA3DDC"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C5381"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re-election </w:t>
      </w:r>
      <w:r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rensic screening </w:t>
      </w:r>
      <w:r w:rsidR="00D3254A"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r </w:t>
      </w:r>
      <w:r w:rsidR="008673D8"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oth </w:t>
      </w:r>
      <w:r w:rsidR="00BE1B2B"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rmanent </w:t>
      </w:r>
      <w:r w:rsidR="008673D8"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t>
      </w:r>
      <w:r w:rsidR="00EA0F18"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 hoc INEC staff throughout</w:t>
      </w:r>
      <w:r w:rsidR="00670514"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 electoral</w:t>
      </w:r>
      <w:r w:rsidR="00A95F99"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ycle. </w:t>
      </w:r>
      <w:r w:rsidR="00CD6696"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trong character and integrity verification </w:t>
      </w:r>
      <w:r w:rsidR="00FC1302"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hould also </w:t>
      </w:r>
      <w:r w:rsidR="00240AEF"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 a minimum benchmark for deploying</w:t>
      </w:r>
      <w:r w:rsidR="000013DB"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assigning staff</w:t>
      </w:r>
      <w:r w:rsidR="00110A7F"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A25C2"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o</w:t>
      </w:r>
      <w:r w:rsidR="00110A7F"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ould have access to electoral </w:t>
      </w:r>
      <w:r w:rsidR="007824FB"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chnology systems. </w:t>
      </w:r>
      <w:r w:rsidR="007318E2"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addition to </w:t>
      </w:r>
      <w:r w:rsidR="008128E3"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deterrence effect </w:t>
      </w:r>
      <w:r w:rsidR="00C27A00"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comes with implementing this </w:t>
      </w:r>
      <w:r w:rsidR="00EB7635"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itiative, other </w:t>
      </w:r>
      <w:r w:rsidR="00010E74"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ltiplying effects</w:t>
      </w:r>
      <w:r w:rsidR="00190C43"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15B65"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tect electoral</w:t>
      </w:r>
      <w:r w:rsidR="00A614B7"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tegrity, prevent insider threats, </w:t>
      </w:r>
      <w:r w:rsidR="00DA25C2"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uild</w:t>
      </w:r>
      <w:r w:rsidR="00C82BD7"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oral credibility, promo</w:t>
      </w:r>
      <w:r w:rsidR="00B57964"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 electoral neutrality and non-</w:t>
      </w:r>
      <w:r w:rsidR="00C30D2E"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tisan, redu</w:t>
      </w:r>
      <w:r w:rsidR="00CC5E4A"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e operational risk, safeguard</w:t>
      </w:r>
      <w:r w:rsidR="00665DB2"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ensitive electoral data and materials, </w:t>
      </w:r>
      <w:r w:rsidR="002C49FD"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t>
      </w:r>
      <w:r w:rsidR="00DA25C2"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nsure </w:t>
      </w:r>
      <w:r w:rsidR="002C49FD"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mpliance with legal and ethical </w:t>
      </w:r>
      <w:r w:rsidR="00DA25C2"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andards</w:t>
      </w:r>
      <w:r w:rsidR="007D7984"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w:t>
      </w:r>
      <w:r w:rsidR="00982C3F"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tai</w:t>
      </w:r>
      <w:r w:rsidR="007D7984"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3)</w:t>
      </w:r>
      <w:r w:rsidR="00615B84" w:rsidRPr="00D87B0B">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E0737"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EC should also </w:t>
      </w:r>
      <w:r w:rsidR="002C6E6B"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view</w:t>
      </w:r>
      <w:r w:rsidR="001718C4"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significantly improve the </w:t>
      </w:r>
      <w:r w:rsidR="004012B5"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atio of technical expert</w:t>
      </w:r>
      <w:r w:rsidR="007E4264"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w:t>
      </w:r>
      <w:r w:rsidR="00F8468C"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signed</w:t>
      </w:r>
      <w:r w:rsidR="00594E99"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BVAS devices</w:t>
      </w:r>
      <w:r w:rsidR="00AD277D"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n election days</w:t>
      </w:r>
      <w:r w:rsidR="00627B99"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rom what it </w:t>
      </w:r>
      <w:r w:rsidR="00002CFA"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in 2023. </w:t>
      </w:r>
      <w:r w:rsidR="005C73BD"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EC should make a policy towards </w:t>
      </w:r>
      <w:r w:rsidR="002023FF"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ducting a </w:t>
      </w:r>
      <w:r w:rsidR="00BB4C76"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ndated and independently </w:t>
      </w:r>
      <w:r w:rsidR="009B55E3"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erified election simulation</w:t>
      </w:r>
      <w:r w:rsidR="00EC326C"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cluding full-scale IReV upload exercises</w:t>
      </w:r>
      <w:r w:rsidR="00EC326C"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is should take place</w:t>
      </w:r>
      <w:r w:rsidR="00755153"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t least sixty days before any general election, as Kenya's legal framework requires of its electoral commission (Itodo, 202</w:t>
      </w:r>
      <w:r w:rsid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00982C3F" w:rsidRPr="00D87B0B">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82C3F" w:rsidRPr="00755153">
        <w:rPr>
          <w:rFonts w:ascii="Garamond" w:hAnsi="Garamond" w:cstheme="majorBidi"/>
          <w:color w:val="EE000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276F525E" w14:textId="44267A4D" w:rsidR="00BC20D4" w:rsidRPr="00077BA6" w:rsidRDefault="00A043CC" w:rsidP="00ED5B4D">
      <w:pPr>
        <w:pStyle w:val="Heading2"/>
        <w:jc w:val="both"/>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77BA6">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w:t>
      </w:r>
      <w:r w:rsidR="00982C3F" w:rsidRPr="00077BA6">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 Infrastructure Investment and Connectivity</w:t>
      </w:r>
    </w:p>
    <w:p w14:paraId="74B79EDC" w14:textId="501C4BA9" w:rsidR="00BC20D4" w:rsidRPr="00077BA6" w:rsidRDefault="00244A4E"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INEC, in conjunction </w:t>
      </w:r>
      <w:r w:rsidR="00993114"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th the relevant</w:t>
      </w:r>
      <w:r w:rsidR="00256831"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gencies of t</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 federal government</w:t>
      </w:r>
      <w:r w:rsidR="00DC074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6182B"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ould have </w:t>
      </w:r>
      <w:r w:rsidR="00EC3BE7"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implement</w:t>
      </w:r>
      <w:r w:rsidR="0096182B"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pre-election </w:t>
      </w:r>
      <w:r w:rsidR="008A3786"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rnet </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nectivity infrastructure </w:t>
      </w:r>
      <w:r w:rsidR="005166F0"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itiative </w:t>
      </w:r>
      <w:r w:rsidR="00E36401"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cusing on </w:t>
      </w:r>
      <w:r w:rsidR="00DA2CFB"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ose </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4,834 underserved </w:t>
      </w:r>
      <w:r w:rsidR="00FF2815"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lling units </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dentified by the NCC and the</w:t>
      </w:r>
      <w:r w:rsidR="00DB6FAA"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nes identified with </w:t>
      </w:r>
      <w:r w:rsidR="0043478B"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w:t>
      </w:r>
      <w:r w:rsidR="00DB6FAA"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curity</w:t>
      </w:r>
      <w:r w:rsidR="0043478B"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lated issues</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w:t>
      </w:r>
      <w:r w:rsidR="005166F0"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 initiative should </w:t>
      </w:r>
      <w:r w:rsidR="00077D7A"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volve </w:t>
      </w:r>
      <w:r w:rsidR="001F233A"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dopting </w:t>
      </w:r>
      <w:r w:rsidR="0012260C"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rtable satellite communication terminals </w:t>
      </w:r>
      <w:r w:rsidR="00DE4842"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w:t>
      </w:r>
      <w:r w:rsidR="00F8468C"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rve</w:t>
      </w:r>
      <w:r w:rsidR="00DE4842"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already identified polling units</w:t>
      </w:r>
      <w:r w:rsidR="00324D84"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ocated in regions beyond </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rrestrial network coverage</w:t>
      </w:r>
      <w:r w:rsidR="0038012B"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e</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igital Command Centres</w:t>
      </w:r>
      <w:r w:rsidR="0038012B"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at </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raw</w:t>
      </w:r>
      <w:r w:rsidR="00F91686"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n schools or government </w:t>
      </w:r>
      <w:r w:rsidR="00F91686"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acilities </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th fibre-optic connectivity</w:t>
      </w:r>
      <w:r w:rsidR="00583389"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hould be established</w:t>
      </w:r>
      <w:r w:rsidR="00491170"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serve as the </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gional result transmission nodes for offline rural areas</w:t>
      </w:r>
      <w:r w:rsidR="006E238A"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8468C"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re</w:t>
      </w:r>
      <w:r w:rsidR="006E238A"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hould be a </w:t>
      </w:r>
      <w:r w:rsidR="00695B73"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stituted </w:t>
      </w:r>
      <w:r w:rsidR="00F8468C"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greement</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th multiple telecommunications providers </w:t>
      </w:r>
      <w:r w:rsidR="00695B73"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ndating </w:t>
      </w:r>
      <w:r w:rsidR="00125545"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dundancy in data transmission on</w:t>
      </w:r>
      <w:r w:rsidR="00125545"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ion</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y.</w:t>
      </w:r>
      <w:r w:rsidR="00877E67"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C0809"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owever, it is noteworthy that </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60 </w:t>
      </w:r>
      <w:r w:rsidR="00F8468C"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 cent</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Nigeria's population </w:t>
      </w:r>
      <w:r w:rsidR="00F8468C"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w:t>
      </w:r>
      <w:r w:rsidR="00D3675E"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A3D9A"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nreliable access to internet </w:t>
      </w:r>
      <w:r w:rsidR="002F249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nectivity according to the </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3 World Bank data</w:t>
      </w:r>
      <w:r w:rsidR="00F8468C"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embodying</w:t>
      </w:r>
      <w:r w:rsidR="00AA4246"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w:t>
      </w:r>
      <w:r w:rsidR="00C63B99"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mocratic equity concern </w:t>
      </w:r>
      <w:r w:rsidR="0021427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w:t>
      </w:r>
      <w:r w:rsidR="00C801A7"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geria and</w:t>
      </w:r>
      <w:r w:rsidR="00601984"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8468C"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flecting</w:t>
      </w:r>
      <w:r w:rsidR="00601984"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63B99"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00FC2E0D"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actical bottleneck</w:t>
      </w:r>
      <w:r w:rsidR="00601984"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n </w:t>
      </w:r>
      <w:r w:rsidR="00F8468C"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833977"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ramework of the</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ronic </w:t>
      </w:r>
      <w:r w:rsidR="00833977"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ansmission </w:t>
      </w:r>
      <w:r w:rsidR="00973364"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f election </w:t>
      </w:r>
      <w:r w:rsidR="00F8468C"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ults,</w:t>
      </w:r>
      <w:r w:rsidR="00973364"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ich cannot be resolved by </w:t>
      </w:r>
      <w:r w:rsidR="00512D06"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reform of</w:t>
      </w:r>
      <w:r w:rsidR="00973364"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077BA6">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 law alone.</w:t>
      </w:r>
    </w:p>
    <w:p w14:paraId="43565F66" w14:textId="41CD3D2E" w:rsidR="00BC20D4" w:rsidRPr="005D1792" w:rsidRDefault="00EF1E54" w:rsidP="00ED5B4D">
      <w:pPr>
        <w:pStyle w:val="Heading2"/>
        <w:jc w:val="both"/>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1792">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w:t>
      </w:r>
      <w:r w:rsidR="00982C3F" w:rsidRPr="005D1792">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 Cybersecurity and the Judicial Framework</w:t>
      </w:r>
    </w:p>
    <w:p w14:paraId="7AE7D38A" w14:textId="16D6A042" w:rsidR="006E4FA6" w:rsidRPr="005D1792" w:rsidRDefault="00C97F3C"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geri</w:t>
      </w:r>
      <w:r w:rsidR="00817AC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electoral system is in </w:t>
      </w:r>
      <w:r w:rsidR="00B4540E"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rgent </w:t>
      </w:r>
      <w:r w:rsidR="00817AC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eed </w:t>
      </w:r>
      <w:r w:rsidR="00B4540E"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f a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dicated electoral cybersecurity framework</w:t>
      </w:r>
      <w:r w:rsidR="0026513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042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model to be collaborat</w:t>
      </w:r>
      <w:r w:rsidR="008727EE"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vely developed </w:t>
      </w:r>
      <w:r w:rsidR="008E3AC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y the INEC ICT Department</w:t>
      </w:r>
      <w:r w:rsidR="00693411"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00193AB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CC78A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tional Information Technology Development</w:t>
      </w:r>
      <w:r w:rsidR="00EB5300"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gency (</w:t>
      </w:r>
      <w:proofErr w:type="spellStart"/>
      <w:r w:rsidR="00EB5300"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TDA</w:t>
      </w:r>
      <w:proofErr w:type="spellEnd"/>
      <w:r w:rsidR="00EB5300"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444FA1"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is </w:t>
      </w:r>
      <w:r w:rsidR="004D129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 </w:t>
      </w:r>
      <w:r w:rsidR="00444FA1"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th a view</w:t>
      </w:r>
      <w:r w:rsidR="004D129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w:t>
      </w:r>
      <w:r w:rsidR="00193AB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tting</w:t>
      </w:r>
      <w:r w:rsidR="00A36A0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technical</w:t>
      </w:r>
      <w:r w:rsidR="00F77C8E"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00432F6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ybersecurity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tandards for </w:t>
      </w:r>
      <w:r w:rsidR="005124D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oth the </w:t>
      </w:r>
      <w:r w:rsidR="00A36A0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lready adopted </w:t>
      </w:r>
      <w:r w:rsidR="00432F6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 technologies</w:t>
      </w:r>
      <w:r w:rsidR="00193AB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432F6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B77A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uch as </w:t>
      </w:r>
      <w:r w:rsidR="008F01EE"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VAS</w:t>
      </w:r>
      <w:r w:rsidR="00BB77A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456F2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00193AB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CF6C6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ReV</w:t>
      </w:r>
      <w:r w:rsidR="00CB4AC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erver infrastructure </w:t>
      </w:r>
      <w:r w:rsidR="005124D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the </w:t>
      </w:r>
      <w:r w:rsidR="00193AB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oon-to-be-adopted</w:t>
      </w:r>
      <w:r w:rsidR="008F01EE"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oral technologies</w:t>
      </w:r>
      <w:r w:rsidR="00456F2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C139B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gether</w:t>
      </w:r>
      <w:r w:rsidR="006D17E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th</w:t>
      </w:r>
      <w:r w:rsidR="00C139B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D17E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ir digital governance </w:t>
      </w:r>
      <w:r w:rsidR="0028588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tocol</w:t>
      </w:r>
      <w:r w:rsidR="004956B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28588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956B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ustody protocols, </w:t>
      </w:r>
      <w:r w:rsidR="000D24C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other protocols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overning the transmission, storage, and verification of electoral data.</w:t>
      </w:r>
    </w:p>
    <w:p w14:paraId="6396A119" w14:textId="497C4D9A" w:rsidR="00BC20D4" w:rsidRPr="005D1792" w:rsidRDefault="00633AC1"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urthermore, </w:t>
      </w:r>
      <w:r w:rsidR="00C9023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igeria’s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udiciary</w:t>
      </w:r>
      <w:r w:rsidR="00C9023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eeds to be </w:t>
      </w:r>
      <w:r w:rsidR="008F112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pskilled to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judicate digital evidence</w:t>
      </w:r>
      <w:r w:rsidR="009B4040"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2651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re </w:t>
      </w:r>
      <w:r w:rsidR="00471B1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st be a structured training program on digital forensics and data integrity verification for both judicial officers and members of the election tribunal</w:t>
      </w:r>
      <w:r w:rsidR="000B359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se </w:t>
      </w:r>
      <w:r w:rsidR="00193AB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inings</w:t>
      </w:r>
      <w:r w:rsidR="000B359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7709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clude </w:t>
      </w:r>
      <w:r w:rsidR="005F6AB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erification and evaluation</w:t>
      </w:r>
      <w:r w:rsidR="00200A50"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B6891"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f </w:t>
      </w:r>
      <w:r w:rsidR="00193AB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BB6891"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ion result </w:t>
      </w:r>
      <w:r w:rsidR="00F827C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vidence</w:t>
      </w:r>
      <w:r w:rsidR="009E2E0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B6891"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electronic form. </w:t>
      </w:r>
      <w:r w:rsidR="00C7103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would </w:t>
      </w:r>
      <w:r w:rsidR="00CE7BB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quip</w:t>
      </w:r>
      <w:r w:rsidR="00C7103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E4CD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se judicial and tribunal members with adequate </w:t>
      </w:r>
      <w:r w:rsidR="00CE683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ch-analytical know</w:t>
      </w:r>
      <w:r w:rsidR="00C31AA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CE683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ow </w:t>
      </w:r>
      <w:r w:rsidR="00C31AA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will help them to </w:t>
      </w:r>
      <w:r w:rsidR="001A6C5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igorously interrogate </w:t>
      </w:r>
      <w:r w:rsidR="006B559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usual discrepancies </w:t>
      </w:r>
      <w:r w:rsidR="00E2032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tween the IReV-transmitted</w:t>
      </w:r>
      <w:r w:rsidR="00DC5DB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olling </w:t>
      </w:r>
      <w:r w:rsidR="001307E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its’</w:t>
      </w:r>
      <w:r w:rsidR="00DC5DB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D179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w:t>
      </w:r>
      <w:r w:rsidR="00DC5DB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the manually collated </w:t>
      </w:r>
      <w:r w:rsidR="00CD5420"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 results in the post-election</w:t>
      </w:r>
      <w:r w:rsidR="00224220"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roceedings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tham</w:t>
      </w:r>
      <w:r w:rsidR="005D179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ouse, 2023). </w:t>
      </w:r>
      <w:r w:rsidR="001307E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dditionally, Nigeria’s electoral legal instruments should be </w:t>
      </w:r>
      <w:r w:rsidR="001B643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amended to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xplicitly recognise electronically </w:t>
      </w:r>
      <w:r w:rsidR="003A7FB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nsmitted po</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ling-unit results as prima facie evidence of the outcome at that</w:t>
      </w:r>
      <w:r w:rsidR="00946AF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irst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vel</w:t>
      </w:r>
      <w:r w:rsidR="00946AF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election </w:t>
      </w:r>
      <w:r w:rsidR="00D8426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llation</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reversible</w:t>
      </w:r>
      <w:r w:rsidR="00D8426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y the </w:t>
      </w:r>
      <w:r w:rsidR="001021A0"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igital evidence </w:t>
      </w:r>
      <w:r w:rsidR="008A61FE"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f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mpering that meets </w:t>
      </w:r>
      <w:r w:rsidR="004E7C2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ell-</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fined forensic standards</w:t>
      </w:r>
      <w:r w:rsidR="004E7C2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nly</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24AF1C24" w14:textId="11374ED7" w:rsidR="00BC20D4" w:rsidRPr="005D1792" w:rsidRDefault="00EF1E54" w:rsidP="00ED5B4D">
      <w:pPr>
        <w:pStyle w:val="Heading2"/>
        <w:jc w:val="both"/>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1792">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w:t>
      </w:r>
      <w:r w:rsidR="00982C3F" w:rsidRPr="005D1792">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 Citizen Engagement and Democratic Culture</w:t>
      </w:r>
    </w:p>
    <w:p w14:paraId="6CD765AB" w14:textId="5FCB09AB" w:rsidR="00BC20D4" w:rsidRPr="005D1792" w:rsidRDefault="004640C1"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 matter how exc</w:t>
      </w:r>
      <w:r w:rsidR="00AC1C9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lently implemented they seem, t</w:t>
      </w:r>
      <w:r w:rsidR="00DE41B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chnological interventions cannot </w:t>
      </w:r>
      <w:r w:rsidR="005D457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ully </w:t>
      </w:r>
      <w:r w:rsidR="00DE41B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m</w:t>
      </w:r>
      <w:r w:rsidR="00D230E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nsate for </w:t>
      </w:r>
      <w:r w:rsidR="0035456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crisis created by </w:t>
      </w:r>
      <w:r w:rsidR="00DC42C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lack or </w:t>
      </w:r>
      <w:r w:rsidR="0070058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or</w:t>
      </w:r>
      <w:r w:rsidR="00DC42C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0058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mocratic culture. </w:t>
      </w:r>
      <w:r w:rsidR="00B56DA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is is in the light of</w:t>
      </w:r>
      <w:r w:rsidR="00A40FEE"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26.7 </w:t>
      </w:r>
      <w:r w:rsidR="00080DD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 cent</w:t>
      </w:r>
      <w:r w:rsidR="00A40FEE"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voter turnout in the 2023 general elections</w:t>
      </w:r>
      <w:r w:rsidR="00EE66C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FC30E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64EE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ich</w:t>
      </w:r>
      <w:r w:rsidR="00315D3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irrored </w:t>
      </w:r>
      <w:r w:rsidR="00C82C7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ertain degrees of civic disengagement</w:t>
      </w:r>
      <w:r w:rsidR="00FC30E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032BE"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reatening to </w:t>
      </w:r>
      <w:r w:rsidR="00D0012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credibility of the entire elect</w:t>
      </w:r>
      <w:r w:rsidR="00C0041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ral framework regardless of </w:t>
      </w:r>
      <w:r w:rsidR="00433C51"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chnological innovation performance</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F4C2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BF4C2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AKANDE&lt;/Author&gt;&lt;Year&gt;2025&lt;/Year&gt;&lt;RecNum&gt;421&lt;/RecNum&gt;&lt;DisplayText&gt;(AKANDE, 2025)&lt;/DisplayText&gt;&lt;record&gt;&lt;rec-number&gt;421&lt;/rec-number&gt;&lt;foreign-keys&gt;&lt;key app="EN" db-id="st2xddf5sta2s8eawwzpx95xswd209z29spx" timestamp="1777753083"&gt;421&lt;/key&gt;&lt;/foreign-keys&gt;&lt;ref-type name="Thesis"&gt;32&lt;/ref-type&gt;&lt;contributors&gt;&lt;authors&gt;&lt;author&gt;AKANDE, Gift Oiza&lt;/author&gt;&lt;/authors&gt;&lt;/contributors&gt;&lt;titles&gt;&lt;title&gt;VOTER PARTICIPATION PATTERNS AND DEMOCRATIC CONSOLIDATION: AN ANALYSIS OF NIGERIA&amp;apos;S 2023 GENERAL ELECTIONS&lt;/title&gt;&lt;/titles&gt;&lt;dates&gt;&lt;year&gt;2025&lt;/year&gt;&lt;/dates&gt;&lt;publisher&gt;DEPARTMENT OF POLITICAL SCIENCE, FACULTY OF SOCIAL SCIENCES, UNIVERSITY OF BENIN&lt;/publisher&gt;&lt;urls&gt;&lt;/urls&gt;&lt;/record&gt;&lt;/Cite&gt;&lt;/EndNote&gt;</w:instrText>
      </w:r>
      <w:r w:rsidR="00BF4C2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BF4C23" w:rsidRPr="005D179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KANDE, 2025)</w:t>
      </w:r>
      <w:r w:rsidR="00BF4C2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3568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rew</w:t>
      </w:r>
      <w:r w:rsidR="00C677E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rk democratic eng</w:t>
      </w:r>
      <w:r w:rsidR="0061283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gement, there ha</w:t>
      </w:r>
      <w:r w:rsidR="007303D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61283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be </w:t>
      </w:r>
      <w:r w:rsidR="007303D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 </w:t>
      </w:r>
      <w:r w:rsidR="0061283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fficient voter education</w:t>
      </w:r>
      <w:r w:rsidR="007303D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oroughly driven by </w:t>
      </w:r>
      <w:r w:rsidR="004B569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stained efforts</w:t>
      </w:r>
      <w:r w:rsidR="00641BF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00B473D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vestment</w:t>
      </w:r>
      <w:r w:rsidR="00641BF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B569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rom the civil soci</w:t>
      </w:r>
      <w:r w:rsidR="00641BF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ty organisations</w:t>
      </w:r>
      <w:r w:rsidR="00B473D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E5FB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w:t>
      </w:r>
      <w:r w:rsidR="00BA042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uld as well be </w:t>
      </w:r>
      <w:r w:rsidR="00255FD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xplaining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technology </w:t>
      </w:r>
      <w:r w:rsidR="001B520E"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 terms of electoral accessibility</w:t>
      </w:r>
      <w:r w:rsidR="00E357D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a </w:t>
      </w:r>
      <w:r w:rsidR="0010750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nner that </w:t>
      </w:r>
      <w:r w:rsidR="00080DD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ables</w:t>
      </w:r>
      <w:r w:rsidR="0010750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orates to </w:t>
      </w:r>
      <w:r w:rsidR="00EE66C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erify election results on IReV by themselves</w:t>
      </w:r>
      <w:r w:rsidR="0011507E"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reby enlarging the </w:t>
      </w:r>
      <w:r w:rsidR="00406B0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ople’s civic capacity to inter</w:t>
      </w:r>
      <w:r w:rsidR="00927DB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ctively engage with electoral processes constructively </w:t>
      </w:r>
      <w:r w:rsidR="009678F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stead </w:t>
      </w:r>
      <w:r w:rsidR="0029591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f </w:t>
      </w:r>
      <w:r w:rsidR="007523D1"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nying</w:t>
      </w:r>
      <w:r w:rsidR="0029591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m of such access.</w:t>
      </w:r>
      <w:r w:rsidR="00295912" w:rsidRPr="005D1792">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F062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re has to also be a </w:t>
      </w:r>
      <w:r w:rsidR="00A50AD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form that transcends electoral domain</w:t>
      </w:r>
      <w:r w:rsidR="00CB3DD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This reform </w:t>
      </w:r>
      <w:r w:rsidR="00B11C3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s such that</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318B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oth constitutional and political </w:t>
      </w:r>
      <w:r w:rsidR="005659C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ultures </w:t>
      </w:r>
      <w:r w:rsidR="00451E9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centivising </w:t>
      </w:r>
      <w:r w:rsidR="0091158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manipulation by political </w:t>
      </w:r>
      <w:r w:rsidR="00A715F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ites</w:t>
      </w:r>
      <w:r w:rsidR="000A3A0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1158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715F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ust be affected. </w:t>
      </w:r>
      <w:r w:rsidR="00354D3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must cut across </w:t>
      </w:r>
      <w:r w:rsidR="00EE66C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w:t>
      </w:r>
      <w:r w:rsidR="00354D3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D02E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s</w:t>
      </w:r>
      <w:r w:rsidR="006C744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portionate economic value of political offices</w:t>
      </w:r>
      <w:r w:rsidR="000A3A0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w:t>
      </w:r>
      <w:r w:rsidR="0054532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w:t>
      </w:r>
      <w:r w:rsidR="002741D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ability of the accountability institution</w:t>
      </w:r>
      <w:r w:rsidR="00B5468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EE66C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B5468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w:t>
      </w:r>
      <w:r w:rsidR="003B732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ch as </w:t>
      </w:r>
      <w:r w:rsidR="00EE66C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3B732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dia</w:t>
      </w:r>
      <w:r w:rsidR="00EE66C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11CA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w:t>
      </w:r>
      <w:r w:rsidR="008F5E6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mand structural </w:t>
      </w:r>
      <w:r w:rsidR="00D05E8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form</w:t>
      </w:r>
      <w:r w:rsidR="007B33F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A0BB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reform must </w:t>
      </w:r>
      <w:r w:rsidR="00691DD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flect </w:t>
      </w:r>
      <w:r w:rsidR="000D3A4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tern enforcement of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mpaign finance regulation</w:t>
      </w:r>
      <w:r w:rsidR="003969F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ti-corruption </w:t>
      </w:r>
      <w:r w:rsidR="007D4E9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aw,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progressive devolution of economic resources away from the centre</w:t>
      </w:r>
      <w:r w:rsidR="00C55EB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3010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Ukwu&lt;/Author&gt;&lt;Year&gt;2025&lt;/Year&gt;&lt;RecNum&gt;422&lt;/RecNum&gt;&lt;DisplayText&gt;(AYOBOLU, 2025; Ukwu&lt;style face="italic"&gt; et al.&lt;/style&gt;, 2025)&lt;/DisplayText&gt;&lt;record&gt;&lt;rec-number&gt;422&lt;/rec-number&gt;&lt;foreign-keys&gt;&lt;key app="EN" db-id="st2xddf5sta2s8eawwzpx95xswd209z29spx" timestamp="1777753521"&gt;422&lt;/key&gt;&lt;/foreign-keys&gt;&lt;ref-type name="Journal Article"&gt;17&lt;/ref-type&gt;&lt;contributors&gt;&lt;authors&gt;&lt;author&gt;Ukwu, Felix Emeka&lt;/author&gt;&lt;author&gt;Ayaogu, Veronica Nkemdirim&lt;/author&gt;&lt;author&gt;Mamah, Callistus Ifeanyichukwu&lt;/author&gt;&lt;author&gt;Ojonta, Peace Nwamaka&lt;/author&gt;&lt;/authors&gt;&lt;/contributors&gt;&lt;titles&gt;&lt;title&gt;Electoral Reforms and Sustainable Democracy in Nigeria&lt;/title&gt;&lt;secondary-title&gt;African Journal of Democracy and Election Research&lt;/secondary-title&gt;&lt;/titles&gt;&lt;periodical&gt;&lt;full-title&gt;African Journal of Democracy and Election Research&lt;/full-title&gt;&lt;/periodical&gt;&lt;pages&gt;5&lt;/pages&gt;&lt;volume&gt;5&lt;/volume&gt;&lt;number&gt;1&lt;/number&gt;&lt;dates&gt;&lt;year&gt;2025&lt;/year&gt;&lt;/dates&gt;&lt;isbn&gt;2752-6011&lt;/isbn&gt;&lt;urls&gt;&lt;/urls&gt;&lt;/record&gt;&lt;/Cite&gt;&lt;Cite&gt;&lt;Author&gt;AYOBOLU&lt;/Author&gt;&lt;Year&gt;2025&lt;/Year&gt;&lt;RecNum&gt;423&lt;/RecNum&gt;&lt;record&gt;&lt;rec-number&gt;423&lt;/rec-number&gt;&lt;foreign-keys&gt;&lt;key app="EN" db-id="st2xddf5sta2s8eawwzpx95xswd209z29spx" timestamp="1777753633"&gt;423&lt;/key&gt;&lt;/foreign-keys&gt;&lt;ref-type name="Journal Article"&gt;17&lt;/ref-type&gt;&lt;contributors&gt;&lt;authors&gt;&lt;author&gt;AYOBOLU, OLAJIDE OLUFUNSHO&lt;/author&gt;&lt;/authors&gt;&lt;/contributors&gt;&lt;titles&gt;&lt;title&gt;WHY NIGERIA’S ELECTIONS’OUTCOMES ARE ALWAYS DISPUTED: A CASE STUDY OF SELECTED PRACTICAL EXPERIENCES OF ELECTORAL DISPUTATIONS IN NIGERIA’S FOURTH REPUBLIC&lt;/title&gt;&lt;secondary-title&gt;MULTIDISCIPLINARY JOURNAL OF LAW, EDUCATION AND HUMANITIES&lt;/secondary-title&gt;&lt;/titles&gt;&lt;periodical&gt;&lt;full-title&gt;MULTIDISCIPLINARY JOURNAL OF LAW, EDUCATION AND HUMANITIES&lt;/full-title&gt;&lt;/periodical&gt;&lt;volume&gt;2&lt;/volume&gt;&lt;number&gt;1&lt;/number&gt;&lt;dates&gt;&lt;year&gt;2025&lt;/year&gt;&lt;/dates&gt;&lt;urls&gt;&lt;/urls&gt;&lt;/record&gt;&lt;/Cite&gt;&lt;/EndNote&gt;</w:instrText>
      </w:r>
      <w:r w:rsidR="00C55EB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3010D" w:rsidRPr="005D179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YOBOLU, 2025; Ukwu</w:t>
      </w:r>
      <w:r w:rsidR="0033010D" w:rsidRPr="005D1792">
        <w:rPr>
          <w:rFonts w:ascii="Garamond" w:hAnsi="Garamond" w:cstheme="majorBidi"/>
          <w: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w:t>
      </w:r>
      <w:r w:rsidR="0033010D" w:rsidRPr="005D1792">
        <w:rPr>
          <w:rFonts w:ascii="Garamond" w:hAnsi="Garamond" w:cstheme="majorBidi"/>
          <w:noProof/>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25)</w:t>
      </w:r>
      <w:r w:rsidR="00C55EB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0D71A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09FB0A0B" w14:textId="1B091E74" w:rsidR="00BC20D4" w:rsidRPr="005D1792" w:rsidRDefault="006A6367" w:rsidP="00ED5B4D">
      <w:pPr>
        <w:pStyle w:val="Heading1"/>
        <w:jc w:val="both"/>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1792">
        <w:rPr>
          <w:rFonts w:ascii="Garamond" w:hAnsi="Garamond" w:cstheme="majorBidi"/>
          <w:bCs w:val="0"/>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0 Conclusion</w:t>
      </w:r>
    </w:p>
    <w:p w14:paraId="141BB5BE" w14:textId="64F1AE5B" w:rsidR="000132BF" w:rsidRPr="005D1792" w:rsidRDefault="003F5181" w:rsidP="00ED5B4D">
      <w:pPr>
        <w:spacing w:after="160"/>
        <w:jc w:val="both"/>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w:t>
      </w:r>
      <w:r w:rsidR="0033335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tudy has </w:t>
      </w:r>
      <w:r w:rsidR="00E14A1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tended that </w:t>
      </w:r>
      <w:r w:rsidR="002C0E9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questi</w:t>
      </w:r>
      <w:r w:rsidR="006F113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n coined as </w:t>
      </w:r>
      <w:r w:rsidR="00F35E40"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nacea or illusion’</w:t>
      </w:r>
      <w:r w:rsidR="003324B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as returned </w:t>
      </w:r>
      <w:r w:rsidR="00DF18F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false binary</w:t>
      </w:r>
      <w:r w:rsidR="00AA36E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45A7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en</w:t>
      </w:r>
      <w:r w:rsidR="006F113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36E5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mployed </w:t>
      </w:r>
      <w:r w:rsidR="000D1B2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Nigeria’s </w:t>
      </w:r>
      <w:r w:rsidR="00E42101"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technological innovations. </w:t>
      </w:r>
      <w:r w:rsidR="0078045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everal pieces of evidence </w:t>
      </w:r>
      <w:r w:rsidR="00CD6A0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rom the 2023 general election, </w:t>
      </w:r>
      <w:r w:rsidR="00BC299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rough the lens of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mparative literature on election technology in Africa</w:t>
      </w:r>
      <w:r w:rsidR="006F40F0"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C34A1"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ooted in a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mplex socio-technical system, </w:t>
      </w:r>
      <w:r w:rsidR="002A4F0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ave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pport</w:t>
      </w:r>
      <w:r w:rsidR="002A4F0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 a </w:t>
      </w:r>
      <w:r w:rsidR="007470A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structured claim that </w:t>
      </w:r>
      <w:r w:rsidR="00CF4950"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ate</w:t>
      </w:r>
      <w:r w:rsidR="00C61C7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at technological innovation in Nigeri</w:t>
      </w:r>
      <w:r w:rsidR="00D55D0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w:t>
      </w:r>
      <w:r w:rsidR="00D55D0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ystem operates as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conditional amplifier of institutional quality.</w:t>
      </w:r>
      <w:r w:rsidR="00982C3F" w:rsidRPr="005D1792">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7EBCFBFE" w14:textId="046CF24F" w:rsidR="00BC20D4" w:rsidRPr="005D1792" w:rsidRDefault="009F70E3" w:rsidP="00ED5B4D">
      <w:pPr>
        <w:spacing w:after="160"/>
        <w:jc w:val="both"/>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has been argued that where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condition</w:t>
      </w:r>
      <w:r w:rsidR="00A0481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 factors</w:t>
      </w:r>
      <w:r w:rsidR="00AF3D7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A028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uch as </w:t>
      </w:r>
      <w:r w:rsidR="00AF3D7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egal clarity, institutional independence, adequate </w:t>
      </w:r>
      <w:r w:rsidR="00F9091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chnological </w:t>
      </w:r>
      <w:r w:rsidR="00AF3D7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rastructure, trained </w:t>
      </w:r>
      <w:r w:rsidR="00F9091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 manpower</w:t>
      </w:r>
      <w:r w:rsidR="00AF3D7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and genuine political will</w:t>
      </w:r>
      <w:r w:rsidR="00FA028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1530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r </w:t>
      </w:r>
      <w:r w:rsidR="00577A0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fficient technological innovation</w:t>
      </w:r>
      <w:r w:rsidR="007624B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are </w:t>
      </w:r>
      <w:r w:rsidR="001F725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place, </w:t>
      </w:r>
      <w:r w:rsidR="007624B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technologies such as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VAS and IReV </w:t>
      </w:r>
      <w:r w:rsidR="00D8744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uld </w:t>
      </w:r>
      <w:r w:rsidR="00031DF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ower the prevalent </w:t>
      </w:r>
      <w:r w:rsidR="00461DE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manipulation, and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rovide </w:t>
      </w:r>
      <w:r w:rsidR="009C695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st</w:t>
      </w:r>
      <w:r w:rsidR="00EA6CE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ion infrastructure </w:t>
      </w:r>
      <w:r w:rsidR="00C5792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w:t>
      </w:r>
      <w:r w:rsidR="00390C3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A6CE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countability</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84A7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nsparency</w:t>
      </w:r>
      <w:r w:rsidR="00390C3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C485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747F4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iloted </w:t>
      </w:r>
      <w:r w:rsidR="007B7B2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overnorship </w:t>
      </w:r>
      <w:r w:rsidR="00747F4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ions in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kiti</w:t>
      </w:r>
      <w:r w:rsidR="00747F4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022),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sun </w:t>
      </w:r>
      <w:r w:rsidR="00747F4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2</w:t>
      </w:r>
      <w:r w:rsidR="00747F4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Kwara (2023) </w:t>
      </w:r>
      <w:r w:rsidR="007B7B2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howed </w:t>
      </w:r>
      <w:r w:rsidR="0075275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at these conditions could be</w:t>
      </w:r>
      <w:r w:rsidR="000F147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et partially</w:t>
      </w:r>
      <w:r w:rsidR="00C6243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w:t>
      </w:r>
      <w:r w:rsidR="00203A1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elp technological innovation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rform as </w:t>
      </w:r>
      <w:r w:rsidR="00203A1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xpected.</w:t>
      </w:r>
      <w:r w:rsidR="00203A1D" w:rsidRPr="005D1792">
        <w:rPr>
          <w:rFonts w:asciiTheme="majorBidi" w:hAnsiTheme="majorBidi"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23E682EC" w14:textId="0DE70EFE" w:rsidR="00F349FC" w:rsidRPr="005D1792" w:rsidRDefault="00217950" w:rsidP="00ED5B4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t>
      </w:r>
      <w:r w:rsidR="00EE66C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en these conditional factors are not put in place, as witnessed in the 2023 presidential elections, electoral technological innovations could become a means of electoral manipulation, thereby defeating their capacity</w:t>
      </w:r>
      <w:r w:rsidR="001F280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preserve electoral integrity.</w:t>
      </w:r>
      <w:r w:rsidR="00E117C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349E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at looked like an intentional failure to trans</w:t>
      </w:r>
      <w:r w:rsidR="00BE588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it </w:t>
      </w:r>
      <w:r w:rsidR="00193AB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BE588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residential election </w:t>
      </w:r>
      <w:r w:rsidR="00193AB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ults</w:t>
      </w:r>
      <w:r w:rsidR="00BE588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real-time, the poor </w:t>
      </w:r>
      <w:r w:rsidR="00FE797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d-hoc staff training, the subsequent Supreme </w:t>
      </w:r>
      <w:r w:rsidR="00742EBE"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urt ruling saying </w:t>
      </w:r>
      <w:r w:rsidR="00A075E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transmission of election result was not mandatory, </w:t>
      </w:r>
      <w:r w:rsidR="00FB685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the </w:t>
      </w:r>
      <w:r w:rsidR="0086413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isinformation campaign weaponised against IReV </w:t>
      </w:r>
      <w:r w:rsidR="001C3751"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nsparency architecture</w:t>
      </w:r>
      <w:r w:rsidR="000853A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l </w:t>
      </w:r>
      <w:r w:rsidR="00CC297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veals </w:t>
      </w:r>
      <w:r w:rsidR="000853A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C1183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chnological innovation</w:t>
      </w:r>
      <w:r w:rsidR="00CC297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ailure, </w:t>
      </w:r>
      <w:r w:rsidR="00C1183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 institutional</w:t>
      </w:r>
      <w:r w:rsidR="0034711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ailure, and the failures of electoral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gal</w:t>
      </w:r>
      <w:r w:rsidR="0034711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ramework</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00193AB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litical ecosystem </w:t>
      </w:r>
      <w:r w:rsidR="007C2D6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ithin which </w:t>
      </w:r>
      <w:r w:rsidR="00F349F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7C2D6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chnological innovation </w:t>
      </w:r>
      <w:r w:rsidR="00F349F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mbedded. </w:t>
      </w:r>
    </w:p>
    <w:p w14:paraId="5E2953E9" w14:textId="58E0B50D" w:rsidR="001222CD" w:rsidRPr="005D1792" w:rsidRDefault="00EE5D80" w:rsidP="001222C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This perception is not uni</w:t>
      </w:r>
      <w:r w:rsidR="00EE5971"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que to Nigeria. It </w:t>
      </w:r>
      <w:r w:rsidR="00532091"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flects the</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heeseman, Lynch, and Willis's (2018)</w:t>
      </w:r>
      <w:r w:rsidR="000C2C3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05B8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sic position</w:t>
      </w:r>
      <w:r w:rsidR="000C2C3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garding </w:t>
      </w:r>
      <w:r w:rsidR="004E0AE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conditional factors that could </w:t>
      </w:r>
      <w:r w:rsidR="00545AA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elp technological innovation in </w:t>
      </w:r>
      <w:r w:rsidR="006A636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545AA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w:t>
      </w:r>
      <w:r w:rsidR="00AC0D5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ystem</w:t>
      </w:r>
      <w:r w:rsidR="00545AA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w:t>
      </w:r>
      <w:r w:rsidR="00AC0D5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nsure and </w:t>
      </w:r>
      <w:r w:rsidR="00005B8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reserve electoral integrity. </w:t>
      </w:r>
      <w:r w:rsidR="00A03CE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is </w:t>
      </w:r>
      <w:r w:rsidR="00EF1E5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nchronises</w:t>
      </w:r>
      <w:r w:rsidR="00A03CE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th the </w:t>
      </w:r>
      <w:r w:rsidR="00ED027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creasing </w:t>
      </w:r>
      <w:r w:rsidR="006A636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ieces</w:t>
      </w:r>
      <w:r w:rsidR="00ED027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222C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f literal</w:t>
      </w:r>
      <w:r w:rsidR="00ED027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idence</w:t>
      </w:r>
      <w:r w:rsidR="0004035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ositing that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stitutional quality</w:t>
      </w:r>
      <w:r w:rsidR="00D83AA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s the fundamental determining </w:t>
      </w:r>
      <w:r w:rsidR="006E720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ctor</w:t>
      </w:r>
      <w:r w:rsidR="00D83AA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electoral integrity</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D83AA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ot just </w:t>
      </w:r>
      <w:r w:rsidR="001222C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ophistication</w:t>
      </w:r>
      <w:r w:rsidR="001222C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electoral technologies. </w:t>
      </w:r>
    </w:p>
    <w:p w14:paraId="16E1F91D" w14:textId="08CEF5B1" w:rsidR="006160D2" w:rsidRPr="005D1792" w:rsidRDefault="0035208F" w:rsidP="001222C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refore</w:t>
      </w:r>
      <w:r w:rsidR="00E5396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geria</w:t>
      </w:r>
      <w:r w:rsidR="00E5396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repares for the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027 general elections, </w:t>
      </w:r>
      <w:r w:rsidR="0055792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andon</w:t>
      </w:r>
      <w:r w:rsidR="006815AE"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g technological innovation adoption or </w:t>
      </w:r>
      <w:r w:rsidR="002964B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epening investment in hardware</w:t>
      </w:r>
      <w:r w:rsidR="00312EC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thout equivalent investment in </w:t>
      </w:r>
      <w:r w:rsidR="006E720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performance-determining</w:t>
      </w:r>
      <w:r w:rsidR="00321CA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84101"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chnological governance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cosystem</w:t>
      </w:r>
      <w:r w:rsidR="00D5414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s not the </w:t>
      </w:r>
      <w:r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rward </w:t>
      </w:r>
      <w:r w:rsidR="006E720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thway</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5F8D8468" w14:textId="2D4BB19E" w:rsidR="008158AD" w:rsidRPr="005D1792" w:rsidRDefault="006160D2" w:rsidP="001222C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us, the </w:t>
      </w:r>
      <w:r w:rsidR="00CA65A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udy</w:t>
      </w:r>
      <w:r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A65A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commends</w:t>
      </w:r>
      <w:r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A65A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ve future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thways</w:t>
      </w:r>
      <w:r w:rsidR="00CA65A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y include </w:t>
      </w:r>
      <w:r w:rsidR="004366E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king </w:t>
      </w:r>
      <w:r w:rsidR="009E607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transmission of </w:t>
      </w:r>
      <w:r w:rsidR="00C613D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ion</w:t>
      </w:r>
      <w:r w:rsidR="009E607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sults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atutory</w:t>
      </w:r>
      <w:r w:rsidR="009E607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D674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formation of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stitutional capacity</w:t>
      </w:r>
      <w:r w:rsidR="00DD674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C504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igital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rastructure investment,</w:t>
      </w:r>
      <w:r w:rsidR="009C504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613D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governance </w:t>
      </w:r>
      <w:r w:rsidR="008158A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inforcement,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ybersecurity</w:t>
      </w:r>
      <w:r w:rsidR="00483D5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mprovement,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udicial strengthening, and sustained civic engagement</w:t>
      </w:r>
      <w:r w:rsidR="0059166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2B725238" w14:textId="250B1ECE" w:rsidR="00B15461" w:rsidRPr="005D1792" w:rsidRDefault="004575FA" w:rsidP="001222C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mplementing these would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stitute a comprehensive and evidence-</w:t>
      </w:r>
      <w:r w:rsidR="008A1A6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ased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gramme</w:t>
      </w:r>
      <w:r w:rsidR="008A1A6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at would be integral to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anslating </w:t>
      </w:r>
      <w:r w:rsidR="00DC2CC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EC</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 technological</w:t>
      </w:r>
      <w:r w:rsidR="00DC2CC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novations</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mbitions into</w:t>
      </w:r>
      <w:r w:rsidR="00217091"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ever-growing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lectoral integrity.</w:t>
      </w:r>
    </w:p>
    <w:p w14:paraId="5E123930" w14:textId="028ABFD8" w:rsidR="00BC20D4" w:rsidRPr="005D1792" w:rsidRDefault="00B15461" w:rsidP="001222CD">
      <w:pPr>
        <w:spacing w:after="160"/>
        <w:jc w:val="both"/>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re is a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thematical truth </w:t>
      </w:r>
      <w:r w:rsidR="00E752F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states: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00E752F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 output of a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stem is a function of all its inputs</w:t>
      </w:r>
      <w:r w:rsidR="0097535E"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is truth </w:t>
      </w:r>
      <w:r w:rsidR="00142EE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nscends</w:t>
      </w:r>
      <w:r w:rsidR="00FE61C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athematical </w:t>
      </w:r>
      <w:r w:rsidR="00142EE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adigm;</w:t>
      </w:r>
      <w:r w:rsidR="00FE61C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pplies </w:t>
      </w:r>
      <w:r w:rsidR="00FE61C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ull force to electoral systems</w:t>
      </w:r>
      <w:r w:rsidR="00FE61CA"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so.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VAS</w:t>
      </w:r>
      <w:r w:rsidR="00142EE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ReV, </w:t>
      </w:r>
      <w:r w:rsidR="00E92DA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VED</w:t>
      </w:r>
      <w:r w:rsidR="00184A7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92DA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other electoral technologies</w:t>
      </w:r>
      <w:r w:rsidR="00020BC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ployed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ithout legal clarity, institutional independence, </w:t>
      </w:r>
      <w:r w:rsidR="00020BC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rnet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nectivity, and political </w:t>
      </w:r>
      <w:r w:rsidR="006C535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mmitment</w:t>
      </w:r>
      <w:r w:rsidR="006F0B76"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20BC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uld </w:t>
      </w:r>
      <w:r w:rsidR="003D032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ot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ield electoral integrity</w:t>
      </w:r>
      <w:r w:rsidR="003D032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17FB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r </w:t>
      </w:r>
      <w:r w:rsidR="003A412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s illusion. </w:t>
      </w:r>
      <w:r w:rsidR="00B74401"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reating a</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B78A1"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ystemic </w:t>
      </w:r>
      <w:r w:rsidR="0081638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lectoral </w:t>
      </w:r>
      <w:r w:rsidR="004D3B2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cess</w:t>
      </w:r>
      <w:r w:rsidR="004C1F3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service delivery, </w:t>
      </w:r>
      <w:r w:rsidR="004D3B22"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th optimised</w:t>
      </w:r>
      <w:r w:rsidR="00AE6120"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E7204"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eroperability</w:t>
      </w:r>
      <w:r w:rsidR="00CD4BD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A642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00CD4BDC"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 its </w:t>
      </w:r>
      <w:r w:rsidR="00210D5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mponents, </w:t>
      </w:r>
      <w:r w:rsidR="008A5D2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t>
      </w:r>
      <w:r w:rsidR="00816383"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t just its technological</w:t>
      </w:r>
      <w:r w:rsidR="00784FC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A5D2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novation </w:t>
      </w:r>
      <w:r w:rsidR="00784FC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rgan</w:t>
      </w:r>
      <w:r w:rsidR="004A6429"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one</w:t>
      </w:r>
      <w:r w:rsidR="00784FCB"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41517"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 the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undational work </w:t>
      </w:r>
      <w:r w:rsidR="00FC3665"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quired to deliver electoral integrity </w:t>
      </w:r>
      <w:r w:rsidR="003A079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w:t>
      </w:r>
      <w:r w:rsidR="00203A3D"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geria's</w:t>
      </w:r>
      <w:r w:rsidR="003A079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lectoral system in </w:t>
      </w:r>
      <w:r w:rsidR="00982C3F"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7</w:t>
      </w:r>
      <w:r w:rsidR="003A0798" w:rsidRPr="005D1792">
        <w:rPr>
          <w:rFonts w:ascii="Garamond" w:hAnsi="Garamond" w:cstheme="majorBidi"/>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0EABDF63" w14:textId="77777777" w:rsidR="00BC20D4" w:rsidRPr="009935D8" w:rsidRDefault="00982C3F" w:rsidP="00ED5B4D">
      <w:pPr>
        <w:pStyle w:val="Heading1"/>
        <w:jc w:val="both"/>
        <w:rPr>
          <w:rFonts w:ascii="Garamond" w:hAnsi="Garamond" w:cstheme="majorBidi"/>
          <w:bCs w:val="0"/>
          <w:color w:val="000000" w:themeColor="text1"/>
          <w:sz w:val="24"/>
          <w:szCs w:val="24"/>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sidRPr="009935D8">
        <w:rPr>
          <w:rFonts w:ascii="Garamond" w:hAnsi="Garamond" w:cstheme="majorBidi"/>
          <w:bCs w:val="0"/>
          <w:color w:val="000000" w:themeColor="text1"/>
          <w:sz w:val="24"/>
          <w:szCs w:val="24"/>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References</w:t>
      </w:r>
    </w:p>
    <w:p w14:paraId="71FB9C69" w14:textId="77777777" w:rsidR="00F01153" w:rsidRPr="00F01153" w:rsidRDefault="0049450F" w:rsidP="00F01153">
      <w:pPr>
        <w:pStyle w:val="EndNoteBibliography"/>
        <w:ind w:left="720" w:hanging="720"/>
      </w:pPr>
      <w:r w:rsidRPr="00393934">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393934">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REFLIST </w:instrText>
      </w:r>
      <w:r w:rsidRPr="00393934">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F01153" w:rsidRPr="00F01153">
        <w:t xml:space="preserve">ABDULRAHAMAN, Idris, &amp; EFEBEH, Vincent ESEOGHENE. (2023). SWOT ANALYSIS ON 2023 PRESIDENTIAL CANDIDATES IN NIGERIA. </w:t>
      </w:r>
      <w:r w:rsidR="00F01153" w:rsidRPr="00F01153">
        <w:rPr>
          <w:i/>
        </w:rPr>
        <w:t>EDITORIAL BOARD</w:t>
      </w:r>
      <w:r w:rsidR="00F01153" w:rsidRPr="00F01153">
        <w:t xml:space="preserve">, 7. </w:t>
      </w:r>
    </w:p>
    <w:p w14:paraId="5DBBA99C" w14:textId="77777777" w:rsidR="00F01153" w:rsidRPr="00F01153" w:rsidRDefault="00F01153" w:rsidP="00F01153">
      <w:pPr>
        <w:pStyle w:val="EndNoteBibliography"/>
        <w:ind w:left="720" w:hanging="720"/>
      </w:pPr>
      <w:r w:rsidRPr="00F01153">
        <w:t xml:space="preserve">Abdulyakeen, Abdulrasheed. (2022). Pervasive Insecurity and the Challenges Facing the 2023 Elections in Nigeria. </w:t>
      </w:r>
    </w:p>
    <w:p w14:paraId="0567AF04" w14:textId="77777777" w:rsidR="00F01153" w:rsidRPr="00F01153" w:rsidRDefault="00F01153" w:rsidP="00F01153">
      <w:pPr>
        <w:pStyle w:val="EndNoteBibliography"/>
        <w:ind w:left="720" w:hanging="720"/>
      </w:pPr>
      <w:r w:rsidRPr="00F01153">
        <w:t xml:space="preserve">Abimbola, Oladunjoye. (2022). </w:t>
      </w:r>
      <w:r w:rsidRPr="00F01153">
        <w:rPr>
          <w:i/>
        </w:rPr>
        <w:t>Technologies of the Voter Registration and Election Processes</w:t>
      </w:r>
      <w:r w:rsidRPr="00F01153">
        <w:t>. ICT Department, INEC National Headquarters, Abuja, Nigeria: ICT Department, INEC National Headquarters.</w:t>
      </w:r>
    </w:p>
    <w:p w14:paraId="39ECBA04" w14:textId="77777777" w:rsidR="00F01153" w:rsidRPr="00F01153" w:rsidRDefault="00F01153" w:rsidP="00F01153">
      <w:pPr>
        <w:pStyle w:val="EndNoteBibliography"/>
        <w:ind w:left="720" w:hanging="720"/>
      </w:pPr>
      <w:r w:rsidRPr="00F01153">
        <w:t xml:space="preserve">Abowei, F. (2023). Why did digital technology fail in Nigeria’s 2023 elections. </w:t>
      </w:r>
      <w:r w:rsidRPr="00F01153">
        <w:rPr>
          <w:i/>
        </w:rPr>
        <w:t>Democracy in Africa</w:t>
      </w:r>
      <w:r w:rsidRPr="00F01153">
        <w:t xml:space="preserve">. </w:t>
      </w:r>
    </w:p>
    <w:p w14:paraId="751FF5B3" w14:textId="77777777" w:rsidR="00F01153" w:rsidRPr="00F01153" w:rsidRDefault="00F01153" w:rsidP="00F01153">
      <w:pPr>
        <w:pStyle w:val="EndNoteBibliography"/>
        <w:ind w:left="720" w:hanging="720"/>
      </w:pPr>
      <w:r w:rsidRPr="00F01153">
        <w:t xml:space="preserve">Abumbe, Gabriel T, &amp; Owa, Owa Egbara. (2024). Democracy And Electoral Integrity In The Nigerian 2023 General Elections: An Assessment. </w:t>
      </w:r>
      <w:r w:rsidRPr="00F01153">
        <w:rPr>
          <w:i/>
        </w:rPr>
        <w:t>Global Journal of Social Sciences, 23</w:t>
      </w:r>
      <w:r w:rsidRPr="00F01153">
        <w:t xml:space="preserve">(1), 117-141. </w:t>
      </w:r>
    </w:p>
    <w:p w14:paraId="26F54415" w14:textId="77777777" w:rsidR="00F01153" w:rsidRPr="00F01153" w:rsidRDefault="00F01153" w:rsidP="00F01153">
      <w:pPr>
        <w:pStyle w:val="EndNoteBibliography"/>
        <w:ind w:left="720" w:hanging="720"/>
      </w:pPr>
      <w:r w:rsidRPr="00F01153">
        <w:t xml:space="preserve">Acheampong, Martin. (2023). Overpromising and Underdelivering? Digital Technology in Nigeria's 2023 Presidential Elections. </w:t>
      </w:r>
    </w:p>
    <w:p w14:paraId="5FC61E7B" w14:textId="77777777" w:rsidR="00F01153" w:rsidRPr="00F01153" w:rsidRDefault="00F01153" w:rsidP="00F01153">
      <w:pPr>
        <w:pStyle w:val="EndNoteBibliography"/>
        <w:ind w:left="720" w:hanging="720"/>
      </w:pPr>
      <w:r w:rsidRPr="00F01153">
        <w:t xml:space="preserve">Adeleke, Fatai Gbadebo, Lawal, Musediq Olufemi, &amp; Akinyemi, Emmanuel Adebayo. (2024). Dimensions of vote-buying and voters’ turnout in Nigeria’s 2023 elections. </w:t>
      </w:r>
      <w:r w:rsidRPr="00F01153">
        <w:rPr>
          <w:i/>
        </w:rPr>
        <w:t>PanAfrican Journal of Governance and Development (PJGD), 5</w:t>
      </w:r>
      <w:r w:rsidRPr="00F01153">
        <w:t xml:space="preserve">(2), 59-79. </w:t>
      </w:r>
    </w:p>
    <w:p w14:paraId="77178BDA" w14:textId="77777777" w:rsidR="00F01153" w:rsidRPr="00F01153" w:rsidRDefault="00F01153" w:rsidP="00F01153">
      <w:pPr>
        <w:pStyle w:val="EndNoteBibliography"/>
        <w:ind w:left="720" w:hanging="720"/>
      </w:pPr>
      <w:r w:rsidRPr="00F01153">
        <w:t xml:space="preserve">Agbaje, Adigun, &amp; Adejumobi, Said. (2006). Do votes count? The travails of electoral politics in Nigeria. </w:t>
      </w:r>
      <w:r w:rsidRPr="00F01153">
        <w:rPr>
          <w:i/>
        </w:rPr>
        <w:t>Africa development, 31</w:t>
      </w:r>
      <w:r w:rsidRPr="00F01153">
        <w:t xml:space="preserve">(3), 25-44. </w:t>
      </w:r>
    </w:p>
    <w:p w14:paraId="00D9AF79" w14:textId="77777777" w:rsidR="00F01153" w:rsidRPr="00F01153" w:rsidRDefault="00F01153" w:rsidP="00F01153">
      <w:pPr>
        <w:pStyle w:val="EndNoteBibliography"/>
        <w:ind w:left="720" w:hanging="720"/>
      </w:pPr>
      <w:r w:rsidRPr="00F01153">
        <w:t xml:space="preserve">Ajayi. (2025). Independt National Electoral Commission (INEC) AND The 2023 General Elections In Nigeria: Unveiling The Success, Challenges and Lessons. </w:t>
      </w:r>
      <w:r w:rsidRPr="00F01153">
        <w:rPr>
          <w:i/>
        </w:rPr>
        <w:t>Annual Faculty Lecture 2025 of Faculty the Social Science, Ekiti State University Ado-Ekiti, Nigeria</w:t>
      </w:r>
      <w:r w:rsidRPr="00F01153">
        <w:t xml:space="preserve">, 29-30. </w:t>
      </w:r>
    </w:p>
    <w:p w14:paraId="3AC1B207" w14:textId="77777777" w:rsidR="00F01153" w:rsidRPr="00F01153" w:rsidRDefault="00F01153" w:rsidP="00F01153">
      <w:pPr>
        <w:pStyle w:val="EndNoteBibliography"/>
        <w:ind w:left="720" w:hanging="720"/>
      </w:pPr>
      <w:r w:rsidRPr="00F01153">
        <w:lastRenderedPageBreak/>
        <w:t xml:space="preserve">Ajayi, Oluwaseun Clement, Peter, Abraham Musa, &amp; Apine, Margaret. (2026). An assessment of the impact of technological innovations on electoral credibility in Nigeria, 2015 to 2023. </w:t>
      </w:r>
      <w:r w:rsidRPr="00F01153">
        <w:rPr>
          <w:i/>
        </w:rPr>
        <w:t>Canadian Social Science, 22</w:t>
      </w:r>
      <w:r w:rsidRPr="00F01153">
        <w:t xml:space="preserve">(1), 88-100. </w:t>
      </w:r>
    </w:p>
    <w:p w14:paraId="3A25B43A" w14:textId="77777777" w:rsidR="00F01153" w:rsidRPr="00F01153" w:rsidRDefault="00F01153" w:rsidP="00F01153">
      <w:pPr>
        <w:pStyle w:val="EndNoteBibliography"/>
        <w:ind w:left="720" w:hanging="720"/>
      </w:pPr>
      <w:r w:rsidRPr="00F01153">
        <w:t xml:space="preserve">Akah, Augustine Ugar, Edino, Ojonimi Ferdinand, Agbor, Uno Ijim, Nwagboso, Chris Iwejuo, Musa, Andrawus, Adams, John Anyabe, . . . Ogar, Joy Iyeumbe. (2024). Elections Administration and Bimodal Voter Accreditation System (BVAS) Technology: Interrogating the 2023 Nigerian Presidential Election. </w:t>
      </w:r>
      <w:r w:rsidRPr="00F01153">
        <w:rPr>
          <w:i/>
        </w:rPr>
        <w:t>International Journal of Public Administration in the Digital Age (IJPADA), 11</w:t>
      </w:r>
      <w:r w:rsidRPr="00F01153">
        <w:t xml:space="preserve">(1), 1-30. </w:t>
      </w:r>
    </w:p>
    <w:p w14:paraId="59235C66" w14:textId="77777777" w:rsidR="00F01153" w:rsidRPr="00F01153" w:rsidRDefault="00F01153" w:rsidP="00F01153">
      <w:pPr>
        <w:pStyle w:val="EndNoteBibliography"/>
        <w:ind w:left="720" w:hanging="720"/>
      </w:pPr>
      <w:r w:rsidRPr="00F01153">
        <w:t xml:space="preserve">AKANDE, Gift Oiza. (2025). </w:t>
      </w:r>
      <w:r w:rsidRPr="00F01153">
        <w:rPr>
          <w:i/>
        </w:rPr>
        <w:t>VOTER PARTICIPATION PATTERNS AND DEMOCRATIC CONSOLIDATION: AN ANALYSIS OF NIGERIA'S 2023 GENERAL ELECTIONS.</w:t>
      </w:r>
      <w:r w:rsidRPr="00F01153">
        <w:t xml:space="preserve"> DEPARTMENT OF POLITICAL SCIENCE, FACULTY OF SOCIAL SCIENCES, UNIVERSITY OF BENIN.   </w:t>
      </w:r>
    </w:p>
    <w:p w14:paraId="5F841D72" w14:textId="77777777" w:rsidR="00F01153" w:rsidRPr="00F01153" w:rsidRDefault="00F01153" w:rsidP="00F01153">
      <w:pPr>
        <w:pStyle w:val="EndNoteBibliography"/>
        <w:ind w:left="720" w:hanging="720"/>
      </w:pPr>
      <w:r w:rsidRPr="00F01153">
        <w:t xml:space="preserve">Akinola, Omoniyi Bukola. (2025). ELECTRONIC EVIDENCE AND ELECTRONIC VOTING UNDER THE ELECTORAL ACT 2022: ELECTROCUTION OR ELECTRIFICATION? </w:t>
      </w:r>
      <w:r w:rsidRPr="00F01153">
        <w:rPr>
          <w:i/>
        </w:rPr>
        <w:t>African Journal of Legal Research, 2</w:t>
      </w:r>
      <w:r w:rsidRPr="00F01153">
        <w:t xml:space="preserve">(1). </w:t>
      </w:r>
    </w:p>
    <w:p w14:paraId="5DF574E1" w14:textId="77777777" w:rsidR="00F01153" w:rsidRPr="00F01153" w:rsidRDefault="00F01153" w:rsidP="00F01153">
      <w:pPr>
        <w:pStyle w:val="EndNoteBibliography"/>
        <w:ind w:left="720" w:hanging="720"/>
      </w:pPr>
      <w:r w:rsidRPr="00F01153">
        <w:t xml:space="preserve">Akinola, Omoniyi Bukola. (2026). ANALYSIS OF THE LEGAL IMPLICATIONS OF THE USE OF INFORMATION COMMUNICATION TECHNOLOGY (ICT) IN THE 2023 PRESIDENTIAL ELECTIONS IN NIGERIA. </w:t>
      </w:r>
      <w:r w:rsidRPr="00F01153">
        <w:rPr>
          <w:i/>
        </w:rPr>
        <w:t>African Journal of Legal Research, 1</w:t>
      </w:r>
      <w:r w:rsidRPr="00F01153">
        <w:t xml:space="preserve">(1). </w:t>
      </w:r>
    </w:p>
    <w:p w14:paraId="6B5BC4E3" w14:textId="77777777" w:rsidR="00F01153" w:rsidRPr="00F01153" w:rsidRDefault="00F01153" w:rsidP="00F01153">
      <w:pPr>
        <w:pStyle w:val="EndNoteBibliography"/>
        <w:ind w:left="720" w:hanging="720"/>
      </w:pPr>
      <w:r w:rsidRPr="00F01153">
        <w:t xml:space="preserve">Aminu, Maida. (2025). Rural connectivity and broadband access in Nigeria as of 2025. </w:t>
      </w:r>
      <w:r w:rsidRPr="00F01153">
        <w:rPr>
          <w:i/>
        </w:rPr>
        <w:t>Nigerian Communications Commission (NCC)</w:t>
      </w:r>
      <w:r w:rsidRPr="00F01153">
        <w:t xml:space="preserve">. </w:t>
      </w:r>
    </w:p>
    <w:p w14:paraId="55FDDAEF" w14:textId="77777777" w:rsidR="00F01153" w:rsidRPr="00F01153" w:rsidRDefault="00F01153" w:rsidP="00F01153">
      <w:pPr>
        <w:pStyle w:val="EndNoteBibliography"/>
        <w:ind w:left="720" w:hanging="720"/>
      </w:pPr>
      <w:r w:rsidRPr="00F01153">
        <w:t xml:space="preserve">Apeloko, OD, Gberevbie, Daniel, Excellence-Oluye, Uchekwube O, &amp; Oluwatobi, Durojaiye John. (2024). Unveiling INEC'S Testimonies: A Dive into Digital Technology Engagement and Voters Registration, 2015-2022. </w:t>
      </w:r>
      <w:r w:rsidRPr="00F01153">
        <w:rPr>
          <w:i/>
        </w:rPr>
        <w:t>African Renaissance (1744-2532), 21</w:t>
      </w:r>
      <w:r w:rsidRPr="00F01153">
        <w:t xml:space="preserve">(2). </w:t>
      </w:r>
    </w:p>
    <w:p w14:paraId="4B68DF60" w14:textId="77777777" w:rsidR="00F01153" w:rsidRPr="00F01153" w:rsidRDefault="00F01153" w:rsidP="00F01153">
      <w:pPr>
        <w:pStyle w:val="EndNoteBibliography"/>
        <w:ind w:left="720" w:hanging="720"/>
      </w:pPr>
      <w:r w:rsidRPr="00F01153">
        <w:t xml:space="preserve">Ashindorbe, Kelvin, &amp; Danjibo, Nathaniel. (2022). Two decades of democracy in Nigeria. </w:t>
      </w:r>
      <w:r w:rsidRPr="00F01153">
        <w:rPr>
          <w:i/>
        </w:rPr>
        <w:t>Journal of African Elections, 20</w:t>
      </w:r>
      <w:r w:rsidRPr="00F01153">
        <w:t xml:space="preserve">(2), 168-183. </w:t>
      </w:r>
    </w:p>
    <w:p w14:paraId="06F15620" w14:textId="77777777" w:rsidR="00F01153" w:rsidRPr="00F01153" w:rsidRDefault="00F01153" w:rsidP="00F01153">
      <w:pPr>
        <w:pStyle w:val="EndNoteBibliography"/>
        <w:ind w:left="720" w:hanging="720"/>
      </w:pPr>
      <w:r w:rsidRPr="00F01153">
        <w:t xml:space="preserve">Ayeni, Toba Paul, &amp; Esan, Adebimpe Omolayo. (2018). The impact of ICT in the conduct of elections in Nigeria. </w:t>
      </w:r>
      <w:r w:rsidRPr="00F01153">
        <w:rPr>
          <w:i/>
        </w:rPr>
        <w:t>American Journal of Computer Science and Information Technology, 6</w:t>
      </w:r>
      <w:r w:rsidRPr="00F01153">
        <w:t xml:space="preserve">(01). </w:t>
      </w:r>
    </w:p>
    <w:p w14:paraId="44047D7C" w14:textId="77777777" w:rsidR="00F01153" w:rsidRPr="00F01153" w:rsidRDefault="00F01153" w:rsidP="00F01153">
      <w:pPr>
        <w:pStyle w:val="EndNoteBibliography"/>
        <w:ind w:left="720" w:hanging="720"/>
      </w:pPr>
      <w:r w:rsidRPr="00F01153">
        <w:t xml:space="preserve">AYOBOLU, OLAJIDE OLUFUNSHO. (2025). WHY NIGERIA’S ELECTIONS’OUTCOMES ARE ALWAYS DISPUTED: A CASE STUDY OF SELECTED PRACTICAL EXPERIENCES OF ELECTORAL DISPUTATIONS IN NIGERIA’S FOURTH REPUBLIC. </w:t>
      </w:r>
      <w:r w:rsidRPr="00F01153">
        <w:rPr>
          <w:i/>
        </w:rPr>
        <w:t>MULTIDISCIPLINARY JOURNAL OF LAW, EDUCATION AND HUMANITIES, 2</w:t>
      </w:r>
      <w:r w:rsidRPr="00F01153">
        <w:t xml:space="preserve">(1). </w:t>
      </w:r>
    </w:p>
    <w:p w14:paraId="2E800379" w14:textId="77777777" w:rsidR="00F01153" w:rsidRPr="00F01153" w:rsidRDefault="00F01153" w:rsidP="00F01153">
      <w:pPr>
        <w:pStyle w:val="EndNoteBibliography"/>
        <w:ind w:left="720" w:hanging="720"/>
      </w:pPr>
      <w:r w:rsidRPr="00F01153">
        <w:t xml:space="preserve">Bur, Andeline. (2024). Does the Use of IREV Guarantee an Acceptable Election's Outcome? Evidence from Nigerian 2023 Presidential Election. </w:t>
      </w:r>
      <w:r w:rsidRPr="00F01153">
        <w:rPr>
          <w:i/>
        </w:rPr>
        <w:t>International Journal, 8</w:t>
      </w:r>
      <w:r w:rsidRPr="00F01153">
        <w:t xml:space="preserve">(1). </w:t>
      </w:r>
    </w:p>
    <w:p w14:paraId="4D17F3EF" w14:textId="77777777" w:rsidR="00F01153" w:rsidRPr="00F01153" w:rsidRDefault="00F01153" w:rsidP="00F01153">
      <w:pPr>
        <w:pStyle w:val="EndNoteBibliography"/>
        <w:ind w:left="720" w:hanging="720"/>
      </w:pPr>
      <w:r w:rsidRPr="00F01153">
        <w:t xml:space="preserve">Chatham-House, </w:t>
      </w:r>
      <w:r w:rsidRPr="00F01153">
        <w:rPr>
          <w:rFonts w:ascii="Times New Roman" w:hAnsi="Times New Roman" w:cs="Times New Roman" w:hint="cs"/>
          <w:cs/>
        </w:rPr>
        <w:t>‎</w:t>
      </w:r>
      <w:r w:rsidRPr="00F01153">
        <w:t>. (2023). Tech alone won't improve trust in Nigeria's elections.</w:t>
      </w:r>
      <w:r w:rsidRPr="00F01153">
        <w:rPr>
          <w:rFonts w:ascii="Times New Roman" w:hAnsi="Times New Roman" w:cs="Times New Roman" w:hint="cs"/>
          <w:cs/>
        </w:rPr>
        <w:t>‎</w:t>
      </w:r>
      <w:r w:rsidRPr="00F01153">
        <w:t xml:space="preserve">. </w:t>
      </w:r>
      <w:r w:rsidRPr="00F01153">
        <w:rPr>
          <w:i/>
        </w:rPr>
        <w:t>Chatham House Africa Programme.</w:t>
      </w:r>
      <w:r w:rsidRPr="00F01153">
        <w:t xml:space="preserve"> </w:t>
      </w:r>
    </w:p>
    <w:p w14:paraId="32D8B5DB" w14:textId="77777777" w:rsidR="00F01153" w:rsidRPr="00F01153" w:rsidRDefault="00F01153" w:rsidP="00F01153">
      <w:pPr>
        <w:pStyle w:val="EndNoteBibliography"/>
        <w:ind w:left="720" w:hanging="720"/>
      </w:pPr>
      <w:r w:rsidRPr="00F01153">
        <w:t xml:space="preserve">Cheeseman, Nic, Lynch, Gabrielle, &amp; Willis, Justin. (2018). Digital dilemmas: The unintended consequences of election technology. </w:t>
      </w:r>
      <w:r w:rsidRPr="00F01153">
        <w:rPr>
          <w:i/>
        </w:rPr>
        <w:t>Democratization, 25</w:t>
      </w:r>
      <w:r w:rsidRPr="00F01153">
        <w:t xml:space="preserve">(8), 1397-1418. </w:t>
      </w:r>
    </w:p>
    <w:p w14:paraId="34303582" w14:textId="77777777" w:rsidR="00F01153" w:rsidRPr="00F01153" w:rsidRDefault="00F01153" w:rsidP="00F01153">
      <w:pPr>
        <w:pStyle w:val="EndNoteBibliography"/>
        <w:ind w:left="720" w:hanging="720"/>
      </w:pPr>
      <w:r w:rsidRPr="00F01153">
        <w:t xml:space="preserve">Cheeseman, Nic, Lynch, Gabrielle, &amp; Willis, Justin. (2021). </w:t>
      </w:r>
      <w:r w:rsidRPr="00F01153">
        <w:rPr>
          <w:i/>
        </w:rPr>
        <w:t>Why do elections matter in Africa?: Democracy, voting and virtue</w:t>
      </w:r>
      <w:r w:rsidRPr="00F01153">
        <w:t>: Cambridge University Press.</w:t>
      </w:r>
    </w:p>
    <w:p w14:paraId="74569E26" w14:textId="77777777" w:rsidR="00F01153" w:rsidRPr="00F01153" w:rsidRDefault="00F01153" w:rsidP="00F01153">
      <w:pPr>
        <w:pStyle w:val="EndNoteBibliography"/>
        <w:ind w:left="720" w:hanging="720"/>
      </w:pPr>
      <w:r w:rsidRPr="00F01153">
        <w:t xml:space="preserve">Chukwudi, Celestina Ekene, Osimen, Goddy Uwa, Ezebuilo, Paul Chibuike, &amp; Adi, Isaac. (2024). The Electorates and Electioneering Process: A Global View of Democratic System. </w:t>
      </w:r>
      <w:r w:rsidRPr="00F01153">
        <w:rPr>
          <w:i/>
        </w:rPr>
        <w:t>Pakistan Journal of Life &amp; Social Sciences, 22</w:t>
      </w:r>
      <w:r w:rsidRPr="00F01153">
        <w:t xml:space="preserve">(2). </w:t>
      </w:r>
    </w:p>
    <w:p w14:paraId="60E0D972" w14:textId="77777777" w:rsidR="00F01153" w:rsidRPr="00F01153" w:rsidRDefault="00F01153" w:rsidP="00F01153">
      <w:pPr>
        <w:pStyle w:val="EndNoteBibliography"/>
        <w:ind w:left="720" w:hanging="720"/>
      </w:pPr>
      <w:r w:rsidRPr="00F01153">
        <w:t xml:space="preserve">Coccia, Mario. (2021). Technological innovation. </w:t>
      </w:r>
      <w:r w:rsidRPr="00F01153">
        <w:rPr>
          <w:i/>
        </w:rPr>
        <w:t>innovations, 11</w:t>
      </w:r>
      <w:r w:rsidRPr="00F01153">
        <w:t xml:space="preserve">(I12), 1-6. </w:t>
      </w:r>
    </w:p>
    <w:p w14:paraId="616AB955" w14:textId="77777777" w:rsidR="00F01153" w:rsidRPr="00F01153" w:rsidRDefault="00F01153" w:rsidP="00F01153">
      <w:pPr>
        <w:pStyle w:val="EndNoteBibliography"/>
        <w:ind w:left="720" w:hanging="720"/>
      </w:pPr>
      <w:r w:rsidRPr="00F01153">
        <w:t xml:space="preserve">CVR-Manual, for CVR Officials  </w:t>
      </w:r>
      <w:r w:rsidRPr="00F01153">
        <w:rPr>
          <w:rFonts w:ascii="Times New Roman" w:hAnsi="Times New Roman" w:cs="Times New Roman" w:hint="cs"/>
          <w:cs/>
        </w:rPr>
        <w:t>‎</w:t>
      </w:r>
      <w:r w:rsidRPr="00F01153">
        <w:t xml:space="preserve">. (2013). CVR Manual </w:t>
      </w:r>
      <w:r w:rsidRPr="00F01153">
        <w:rPr>
          <w:rFonts w:ascii="Times New Roman" w:hAnsi="Times New Roman" w:cs="Times New Roman" w:hint="cs"/>
          <w:cs/>
        </w:rPr>
        <w:t>‎</w:t>
      </w:r>
      <w:r w:rsidRPr="00F01153">
        <w:t xml:space="preserve">. </w:t>
      </w:r>
      <w:r w:rsidRPr="00F01153">
        <w:rPr>
          <w:i/>
        </w:rPr>
        <w:t>Manual for CVR Officials,</w:t>
      </w:r>
      <w:r w:rsidRPr="00F01153">
        <w:t xml:space="preserve">, 24-25. </w:t>
      </w:r>
    </w:p>
    <w:p w14:paraId="6298B568" w14:textId="77777777" w:rsidR="00F01153" w:rsidRPr="00F01153" w:rsidRDefault="00F01153" w:rsidP="00F01153">
      <w:pPr>
        <w:pStyle w:val="EndNoteBibliography"/>
        <w:ind w:left="720" w:hanging="720"/>
      </w:pPr>
      <w:r w:rsidRPr="00F01153">
        <w:t xml:space="preserve">Ejura, Olekwara, &amp; Tochukwu, Raymond. (2024). Nigeria’s Elite and Manipulation of Politics: A Review of the 2023 Presidential Election. </w:t>
      </w:r>
      <w:r w:rsidRPr="00F01153">
        <w:rPr>
          <w:i/>
        </w:rPr>
        <w:t>International Journal of Strategic Research in Education, Technology and Humanities, 12</w:t>
      </w:r>
      <w:r w:rsidRPr="00F01153">
        <w:t xml:space="preserve">(2), 102-121. </w:t>
      </w:r>
    </w:p>
    <w:p w14:paraId="0679D0FF" w14:textId="77777777" w:rsidR="00F01153" w:rsidRPr="00F01153" w:rsidRDefault="00F01153" w:rsidP="00F01153">
      <w:pPr>
        <w:pStyle w:val="EndNoteBibliography"/>
        <w:ind w:left="720" w:hanging="720"/>
      </w:pPr>
      <w:r w:rsidRPr="00F01153">
        <w:t xml:space="preserve">Ekundayo, Woleola J. (2015). A critical evaluation of electoral management bodies in Nigeria and the perennial problem of electoral management since independence in 1960. </w:t>
      </w:r>
      <w:r w:rsidRPr="00F01153">
        <w:rPr>
          <w:i/>
        </w:rPr>
        <w:t>International Journal of Public Administration and Management Research, 2</w:t>
      </w:r>
      <w:r w:rsidRPr="00F01153">
        <w:t xml:space="preserve">(5), 49-54. </w:t>
      </w:r>
    </w:p>
    <w:p w14:paraId="3FE237CF" w14:textId="77777777" w:rsidR="00F01153" w:rsidRPr="00F01153" w:rsidRDefault="00F01153" w:rsidP="00F01153">
      <w:pPr>
        <w:pStyle w:val="EndNoteBibliography"/>
        <w:ind w:left="720" w:hanging="720"/>
      </w:pPr>
      <w:r w:rsidRPr="00F01153">
        <w:t xml:space="preserve">Election Technologies Manual, INEC (2022). </w:t>
      </w:r>
      <w:r w:rsidRPr="00F01153">
        <w:rPr>
          <w:i/>
        </w:rPr>
        <w:t>INEC Election Technologies Manual 2022</w:t>
      </w:r>
      <w:r w:rsidRPr="00F01153">
        <w:t>.</w:t>
      </w:r>
    </w:p>
    <w:p w14:paraId="333EED10" w14:textId="77777777" w:rsidR="00F01153" w:rsidRPr="00F01153" w:rsidRDefault="00F01153" w:rsidP="00F01153">
      <w:pPr>
        <w:pStyle w:val="EndNoteBibliography"/>
        <w:ind w:left="720" w:hanging="720"/>
      </w:pPr>
      <w:r w:rsidRPr="00F01153">
        <w:t xml:space="preserve">EUEOM. (2023). European Union Election Observation Mission NIGERIA. </w:t>
      </w:r>
    </w:p>
    <w:p w14:paraId="67040A54" w14:textId="77777777" w:rsidR="00F01153" w:rsidRPr="00F01153" w:rsidRDefault="00F01153" w:rsidP="00F01153">
      <w:pPr>
        <w:pStyle w:val="EndNoteBibliography"/>
        <w:ind w:left="720" w:hanging="720"/>
      </w:pPr>
      <w:r w:rsidRPr="00F01153">
        <w:lastRenderedPageBreak/>
        <w:t xml:space="preserve">Ezeigbo, MARRYANN E. (2024). The role of BVAS in 2023 general elections in Nigeria and its implications for national development. </w:t>
      </w:r>
      <w:r w:rsidRPr="00F01153">
        <w:rPr>
          <w:i/>
        </w:rPr>
        <w:t>International Journal of Public Administration, 3</w:t>
      </w:r>
      <w:r w:rsidRPr="00F01153">
        <w:t xml:space="preserve">(2). </w:t>
      </w:r>
    </w:p>
    <w:p w14:paraId="56925500" w14:textId="77777777" w:rsidR="00F01153" w:rsidRPr="00F01153" w:rsidRDefault="00F01153" w:rsidP="00F01153">
      <w:pPr>
        <w:pStyle w:val="EndNoteBibliography"/>
        <w:ind w:left="720" w:hanging="720"/>
      </w:pPr>
      <w:r w:rsidRPr="00F01153">
        <w:t xml:space="preserve">Fatai, A. (2023). Nigeria’s election was nearly derailed by technology-but biometric devices weren’t the problem. </w:t>
      </w:r>
      <w:r w:rsidRPr="00F01153">
        <w:rPr>
          <w:i/>
        </w:rPr>
        <w:t>The Conversation</w:t>
      </w:r>
      <w:r w:rsidRPr="00F01153">
        <w:t xml:space="preserve">. </w:t>
      </w:r>
    </w:p>
    <w:p w14:paraId="43911D54" w14:textId="77777777" w:rsidR="00F01153" w:rsidRPr="00F01153" w:rsidRDefault="00F01153" w:rsidP="00F01153">
      <w:pPr>
        <w:pStyle w:val="EndNoteBibliography"/>
        <w:ind w:left="720" w:hanging="720"/>
      </w:pPr>
      <w:r w:rsidRPr="00F01153">
        <w:t xml:space="preserve">Fisher, Justin, Fieldhouse, Edward, Franklin, Mark N, Gibson, Rachel, Cantijoch, Marta, &amp; Wlezien, Christopher. (2018). </w:t>
      </w:r>
      <w:r w:rsidRPr="00F01153">
        <w:rPr>
          <w:i/>
        </w:rPr>
        <w:t>The Routledge handbook of elections, voting behavior and public opinion</w:t>
      </w:r>
      <w:r w:rsidRPr="00F01153">
        <w:t>: Routledge London.</w:t>
      </w:r>
    </w:p>
    <w:p w14:paraId="423240CC" w14:textId="77777777" w:rsidR="00F01153" w:rsidRPr="00F01153" w:rsidRDefault="00F01153" w:rsidP="00F01153">
      <w:pPr>
        <w:pStyle w:val="EndNoteBibliography"/>
        <w:ind w:left="720" w:hanging="720"/>
      </w:pPr>
      <w:r w:rsidRPr="00F01153">
        <w:t xml:space="preserve">Frank, Richard W, &amp; i Coma, Ferran Martínez. (2017). How election dynamics shape perceptions of electoral integrity. </w:t>
      </w:r>
      <w:r w:rsidRPr="00F01153">
        <w:rPr>
          <w:i/>
        </w:rPr>
        <w:t>Electoral Studies, 48</w:t>
      </w:r>
      <w:r w:rsidRPr="00F01153">
        <w:t xml:space="preserve">, 153-165. </w:t>
      </w:r>
    </w:p>
    <w:p w14:paraId="3F08F563" w14:textId="77777777" w:rsidR="00F01153" w:rsidRPr="00F01153" w:rsidRDefault="00F01153" w:rsidP="00F01153">
      <w:pPr>
        <w:pStyle w:val="EndNoteBibliography"/>
        <w:ind w:left="720" w:hanging="720"/>
      </w:pPr>
      <w:r w:rsidRPr="00F01153">
        <w:t>Freedom-House. (2023). Freedom on the Net 2023: Nigeria country report</w:t>
      </w:r>
      <w:r w:rsidRPr="00F01153">
        <w:rPr>
          <w:rFonts w:ascii="Times New Roman" w:hAnsi="Times New Roman" w:cs="Times New Roman" w:hint="cs"/>
          <w:cs/>
        </w:rPr>
        <w:t>‎</w:t>
      </w:r>
      <w:r w:rsidRPr="00F01153">
        <w:t xml:space="preserve">. </w:t>
      </w:r>
      <w:r w:rsidRPr="00F01153">
        <w:rPr>
          <w:i/>
        </w:rPr>
        <w:t>Freedom House.</w:t>
      </w:r>
      <w:r w:rsidRPr="00F01153">
        <w:t xml:space="preserve"> </w:t>
      </w:r>
    </w:p>
    <w:p w14:paraId="539FA1F3" w14:textId="77777777" w:rsidR="00F01153" w:rsidRPr="00F01153" w:rsidRDefault="00F01153" w:rsidP="00F01153">
      <w:pPr>
        <w:pStyle w:val="EndNoteBibliography"/>
        <w:ind w:left="720" w:hanging="720"/>
      </w:pPr>
      <w:r w:rsidRPr="00F01153">
        <w:t xml:space="preserve">Galadanci, Bashir, &amp; Abdulwahab, L. (2020). INVESTIGATING THE IMPACT OF PERMANENT VOTER CARDS IN REDUCING ELECTION RIGGING IN NIGERIA. </w:t>
      </w:r>
      <w:r w:rsidRPr="00F01153">
        <w:rPr>
          <w:i/>
        </w:rPr>
        <w:t>FUDMA JOURNAL OF SCIENCES, 4</w:t>
      </w:r>
      <w:r w:rsidRPr="00F01153">
        <w:t xml:space="preserve">(1), 1-12. </w:t>
      </w:r>
    </w:p>
    <w:p w14:paraId="1F1924D1" w14:textId="77777777" w:rsidR="00F01153" w:rsidRPr="00F01153" w:rsidRDefault="00F01153" w:rsidP="00F01153">
      <w:pPr>
        <w:pStyle w:val="EndNoteBibliography"/>
        <w:ind w:left="720" w:hanging="720"/>
      </w:pPr>
      <w:r w:rsidRPr="00F01153">
        <w:t xml:space="preserve">Garnett, Holly Ann, &amp; James, Toby S. (2021). Measuring electoral integrity: using practitioner knowledge to assess elections. </w:t>
      </w:r>
      <w:r w:rsidRPr="00F01153">
        <w:rPr>
          <w:i/>
        </w:rPr>
        <w:t>Journal of Elections, Public Opinion and Parties, 31</w:t>
      </w:r>
      <w:r w:rsidRPr="00F01153">
        <w:t xml:space="preserve">(3), 348-367. </w:t>
      </w:r>
    </w:p>
    <w:p w14:paraId="5BA77961" w14:textId="77777777" w:rsidR="00F01153" w:rsidRPr="00F01153" w:rsidRDefault="00F01153" w:rsidP="00F01153">
      <w:pPr>
        <w:pStyle w:val="EndNoteBibliography"/>
        <w:ind w:left="720" w:hanging="720"/>
      </w:pPr>
      <w:r w:rsidRPr="00F01153">
        <w:t xml:space="preserve">Granstrand, Ove, &amp; Holgersson, Marcus. (2020). Innovation ecosystems: A conceptual review and a new definition. </w:t>
      </w:r>
      <w:r w:rsidRPr="00F01153">
        <w:rPr>
          <w:i/>
        </w:rPr>
        <w:t>Technovation, 90</w:t>
      </w:r>
      <w:r w:rsidRPr="00F01153">
        <w:t xml:space="preserve">, 102098. </w:t>
      </w:r>
    </w:p>
    <w:p w14:paraId="060240B5" w14:textId="77777777" w:rsidR="00F01153" w:rsidRPr="00F01153" w:rsidRDefault="00F01153" w:rsidP="00F01153">
      <w:pPr>
        <w:pStyle w:val="EndNoteBibliography"/>
        <w:ind w:left="720" w:hanging="720"/>
      </w:pPr>
      <w:r w:rsidRPr="00F01153">
        <w:t xml:space="preserve">Ikoko, Michael Oluchi, &amp; Latif, Dilek. (2025). Analysis of factors impacting electoral integrity in Africa between 2006–2023-Examining the association between free and fair election and rule of law. </w:t>
      </w:r>
      <w:r w:rsidRPr="00F01153">
        <w:rPr>
          <w:i/>
        </w:rPr>
        <w:t>Plos one, 20</w:t>
      </w:r>
      <w:r w:rsidRPr="00F01153">
        <w:t xml:space="preserve">(10), e0334505. </w:t>
      </w:r>
    </w:p>
    <w:p w14:paraId="3D7F00C9" w14:textId="77777777" w:rsidR="00F01153" w:rsidRPr="00F01153" w:rsidRDefault="00F01153" w:rsidP="00F01153">
      <w:pPr>
        <w:pStyle w:val="EndNoteBibliography"/>
        <w:ind w:left="720" w:hanging="720"/>
      </w:pPr>
      <w:r w:rsidRPr="00F01153">
        <w:t>INEC-SANS Training Manual, INEC. (2022). INEC Security Alert Notification System (INEC-SANS) Training Manual (2022)</w:t>
      </w:r>
      <w:r w:rsidRPr="00F01153">
        <w:rPr>
          <w:rFonts w:ascii="Times New Roman" w:hAnsi="Times New Roman" w:cs="Times New Roman" w:hint="cs"/>
          <w:cs/>
        </w:rPr>
        <w:t>‎</w:t>
      </w:r>
      <w:r w:rsidRPr="00F01153">
        <w:t xml:space="preserve"> </w:t>
      </w:r>
    </w:p>
    <w:p w14:paraId="64963582" w14:textId="77777777" w:rsidR="00F01153" w:rsidRPr="00F01153" w:rsidRDefault="00F01153" w:rsidP="00F01153">
      <w:pPr>
        <w:pStyle w:val="EndNoteBibliography"/>
        <w:ind w:left="720" w:hanging="720"/>
      </w:pPr>
      <w:r w:rsidRPr="00F01153">
        <w:rPr>
          <w:i/>
        </w:rPr>
        <w:t>Manual</w:t>
      </w:r>
      <w:r w:rsidRPr="00F01153">
        <w:t xml:space="preserve">, 4-7. </w:t>
      </w:r>
    </w:p>
    <w:p w14:paraId="77DB6FA1" w14:textId="77777777" w:rsidR="00F01153" w:rsidRPr="00F01153" w:rsidRDefault="00F01153" w:rsidP="00F01153">
      <w:pPr>
        <w:pStyle w:val="EndNoteBibliography"/>
        <w:ind w:left="720" w:hanging="720"/>
      </w:pPr>
      <w:r w:rsidRPr="00F01153">
        <w:t xml:space="preserve">INEC-Trainers' Guide, Independent National Electoral Commision. (2022). </w:t>
      </w:r>
      <w:r w:rsidRPr="00F01153">
        <w:rPr>
          <w:i/>
        </w:rPr>
        <w:t>Trainers' Guide On Election Technologies, Independent National Electoral Commision</w:t>
      </w:r>
      <w:r w:rsidRPr="00F01153">
        <w:t>: Independent National Electoral Commision</w:t>
      </w:r>
    </w:p>
    <w:p w14:paraId="660051DF" w14:textId="77777777" w:rsidR="00F01153" w:rsidRPr="00F01153" w:rsidRDefault="00F01153" w:rsidP="00F01153">
      <w:pPr>
        <w:pStyle w:val="EndNoteBibliography"/>
      </w:pPr>
    </w:p>
    <w:p w14:paraId="1F762C71" w14:textId="77777777" w:rsidR="00F01153" w:rsidRPr="00F01153" w:rsidRDefault="00F01153" w:rsidP="00F01153">
      <w:pPr>
        <w:pStyle w:val="EndNoteBibliography"/>
        <w:ind w:left="720" w:hanging="720"/>
      </w:pPr>
      <w:r w:rsidRPr="00F01153">
        <w:t xml:space="preserve">INEC-TRAINING MANUAL ON ELECTION TECHNOLOGIES, Use, Support and Maintenace. (2019). INEC-TRAINING MANUAL ON ELECTION TECHNOLOGIES, Use, Support and Maintenace. </w:t>
      </w:r>
      <w:r w:rsidRPr="00F01153">
        <w:rPr>
          <w:i/>
        </w:rPr>
        <w:t>Manual</w:t>
      </w:r>
      <w:r w:rsidRPr="00F01153">
        <w:t xml:space="preserve">, 17-18. </w:t>
      </w:r>
    </w:p>
    <w:p w14:paraId="6B44D3F2" w14:textId="77777777" w:rsidR="00F01153" w:rsidRPr="00F01153" w:rsidRDefault="00F01153" w:rsidP="00F01153">
      <w:pPr>
        <w:pStyle w:val="EndNoteBibliography"/>
        <w:ind w:left="720" w:hanging="720"/>
      </w:pPr>
      <w:r w:rsidRPr="00F01153">
        <w:t xml:space="preserve">INEC Activity, INECReport. (2014). Independent National Electoral Commission (INEC) 2014 Report of Activity between 2011 to 2014. </w:t>
      </w:r>
    </w:p>
    <w:p w14:paraId="3F110FFA" w14:textId="77777777" w:rsidR="00F01153" w:rsidRPr="00F01153" w:rsidRDefault="00F01153" w:rsidP="00F01153">
      <w:pPr>
        <w:pStyle w:val="EndNoteBibliography"/>
        <w:ind w:left="720" w:hanging="720"/>
      </w:pPr>
      <w:r w:rsidRPr="00F01153">
        <w:t>International Crisis Group</w:t>
      </w:r>
      <w:r w:rsidRPr="00F01153">
        <w:rPr>
          <w:rFonts w:ascii="Times New Roman" w:hAnsi="Times New Roman" w:cs="Times New Roman" w:hint="cs"/>
          <w:cs/>
        </w:rPr>
        <w:t>‎</w:t>
      </w:r>
      <w:r w:rsidRPr="00F01153">
        <w:t>. (2023). Mitigating risks of violence in Nigeria's 2023 elections.</w:t>
      </w:r>
      <w:r w:rsidRPr="00F01153">
        <w:rPr>
          <w:rFonts w:ascii="Times New Roman" w:hAnsi="Times New Roman" w:cs="Times New Roman" w:hint="cs"/>
          <w:cs/>
        </w:rPr>
        <w:t>‎</w:t>
      </w:r>
      <w:r w:rsidRPr="00F01153">
        <w:t xml:space="preserve">. </w:t>
      </w:r>
      <w:r w:rsidRPr="00F01153">
        <w:rPr>
          <w:i/>
        </w:rPr>
        <w:t>Crisis Group Report No. 311.</w:t>
      </w:r>
      <w:r w:rsidRPr="00F01153">
        <w:t xml:space="preserve"> </w:t>
      </w:r>
    </w:p>
    <w:p w14:paraId="569A5225" w14:textId="77777777" w:rsidR="00F01153" w:rsidRPr="00F01153" w:rsidRDefault="00F01153" w:rsidP="00F01153">
      <w:pPr>
        <w:pStyle w:val="EndNoteBibliography"/>
        <w:ind w:left="720" w:hanging="720"/>
      </w:pPr>
      <w:r w:rsidRPr="00F01153">
        <w:t xml:space="preserve">Ita, Victor E, &amp; Ibanga, Sunday E. (2025). 2023 General Elections: Dashed Hopes, Lessons and Pathways for Rethinking Election-Democracy Nexus in Nigeria. </w:t>
      </w:r>
      <w:r w:rsidRPr="00F01153">
        <w:rPr>
          <w:i/>
        </w:rPr>
        <w:t>Global Journal of Politics and Law Research, 13</w:t>
      </w:r>
      <w:r w:rsidRPr="00F01153">
        <w:t xml:space="preserve">(2), 1-17. </w:t>
      </w:r>
    </w:p>
    <w:p w14:paraId="37169A3F" w14:textId="77777777" w:rsidR="00F01153" w:rsidRPr="00F01153" w:rsidRDefault="00F01153" w:rsidP="00F01153">
      <w:pPr>
        <w:pStyle w:val="EndNoteBibliography"/>
        <w:ind w:left="720" w:hanging="720"/>
      </w:pPr>
      <w:r w:rsidRPr="00F01153">
        <w:t xml:space="preserve">Itodo, Samson. (2024). Inspiring confidence in the BVAS and electronic transmission of election results: Seven urgent </w:t>
      </w:r>
      <w:r w:rsidRPr="00F01153">
        <w:rPr>
          <w:rFonts w:ascii="Times New Roman" w:hAnsi="Times New Roman" w:cs="Times New Roman" w:hint="cs"/>
          <w:cs/>
        </w:rPr>
        <w:t>‎</w:t>
      </w:r>
      <w:r w:rsidRPr="00F01153">
        <w:t xml:space="preserve">actions for INEC. </w:t>
      </w:r>
      <w:r w:rsidRPr="00F01153">
        <w:rPr>
          <w:i/>
        </w:rPr>
        <w:t>International IDEA.</w:t>
      </w:r>
      <w:r w:rsidRPr="00F01153">
        <w:t xml:space="preserve"> </w:t>
      </w:r>
    </w:p>
    <w:p w14:paraId="16A32946" w14:textId="77777777" w:rsidR="00F01153" w:rsidRPr="00F01153" w:rsidRDefault="00F01153" w:rsidP="00F01153">
      <w:pPr>
        <w:pStyle w:val="EndNoteBibliography"/>
        <w:ind w:left="720" w:hanging="720"/>
      </w:pPr>
      <w:r w:rsidRPr="00F01153">
        <w:t xml:space="preserve">James, Toby S, &amp; Garnett, Holly Ann. (2025). Electoral integrity resilience: protecting elections during global risks, crises, and emergencies. </w:t>
      </w:r>
      <w:r w:rsidRPr="00F01153">
        <w:rPr>
          <w:i/>
        </w:rPr>
        <w:t>Democratization</w:t>
      </w:r>
      <w:r w:rsidRPr="00F01153">
        <w:t xml:space="preserve">, 1-28. </w:t>
      </w:r>
    </w:p>
    <w:p w14:paraId="4AC6C71A" w14:textId="77777777" w:rsidR="00F01153" w:rsidRPr="00F01153" w:rsidRDefault="00F01153" w:rsidP="00F01153">
      <w:pPr>
        <w:pStyle w:val="EndNoteBibliography"/>
        <w:ind w:left="720" w:hanging="720"/>
      </w:pPr>
      <w:r w:rsidRPr="00F01153">
        <w:t xml:space="preserve">Jibril, Zainul Abideen Jibril Zainul Abideen, Mohammed, Safwan Mohammed Safwan, Baba, Mohammed Sirajo Baba Mohammed Sirajo, &amp; Bello, Abubakr Umar Bello Abubakr Umar. (2024). The Impact Of Bimodal Voter Accreditation System (BVAS) On The Conduct Of Credible Elections In Nigeria: A Case Study Of 2023 General Elections In Adamawa North Senatorial District. </w:t>
      </w:r>
      <w:r w:rsidRPr="00F01153">
        <w:rPr>
          <w:i/>
        </w:rPr>
        <w:t>ADSU International Journal of Applied Economics, Finance and Management, 9</w:t>
      </w:r>
      <w:r w:rsidRPr="00F01153">
        <w:t xml:space="preserve">(1). </w:t>
      </w:r>
    </w:p>
    <w:p w14:paraId="57952A5B" w14:textId="77777777" w:rsidR="00F01153" w:rsidRPr="00F01153" w:rsidRDefault="00F01153" w:rsidP="00F01153">
      <w:pPr>
        <w:pStyle w:val="EndNoteBibliography"/>
        <w:ind w:left="720" w:hanging="720"/>
      </w:pPr>
      <w:r w:rsidRPr="00F01153">
        <w:t>Jopd. (2025). The limits of digital technology in Africa: Nigeria's 2023 elections and democratic implications.</w:t>
      </w:r>
      <w:r w:rsidRPr="00F01153">
        <w:rPr>
          <w:rFonts w:ascii="Times New Roman" w:hAnsi="Times New Roman" w:cs="Times New Roman" w:hint="cs"/>
          <w:cs/>
        </w:rPr>
        <w:t>‎</w:t>
      </w:r>
      <w:r w:rsidRPr="00F01153">
        <w:t xml:space="preserve">. </w:t>
      </w:r>
      <w:r w:rsidRPr="00F01153">
        <w:rPr>
          <w:i/>
        </w:rPr>
        <w:t>Journal of Politics and Democratic Governance, 3(3)</w:t>
      </w:r>
      <w:r w:rsidRPr="00F01153">
        <w:rPr>
          <w:rFonts w:ascii="Times New Roman" w:hAnsi="Times New Roman" w:cs="Times New Roman" w:hint="cs"/>
          <w:i/>
          <w:cs/>
        </w:rPr>
        <w:t>‎</w:t>
      </w:r>
      <w:r w:rsidRPr="00F01153">
        <w:t xml:space="preserve">. </w:t>
      </w:r>
    </w:p>
    <w:p w14:paraId="37B3CA34" w14:textId="77777777" w:rsidR="00F01153" w:rsidRPr="00F01153" w:rsidRDefault="00F01153" w:rsidP="00F01153">
      <w:pPr>
        <w:pStyle w:val="EndNoteBibliography"/>
        <w:ind w:left="720" w:hanging="720"/>
      </w:pPr>
      <w:r w:rsidRPr="00F01153">
        <w:t xml:space="preserve">Kabir, Firdausi, &amp; Wabemo, Erigi. (2026). ELECTRONIC TRANSMISSION OF ELECTION RESULTS AND DEMOCRATIC LEGITIMACY IN NIGERIA: LEGAL AND ETHICAL </w:t>
      </w:r>
      <w:r w:rsidRPr="00F01153">
        <w:lastRenderedPageBreak/>
        <w:t xml:space="preserve">LESSONS FROM THE 2023 GENERAL ELECTIONS. </w:t>
      </w:r>
      <w:r w:rsidRPr="00F01153">
        <w:rPr>
          <w:i/>
        </w:rPr>
        <w:t>African Journal of Law, Ethics and Education (ISSN: 2756-6870), 9</w:t>
      </w:r>
      <w:r w:rsidRPr="00F01153">
        <w:t xml:space="preserve">(1). </w:t>
      </w:r>
    </w:p>
    <w:p w14:paraId="300708B6" w14:textId="77777777" w:rsidR="00F01153" w:rsidRPr="00F01153" w:rsidRDefault="00F01153" w:rsidP="00F01153">
      <w:pPr>
        <w:pStyle w:val="EndNoteBibliography"/>
        <w:ind w:left="720" w:hanging="720"/>
      </w:pPr>
      <w:r w:rsidRPr="00F01153">
        <w:t xml:space="preserve">Kahn, Kenneth B. (2018). Understanding innovation. </w:t>
      </w:r>
      <w:r w:rsidRPr="00F01153">
        <w:rPr>
          <w:i/>
        </w:rPr>
        <w:t>Business horizons, 61</w:t>
      </w:r>
      <w:r w:rsidRPr="00F01153">
        <w:t xml:space="preserve">(3), 453-460. </w:t>
      </w:r>
    </w:p>
    <w:p w14:paraId="4E0BD982" w14:textId="77777777" w:rsidR="00F01153" w:rsidRPr="00F01153" w:rsidRDefault="00F01153" w:rsidP="00F01153">
      <w:pPr>
        <w:pStyle w:val="EndNoteBibliography"/>
        <w:ind w:left="720" w:hanging="720"/>
      </w:pPr>
      <w:r w:rsidRPr="00F01153">
        <w:t xml:space="preserve">Kolade, Oluwaseun, Obembe, Demola, &amp; Olufemi, Joshua. (2023). Digital disruption of Africa’s electoral process: Insights from Nigeria’s 2023 presidential election. </w:t>
      </w:r>
      <w:r w:rsidRPr="00F01153">
        <w:rPr>
          <w:i/>
        </w:rPr>
        <w:t>Available at SSRN 4481059</w:t>
      </w:r>
      <w:r w:rsidRPr="00F01153">
        <w:t xml:space="preserve">. </w:t>
      </w:r>
    </w:p>
    <w:p w14:paraId="2D013998" w14:textId="77777777" w:rsidR="00F01153" w:rsidRPr="00F01153" w:rsidRDefault="00F01153" w:rsidP="00F01153">
      <w:pPr>
        <w:pStyle w:val="EndNoteBibliography"/>
        <w:ind w:left="720" w:hanging="720"/>
      </w:pPr>
      <w:r w:rsidRPr="00F01153">
        <w:t xml:space="preserve">KUCICI, AISHA MOHAMMED, &amp; DALAH, SALISU ADAMU. (2025). Lesson from Nigeria's 2023 elections: Pathways for achieving credible elections in 2027. </w:t>
      </w:r>
      <w:r w:rsidRPr="00F01153">
        <w:rPr>
          <w:i/>
        </w:rPr>
        <w:t>Journal of Human, Social and Political Science Research</w:t>
      </w:r>
      <w:r w:rsidRPr="00F01153">
        <w:t xml:space="preserve">. </w:t>
      </w:r>
    </w:p>
    <w:p w14:paraId="012B7A94" w14:textId="77777777" w:rsidR="00F01153" w:rsidRPr="00F01153" w:rsidRDefault="00F01153" w:rsidP="00F01153">
      <w:pPr>
        <w:pStyle w:val="EndNoteBibliography"/>
        <w:ind w:left="720" w:hanging="720"/>
      </w:pPr>
      <w:r w:rsidRPr="00F01153">
        <w:t xml:space="preserve">Lewis, Peter, &amp; Kew, Darren. (2015). Nigeria's hopeful election. </w:t>
      </w:r>
      <w:r w:rsidRPr="00F01153">
        <w:rPr>
          <w:i/>
        </w:rPr>
        <w:t>Journal of Democracy, 26</w:t>
      </w:r>
      <w:r w:rsidRPr="00F01153">
        <w:t xml:space="preserve">(3), 94-109. </w:t>
      </w:r>
    </w:p>
    <w:p w14:paraId="4A7AF980" w14:textId="77777777" w:rsidR="00F01153" w:rsidRPr="00F01153" w:rsidRDefault="00F01153" w:rsidP="00F01153">
      <w:pPr>
        <w:pStyle w:val="EndNoteBibliography"/>
        <w:ind w:left="720" w:hanging="720"/>
      </w:pPr>
      <w:r w:rsidRPr="00F01153">
        <w:t xml:space="preserve">Mohammed, Abubakar, &amp; Kura, Sulaiman Y Balarabe. (2022). The Interface of Foreign Policy and Elections in Nigeria. </w:t>
      </w:r>
      <w:r w:rsidRPr="00F01153">
        <w:rPr>
          <w:i/>
        </w:rPr>
        <w:t>Africa's International Relations in a Globalising World: Perspectives on Nigerian Foreign Policy at Sixty and Beyond</w:t>
      </w:r>
      <w:r w:rsidRPr="00F01153">
        <w:t xml:space="preserve">, 87. </w:t>
      </w:r>
    </w:p>
    <w:p w14:paraId="1F4226B4" w14:textId="77777777" w:rsidR="00F01153" w:rsidRPr="00F01153" w:rsidRDefault="00F01153" w:rsidP="00F01153">
      <w:pPr>
        <w:pStyle w:val="EndNoteBibliography"/>
        <w:ind w:left="720" w:hanging="720"/>
      </w:pPr>
      <w:r w:rsidRPr="00F01153">
        <w:t xml:space="preserve">Musa, Ibrahim, Njoku, Nneoma A, &amp; Magaji, Sule. (2025). Analyzing the Economic Effects of Digital Infrastructure and Internet Accessibility on Nigeria’s Sustainable Development. </w:t>
      </w:r>
      <w:r w:rsidRPr="00F01153">
        <w:rPr>
          <w:i/>
        </w:rPr>
        <w:t>Journal of Economics, Innovative Management and Entrepreneurship, 3</w:t>
      </w:r>
      <w:r w:rsidRPr="00F01153">
        <w:t xml:space="preserve">(3). </w:t>
      </w:r>
    </w:p>
    <w:p w14:paraId="67F899B6" w14:textId="77777777" w:rsidR="00F01153" w:rsidRPr="00F01153" w:rsidRDefault="00F01153" w:rsidP="00F01153">
      <w:pPr>
        <w:pStyle w:val="EndNoteBibliography"/>
        <w:ind w:left="720" w:hanging="720"/>
      </w:pPr>
      <w:r w:rsidRPr="00F01153">
        <w:t xml:space="preserve">Noah, Izoukumor Afedolor. (2024). Analysing the Application of the Lex specialis derogat legi generali Principle in Peter Obi v. INEC (2023): A Focus on Issue Two; Electronic Result Transmission. </w:t>
      </w:r>
      <w:r w:rsidRPr="00F01153">
        <w:rPr>
          <w:i/>
        </w:rPr>
        <w:t>African Journal of Law and Justice System, 3</w:t>
      </w:r>
      <w:r w:rsidRPr="00F01153">
        <w:t xml:space="preserve">(1), 85. </w:t>
      </w:r>
    </w:p>
    <w:p w14:paraId="40950064" w14:textId="77777777" w:rsidR="00F01153" w:rsidRPr="00F01153" w:rsidRDefault="00F01153" w:rsidP="00F01153">
      <w:pPr>
        <w:pStyle w:val="EndNoteBibliography"/>
        <w:ind w:left="720" w:hanging="720"/>
      </w:pPr>
      <w:r w:rsidRPr="00F01153">
        <w:t xml:space="preserve">Norris, Pippa, Cameron, Sarah, &amp; Wynter, Thomas. (2018). </w:t>
      </w:r>
      <w:r w:rsidRPr="00F01153">
        <w:rPr>
          <w:i/>
        </w:rPr>
        <w:t>Electoral Integrity in America: Securing Democracy</w:t>
      </w:r>
      <w:r w:rsidRPr="00F01153">
        <w:t>: Oxford University Press, USA.</w:t>
      </w:r>
    </w:p>
    <w:p w14:paraId="274389C6" w14:textId="77777777" w:rsidR="00F01153" w:rsidRPr="00F01153" w:rsidRDefault="00F01153" w:rsidP="00F01153">
      <w:pPr>
        <w:pStyle w:val="EndNoteBibliography"/>
        <w:ind w:left="720" w:hanging="720"/>
      </w:pPr>
      <w:r w:rsidRPr="00F01153">
        <w:t xml:space="preserve">Obiora, Onu Richard, Ifedi, Francisca Obiageli, &amp; Umeh, Lucy Chinwe. (2025). Independent National Electoral Commission (INEC) and Electronic Voting System: An Appraisal of the use of BVAS in 2023 General Election in Enugu State. </w:t>
      </w:r>
      <w:r w:rsidRPr="00F01153">
        <w:rPr>
          <w:i/>
        </w:rPr>
        <w:t>Innovations</w:t>
      </w:r>
      <w:r w:rsidRPr="00F01153">
        <w:t xml:space="preserve">(82), 558-577. </w:t>
      </w:r>
    </w:p>
    <w:p w14:paraId="5DD8CC32" w14:textId="77777777" w:rsidR="00F01153" w:rsidRPr="00F01153" w:rsidRDefault="00F01153" w:rsidP="00F01153">
      <w:pPr>
        <w:pStyle w:val="EndNoteBibliography"/>
        <w:ind w:left="720" w:hanging="720"/>
      </w:pPr>
      <w:r w:rsidRPr="00F01153">
        <w:t xml:space="preserve">Ochuko-Ogoh, RAPHAEL. (2025). ACHIEVING ELECTORAL INTEGRITY THROUGH TECHNOLOGICAL INNOVATIONS IN NIGERIA: THE ROLE OF LEGAL REFORM. </w:t>
      </w:r>
    </w:p>
    <w:p w14:paraId="11AD19E9" w14:textId="77777777" w:rsidR="00F01153" w:rsidRPr="00F01153" w:rsidRDefault="00F01153" w:rsidP="00F01153">
      <w:pPr>
        <w:pStyle w:val="EndNoteBibliography"/>
        <w:ind w:left="720" w:hanging="720"/>
      </w:pPr>
      <w:r w:rsidRPr="00F01153">
        <w:t xml:space="preserve">Ogbadebo, Adedeji. (2025). The role of BVAS in safeguarding electoral integrity: An evaluation of the 2023 general elections in FCT, Abuja. </w:t>
      </w:r>
      <w:r w:rsidRPr="00F01153">
        <w:rPr>
          <w:i/>
        </w:rPr>
        <w:t>Journal of Social Political Sciences, 6</w:t>
      </w:r>
      <w:r w:rsidRPr="00F01153">
        <w:t xml:space="preserve">(1), 1-14. </w:t>
      </w:r>
    </w:p>
    <w:p w14:paraId="519C4659" w14:textId="77777777" w:rsidR="00F01153" w:rsidRPr="00F01153" w:rsidRDefault="00F01153" w:rsidP="00F01153">
      <w:pPr>
        <w:pStyle w:val="EndNoteBibliography"/>
        <w:ind w:left="720" w:hanging="720"/>
      </w:pPr>
      <w:r w:rsidRPr="00F01153">
        <w:t xml:space="preserve">Okocha, Desmond Onyemechi, &amp; James, Akpandem Friday. (2025). EXPLORING PUBLIC RELATIONS IN A NETWORKED SOCIETY: DYNAMICS OF THE NIGERIAN EXPERIENCE. </w:t>
      </w:r>
      <w:r w:rsidRPr="00F01153">
        <w:rPr>
          <w:i/>
        </w:rPr>
        <w:t>LWATI: A Journal of Contemporary Research, 22</w:t>
      </w:r>
      <w:r w:rsidRPr="00F01153">
        <w:t xml:space="preserve">(2). </w:t>
      </w:r>
    </w:p>
    <w:p w14:paraId="05AD1D6D" w14:textId="77777777" w:rsidR="00F01153" w:rsidRPr="00F01153" w:rsidRDefault="00F01153" w:rsidP="00F01153">
      <w:pPr>
        <w:pStyle w:val="EndNoteBibliography"/>
        <w:ind w:left="720" w:hanging="720"/>
      </w:pPr>
      <w:r w:rsidRPr="00F01153">
        <w:t xml:space="preserve">Oladimeji, SA, Madu, FU, Obioha, I, Emeagi, OI, &amp; Okpara, EI. (2023). Cyber Attacks and its Mitigation: A Review of Cyber Attacks on INEC IREV in the last 2023 Presidential Elections. </w:t>
      </w:r>
    </w:p>
    <w:p w14:paraId="7F892D89" w14:textId="77777777" w:rsidR="00F01153" w:rsidRPr="00F01153" w:rsidRDefault="00F01153" w:rsidP="00F01153">
      <w:pPr>
        <w:pStyle w:val="EndNoteBibliography"/>
        <w:ind w:left="720" w:hanging="720"/>
      </w:pPr>
      <w:r w:rsidRPr="00F01153">
        <w:t xml:space="preserve">Omojowo, Sunday, Moliki, Ahmed, Oyekanmi, Abiodun, &amp; Adenuga, Ademolu. (2024). Electoral violence and malpractices: Navigating obstacles to strengthening democracy in nigeria's fourth republic. </w:t>
      </w:r>
      <w:r w:rsidRPr="00F01153">
        <w:rPr>
          <w:i/>
        </w:rPr>
        <w:t>Ethiopian Journal of Governance and Development, 3</w:t>
      </w:r>
      <w:r w:rsidRPr="00F01153">
        <w:t xml:space="preserve">(1). </w:t>
      </w:r>
    </w:p>
    <w:p w14:paraId="6E543C14" w14:textId="77777777" w:rsidR="00F01153" w:rsidRPr="00F01153" w:rsidRDefault="00F01153" w:rsidP="00F01153">
      <w:pPr>
        <w:pStyle w:val="EndNoteBibliography"/>
        <w:ind w:left="720" w:hanging="720"/>
      </w:pPr>
      <w:r w:rsidRPr="00F01153">
        <w:t xml:space="preserve">ONWUHARAONYE, Secunda Chizobam, EBERE, Uchenna, &amp; ABANEME, Ambrose Oluchukwu. (2024). Electoral Malpractice and Democratic Consolidation in Nigeria: An Analytical Approach. </w:t>
      </w:r>
      <w:r w:rsidRPr="00F01153">
        <w:rPr>
          <w:i/>
        </w:rPr>
        <w:t>Nnamdi Azikiwe Journal of Political Science, 9</w:t>
      </w:r>
      <w:r w:rsidRPr="00F01153">
        <w:t xml:space="preserve">(3), 1-13. </w:t>
      </w:r>
    </w:p>
    <w:p w14:paraId="3CD78E33" w14:textId="77777777" w:rsidR="00F01153" w:rsidRPr="00F01153" w:rsidRDefault="00F01153" w:rsidP="00F01153">
      <w:pPr>
        <w:pStyle w:val="EndNoteBibliography"/>
        <w:ind w:left="720" w:hanging="720"/>
      </w:pPr>
      <w:r w:rsidRPr="00F01153">
        <w:t xml:space="preserve">Onyekwelu, Chris. (2023). Digital technology and democracy in Nigeria: a study of how technology is transforming elections without necessarily deepening democracy. </w:t>
      </w:r>
      <w:r w:rsidRPr="00F01153">
        <w:rPr>
          <w:i/>
        </w:rPr>
        <w:t>The Round Table, 112</w:t>
      </w:r>
      <w:r w:rsidRPr="00F01153">
        <w:t xml:space="preserve">(6), 596-612. </w:t>
      </w:r>
    </w:p>
    <w:p w14:paraId="574F6C14" w14:textId="77777777" w:rsidR="00F01153" w:rsidRPr="00F01153" w:rsidRDefault="00F01153" w:rsidP="00F01153">
      <w:pPr>
        <w:pStyle w:val="EndNoteBibliography"/>
        <w:ind w:left="720" w:hanging="720"/>
      </w:pPr>
      <w:r w:rsidRPr="00F01153">
        <w:t xml:space="preserve">Orhero, AE, &amp; Okolie, UC. (2024). BVAS, IReV and democratic elections in Nigeria. </w:t>
      </w:r>
      <w:r w:rsidRPr="00F01153">
        <w:rPr>
          <w:i/>
        </w:rPr>
        <w:t>Pinisi Journal of Social Science, 2</w:t>
      </w:r>
      <w:r w:rsidRPr="00F01153">
        <w:t xml:space="preserve">(3), 84-95. </w:t>
      </w:r>
    </w:p>
    <w:p w14:paraId="5C3C12B3" w14:textId="77777777" w:rsidR="00F01153" w:rsidRPr="00F01153" w:rsidRDefault="00F01153" w:rsidP="00F01153">
      <w:pPr>
        <w:pStyle w:val="EndNoteBibliography"/>
        <w:ind w:left="720" w:hanging="720"/>
      </w:pPr>
      <w:r w:rsidRPr="00F01153">
        <w:t xml:space="preserve">Peter, ThankGod Oyinmiebi. (2023). Electoral technology and credible elections in Nigeria: A study of the 2023 presidential election. </w:t>
      </w:r>
      <w:r w:rsidRPr="00F01153">
        <w:rPr>
          <w:i/>
        </w:rPr>
        <w:t>KENNETH DIKE JOURNAL OF AFRICAN STUDIES (KDJAS), 2</w:t>
      </w:r>
      <w:r w:rsidRPr="00F01153">
        <w:t xml:space="preserve">(1). </w:t>
      </w:r>
    </w:p>
    <w:p w14:paraId="0DDE8146" w14:textId="77777777" w:rsidR="00F01153" w:rsidRPr="00F01153" w:rsidRDefault="00F01153" w:rsidP="00F01153">
      <w:pPr>
        <w:pStyle w:val="EndNoteBibliography"/>
        <w:ind w:left="720" w:hanging="720"/>
      </w:pPr>
      <w:r w:rsidRPr="00F01153">
        <w:t xml:space="preserve">SALAHU, Moshood Olayinka, SALAWU, Ibrahim O, &amp; OGUNSOLA, Abayomi Olusegun. (2025). Bimodal Voter Accreditation System [BVAS] and Electoral Integrity: A Study of the 2023 Gubernatorial Election in Kwara State, Nigeria. </w:t>
      </w:r>
      <w:r w:rsidRPr="00F01153">
        <w:rPr>
          <w:i/>
        </w:rPr>
        <w:t>International Journal of Intellectual Discourse, 8</w:t>
      </w:r>
      <w:r w:rsidRPr="00F01153">
        <w:t xml:space="preserve">(4). </w:t>
      </w:r>
    </w:p>
    <w:p w14:paraId="65392D61" w14:textId="77777777" w:rsidR="00F01153" w:rsidRPr="00F01153" w:rsidRDefault="00F01153" w:rsidP="00F01153">
      <w:pPr>
        <w:pStyle w:val="EndNoteBibliography"/>
        <w:ind w:left="720" w:hanging="720"/>
      </w:pPr>
      <w:r w:rsidRPr="00F01153">
        <w:lastRenderedPageBreak/>
        <w:t xml:space="preserve">Sambo, Usman, Sule, Babayo, Adamu, Umar, &amp; Septiadi, Muhammad Andi. (2024). Democracy for sale: Examining the phenomenon of the cost of expression of interest and nomination forms for major parties in Nigeria’s 2023 general election. </w:t>
      </w:r>
      <w:r w:rsidRPr="00F01153">
        <w:rPr>
          <w:i/>
        </w:rPr>
        <w:t>SAGE Open, 14</w:t>
      </w:r>
      <w:r w:rsidRPr="00F01153">
        <w:t xml:space="preserve">(2), 21582440241251768. </w:t>
      </w:r>
    </w:p>
    <w:p w14:paraId="2D803A40" w14:textId="77777777" w:rsidR="00F01153" w:rsidRPr="00F01153" w:rsidRDefault="00F01153" w:rsidP="00F01153">
      <w:pPr>
        <w:pStyle w:val="EndNoteBibliography"/>
        <w:ind w:left="720" w:hanging="720"/>
      </w:pPr>
      <w:r w:rsidRPr="00F01153">
        <w:t xml:space="preserve">Schnaudt, Christian. (2025). Perceptions of electoral integrity and election-related (non-) compliance: evidence from Germany. </w:t>
      </w:r>
      <w:r w:rsidRPr="00F01153">
        <w:rPr>
          <w:i/>
        </w:rPr>
        <w:t>Political Studies, 73</w:t>
      </w:r>
      <w:r w:rsidRPr="00F01153">
        <w:t xml:space="preserve">(3), 1292-1314. </w:t>
      </w:r>
    </w:p>
    <w:p w14:paraId="0F698C3E" w14:textId="77777777" w:rsidR="00F01153" w:rsidRPr="00F01153" w:rsidRDefault="00F01153" w:rsidP="00F01153">
      <w:pPr>
        <w:pStyle w:val="EndNoteBibliography"/>
        <w:ind w:left="720" w:hanging="720"/>
      </w:pPr>
      <w:r w:rsidRPr="00F01153">
        <w:t xml:space="preserve">Sibe, Robinson Tombari, &amp; Kaunert, Christian. (2023). Technology, cyber security and the 2023 elections in Nigeria: Prospects, challenges and opportunities. </w:t>
      </w:r>
      <w:r w:rsidRPr="00F01153">
        <w:rPr>
          <w:i/>
        </w:rPr>
        <w:t>Journal of African Elections, 22</w:t>
      </w:r>
      <w:r w:rsidRPr="00F01153">
        <w:t xml:space="preserve">(2), 68-96. </w:t>
      </w:r>
    </w:p>
    <w:p w14:paraId="31E1ADB0" w14:textId="77777777" w:rsidR="00F01153" w:rsidRPr="00F01153" w:rsidRDefault="00F01153" w:rsidP="00F01153">
      <w:pPr>
        <w:pStyle w:val="EndNoteBibliography"/>
        <w:ind w:left="720" w:hanging="720"/>
      </w:pPr>
      <w:r w:rsidRPr="00F01153">
        <w:t>Stenberg, Anneli. (2017). What does Innovation mean-a term without a clear definition.</w:t>
      </w:r>
    </w:p>
    <w:p w14:paraId="2CD04D6E" w14:textId="77777777" w:rsidR="00F01153" w:rsidRPr="00F01153" w:rsidRDefault="00F01153" w:rsidP="00F01153">
      <w:pPr>
        <w:pStyle w:val="EndNoteBibliography"/>
        <w:ind w:left="720" w:hanging="720"/>
      </w:pPr>
      <w:r w:rsidRPr="00F01153">
        <w:t xml:space="preserve">Sun, Yu, Yu, Zhaoyuan, Li, Ling, Chen, Yong, Kataev, Mikhail Yu, Yu, Haiqing, &amp; Wang, Hecheng. (2021). Technological innovation research: A structural equation modelling approach. </w:t>
      </w:r>
      <w:r w:rsidRPr="00F01153">
        <w:rPr>
          <w:i/>
        </w:rPr>
        <w:t>Journal of Global Information Management (JGIM), 29</w:t>
      </w:r>
      <w:r w:rsidRPr="00F01153">
        <w:t xml:space="preserve">(6), 1-22. </w:t>
      </w:r>
    </w:p>
    <w:p w14:paraId="36FCEC81" w14:textId="77777777" w:rsidR="00F01153" w:rsidRPr="00F01153" w:rsidRDefault="00F01153" w:rsidP="00F01153">
      <w:pPr>
        <w:pStyle w:val="EndNoteBibliography"/>
        <w:ind w:left="720" w:hanging="720"/>
      </w:pPr>
      <w:r w:rsidRPr="00F01153">
        <w:t>Technext. (2025). Decentralised voting: Can blockchain secure Africa's elections?</w:t>
      </w:r>
      <w:r w:rsidRPr="00F01153">
        <w:rPr>
          <w:rFonts w:ascii="Times New Roman" w:hAnsi="Times New Roman" w:cs="Times New Roman" w:hint="cs"/>
          <w:cs/>
        </w:rPr>
        <w:t>‎</w:t>
      </w:r>
      <w:r w:rsidRPr="00F01153">
        <w:t xml:space="preserve">. </w:t>
      </w:r>
      <w:r w:rsidRPr="00F01153">
        <w:rPr>
          <w:i/>
        </w:rPr>
        <w:t>Technext Nigeria</w:t>
      </w:r>
      <w:r w:rsidRPr="00F01153">
        <w:t xml:space="preserve">. </w:t>
      </w:r>
    </w:p>
    <w:p w14:paraId="52CF8F7F" w14:textId="77777777" w:rsidR="00F01153" w:rsidRPr="00F01153" w:rsidRDefault="00F01153" w:rsidP="00F01153">
      <w:pPr>
        <w:pStyle w:val="EndNoteBibliography"/>
        <w:ind w:left="720" w:hanging="720"/>
      </w:pPr>
      <w:r w:rsidRPr="00F01153">
        <w:t xml:space="preserve">Tenuche, Marietu O. (2009). The state, identity mobilization and conflict: A study of intra ethnic conflict in Ebira land, north central-Nigeria. </w:t>
      </w:r>
      <w:r w:rsidRPr="00F01153">
        <w:rPr>
          <w:i/>
        </w:rPr>
        <w:t>African Journal of Political Science and International Relations, 3</w:t>
      </w:r>
      <w:r w:rsidRPr="00F01153">
        <w:t xml:space="preserve">(5), 253. </w:t>
      </w:r>
    </w:p>
    <w:p w14:paraId="7F4A36BE" w14:textId="77777777" w:rsidR="00F01153" w:rsidRPr="00F01153" w:rsidRDefault="00F01153" w:rsidP="00F01153">
      <w:pPr>
        <w:pStyle w:val="EndNoteBibliography"/>
        <w:ind w:left="720" w:hanging="720"/>
      </w:pPr>
      <w:r w:rsidRPr="00F01153">
        <w:t xml:space="preserve">TSOKWA, Solomon, &amp; NWANEGBO, C Jaja. (2024). “Held by the Monsters”: Explaining the Barriers between the Electoral Reforms and the Credibility of 2023 General Elections in Nigeria. </w:t>
      </w:r>
      <w:r w:rsidRPr="00F01153">
        <w:rPr>
          <w:i/>
        </w:rPr>
        <w:t>Nnamdi Azikiwe Journal of Political Science, 9</w:t>
      </w:r>
      <w:r w:rsidRPr="00F01153">
        <w:t xml:space="preserve">(3), 48-60. </w:t>
      </w:r>
    </w:p>
    <w:p w14:paraId="46A952F5" w14:textId="77777777" w:rsidR="00F01153" w:rsidRPr="00F01153" w:rsidRDefault="00F01153" w:rsidP="00F01153">
      <w:pPr>
        <w:pStyle w:val="EndNoteBibliography"/>
        <w:ind w:left="720" w:hanging="720"/>
      </w:pPr>
      <w:r w:rsidRPr="00F01153">
        <w:t xml:space="preserve">Udemezue, Sylvester C. (2025). How Nigeria's National Assembly Can Make the Electoral System Impregnable on Electronic Transmission to Prevent Fraud During Election Result Collation. </w:t>
      </w:r>
      <w:r w:rsidRPr="00F01153">
        <w:rPr>
          <w:i/>
        </w:rPr>
        <w:t>International Journal for Public Policy, Law and Development, 2</w:t>
      </w:r>
      <w:r w:rsidRPr="00F01153">
        <w:t xml:space="preserve">(3), 1-5. </w:t>
      </w:r>
    </w:p>
    <w:p w14:paraId="55ABCA72" w14:textId="77777777" w:rsidR="00F01153" w:rsidRPr="00F01153" w:rsidRDefault="00F01153" w:rsidP="00F01153">
      <w:pPr>
        <w:pStyle w:val="EndNoteBibliography"/>
        <w:ind w:left="720" w:hanging="720"/>
      </w:pPr>
      <w:r w:rsidRPr="00F01153">
        <w:t xml:space="preserve">Ukwu, Felix Emeka, Ayaogu, Veronica Nkemdirim, Mamah, Callistus Ifeanyichukwu, &amp; Ojonta, Peace Nwamaka. (2025). Electoral Reforms and Sustainable Democracy in Nigeria. </w:t>
      </w:r>
      <w:r w:rsidRPr="00F01153">
        <w:rPr>
          <w:i/>
        </w:rPr>
        <w:t>African Journal of Democracy and Election Research, 5</w:t>
      </w:r>
      <w:r w:rsidRPr="00F01153">
        <w:t xml:space="preserve">(1), 5. </w:t>
      </w:r>
    </w:p>
    <w:p w14:paraId="1DA8E2B5" w14:textId="77777777" w:rsidR="00F01153" w:rsidRPr="00F01153" w:rsidRDefault="00F01153" w:rsidP="00F01153">
      <w:pPr>
        <w:pStyle w:val="EndNoteBibliography"/>
        <w:ind w:left="720" w:hanging="720"/>
      </w:pPr>
      <w:r w:rsidRPr="00F01153">
        <w:t xml:space="preserve">Umar, Hassan Sa’id, Atte, John, &amp; Haruna, Sule. (2022). Electronic voting as an instrument for free, fair and credible elections in Nigerian political system: Issues and challenges. </w:t>
      </w:r>
      <w:r w:rsidRPr="00F01153">
        <w:rPr>
          <w:i/>
        </w:rPr>
        <w:t>European Journal of Political Science Studies, 5</w:t>
      </w:r>
      <w:r w:rsidRPr="00F01153">
        <w:t xml:space="preserve">(2). </w:t>
      </w:r>
    </w:p>
    <w:p w14:paraId="133FCA4E" w14:textId="77777777" w:rsidR="00F01153" w:rsidRPr="00F01153" w:rsidRDefault="00F01153" w:rsidP="00F01153">
      <w:pPr>
        <w:pStyle w:val="EndNoteBibliography"/>
        <w:ind w:left="720" w:hanging="720"/>
      </w:pPr>
      <w:r w:rsidRPr="00F01153">
        <w:t xml:space="preserve">Uwaezuoke, Aghaegbuna Haroldson, &amp; Nwobu, E. (2023). Ironicism in the application of the bvas during Nigeria’s 2023 presidential election. </w:t>
      </w:r>
      <w:r w:rsidRPr="00F01153">
        <w:rPr>
          <w:i/>
        </w:rPr>
        <w:t>Ohazurume: Unizik Journal of Culture and Civilization, 2</w:t>
      </w:r>
      <w:r w:rsidRPr="00F01153">
        <w:t xml:space="preserve">(2), 30-43. </w:t>
      </w:r>
    </w:p>
    <w:p w14:paraId="4E04A060" w14:textId="77777777" w:rsidR="00F01153" w:rsidRPr="00F01153" w:rsidRDefault="00F01153" w:rsidP="00F01153">
      <w:pPr>
        <w:pStyle w:val="EndNoteBibliography"/>
        <w:ind w:left="720" w:hanging="720"/>
      </w:pPr>
      <w:r w:rsidRPr="00F01153">
        <w:t xml:space="preserve">Waheduzzaman, Wahed. (2026). Understanding Post-COVID Public Sector Innovation: A Systematic Review of Concepts, Antecedents, Outcomes, Constraints, and Theoretical Perspectives. </w:t>
      </w:r>
      <w:r w:rsidRPr="00F01153">
        <w:rPr>
          <w:i/>
        </w:rPr>
        <w:t>Administrative Sciences, 16</w:t>
      </w:r>
      <w:r w:rsidRPr="00F01153">
        <w:t xml:space="preserve">(2), 88. </w:t>
      </w:r>
    </w:p>
    <w:p w14:paraId="0B74619F" w14:textId="77777777" w:rsidR="00F01153" w:rsidRPr="00F01153" w:rsidRDefault="00F01153" w:rsidP="00F01153">
      <w:pPr>
        <w:pStyle w:val="EndNoteBibliography"/>
        <w:ind w:left="720" w:hanging="720"/>
      </w:pPr>
      <w:r w:rsidRPr="00F01153">
        <w:t xml:space="preserve">Walewicz, Piotr. (2024). Towards Resilient Electoral Systems. </w:t>
      </w:r>
      <w:r w:rsidRPr="00F01153">
        <w:rPr>
          <w:i/>
        </w:rPr>
        <w:t>Elections in Times of a Pandemic–Dilemmas and Challenges: Experiences of the European Countries</w:t>
      </w:r>
      <w:r w:rsidRPr="00F01153">
        <w:t xml:space="preserve">, 27. </w:t>
      </w:r>
    </w:p>
    <w:p w14:paraId="669E2774" w14:textId="74754CB1" w:rsidR="00F01153" w:rsidRPr="00F01153" w:rsidRDefault="00F01153" w:rsidP="00F01153">
      <w:pPr>
        <w:pStyle w:val="EndNoteBibliography"/>
        <w:ind w:left="720" w:hanging="720"/>
      </w:pPr>
      <w:r w:rsidRPr="00F01153">
        <w:t xml:space="preserve">Watch, Election. (2023). Political violence and the 2023 Nigerian election. </w:t>
      </w:r>
      <w:r w:rsidRPr="00F01153">
        <w:rPr>
          <w:i/>
        </w:rPr>
        <w:t xml:space="preserve">Armed Conflict Location and Event Data.(Date of access: 20/11/2024) </w:t>
      </w:r>
      <w:hyperlink r:id="rId12" w:history="1">
        <w:r w:rsidRPr="00F01153">
          <w:rPr>
            <w:rStyle w:val="Hyperlink"/>
            <w:i/>
          </w:rPr>
          <w:t>https://acleddata</w:t>
        </w:r>
      </w:hyperlink>
      <w:r w:rsidRPr="00F01153">
        <w:rPr>
          <w:i/>
        </w:rPr>
        <w:t>. com/2023/02/22/political-violenceand-the-2023-nigerian-election</w:t>
      </w:r>
      <w:r w:rsidRPr="00F01153">
        <w:t xml:space="preserve">. </w:t>
      </w:r>
    </w:p>
    <w:p w14:paraId="175BD658" w14:textId="77777777" w:rsidR="00F01153" w:rsidRPr="00F01153" w:rsidRDefault="00F01153" w:rsidP="00F01153">
      <w:pPr>
        <w:pStyle w:val="EndNoteBibliography"/>
        <w:ind w:left="720" w:hanging="720"/>
      </w:pPr>
      <w:r w:rsidRPr="00F01153">
        <w:t xml:space="preserve">Yordanova, Zornitsa, &amp; Todorova, Zlatina. (2025). Technological innovation in cultural organizations: A review and conceptual mapping framework. </w:t>
      </w:r>
      <w:r w:rsidRPr="00F01153">
        <w:rPr>
          <w:i/>
        </w:rPr>
        <w:t>Digital, 5</w:t>
      </w:r>
      <w:r w:rsidRPr="00F01153">
        <w:t xml:space="preserve">(4), 54. </w:t>
      </w:r>
    </w:p>
    <w:p w14:paraId="14F79258" w14:textId="60FE504F" w:rsidR="00BC20D4" w:rsidRPr="00FE71C2" w:rsidRDefault="0049450F" w:rsidP="00F01153">
      <w:pPr>
        <w:spacing w:after="80"/>
        <w:jc w:val="both"/>
        <w:rPr>
          <w:rFonts w:asciiTheme="majorBidi" w:hAnsiTheme="majorBidi"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93934">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41417">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941417">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w:instrText>
      </w:r>
      <w:r w:rsidR="00941417">
        <w:rPr>
          <w:rFonts w:ascii="Garamond" w:hAnsi="Garamond" w:cstheme="majorBid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sectPr w:rsidR="00BC20D4" w:rsidRPr="00FE71C2" w:rsidSect="005C245E">
      <w:footerReference w:type="default" r:id="rId13"/>
      <w:pgSz w:w="12240" w:h="15840"/>
      <w:pgMar w:top="1260" w:right="1260" w:bottom="1260" w:left="1440" w:header="708" w:footer="708"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509FC3" w14:textId="77777777" w:rsidR="00E073B4" w:rsidRDefault="00E073B4">
      <w:r>
        <w:separator/>
      </w:r>
    </w:p>
  </w:endnote>
  <w:endnote w:type="continuationSeparator" w:id="0">
    <w:p w14:paraId="242693C8" w14:textId="77777777" w:rsidR="00E073B4" w:rsidRDefault="00E07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467497"/>
      <w:docPartObj>
        <w:docPartGallery w:val="Page Numbers (Bottom of Page)"/>
        <w:docPartUnique/>
      </w:docPartObj>
    </w:sdtPr>
    <w:sdtEndPr/>
    <w:sdtContent>
      <w:p w14:paraId="7BCD93C6" w14:textId="36AC17AF" w:rsidR="005C245E" w:rsidRDefault="005C245E">
        <w:pPr>
          <w:pStyle w:val="Footer"/>
          <w:jc w:val="right"/>
        </w:pPr>
        <w:r>
          <w:fldChar w:fldCharType="begin"/>
        </w:r>
        <w:r>
          <w:instrText>PAGE   \* MERGEFORMAT</w:instrText>
        </w:r>
        <w:r>
          <w:fldChar w:fldCharType="separate"/>
        </w:r>
        <w:r>
          <w:t>2</w:t>
        </w:r>
        <w:r>
          <w:fldChar w:fldCharType="end"/>
        </w:r>
      </w:p>
    </w:sdtContent>
  </w:sdt>
  <w:p w14:paraId="06EFD473" w14:textId="77777777" w:rsidR="00744647" w:rsidRDefault="007446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C2C71D" w14:textId="77777777" w:rsidR="00E073B4" w:rsidRDefault="00E073B4">
      <w:r>
        <w:separator/>
      </w:r>
    </w:p>
  </w:footnote>
  <w:footnote w:type="continuationSeparator" w:id="0">
    <w:p w14:paraId="427E2429" w14:textId="77777777" w:rsidR="00E073B4" w:rsidRDefault="00E073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61621C"/>
    <w:multiLevelType w:val="hybridMultilevel"/>
    <w:tmpl w:val="EC68EC30"/>
    <w:lvl w:ilvl="0" w:tplc="2000001B">
      <w:start w:val="1"/>
      <w:numFmt w:val="lowerRoman"/>
      <w:lvlText w:val="%1."/>
      <w:lvlJc w:val="righ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326E75F9"/>
    <w:multiLevelType w:val="multilevel"/>
    <w:tmpl w:val="3954D9F8"/>
    <w:lvl w:ilvl="0">
      <w:start w:val="1"/>
      <w:numFmt w:val="decimal"/>
      <w:lvlText w:val="%1.0"/>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 w15:restartNumberingAfterBreak="0">
    <w:nsid w:val="52FF4CB0"/>
    <w:multiLevelType w:val="hybridMultilevel"/>
    <w:tmpl w:val="1A62645A"/>
    <w:lvl w:ilvl="0" w:tplc="5DF4E8B6">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58C53B4E"/>
    <w:multiLevelType w:val="hybridMultilevel"/>
    <w:tmpl w:val="72F6D1DE"/>
    <w:lvl w:ilvl="0" w:tplc="E9CA9454">
      <w:start w:val="1"/>
      <w:numFmt w:val="bullet"/>
      <w:lvlText w:val="●"/>
      <w:lvlJc w:val="left"/>
      <w:pPr>
        <w:ind w:left="720" w:hanging="360"/>
      </w:pPr>
    </w:lvl>
    <w:lvl w:ilvl="1" w:tplc="EBE40CC0">
      <w:start w:val="1"/>
      <w:numFmt w:val="bullet"/>
      <w:lvlText w:val="○"/>
      <w:lvlJc w:val="left"/>
      <w:pPr>
        <w:ind w:left="1440" w:hanging="360"/>
      </w:pPr>
    </w:lvl>
    <w:lvl w:ilvl="2" w:tplc="5E1A5F26">
      <w:start w:val="1"/>
      <w:numFmt w:val="bullet"/>
      <w:lvlText w:val="■"/>
      <w:lvlJc w:val="left"/>
      <w:pPr>
        <w:ind w:left="2160" w:hanging="360"/>
      </w:pPr>
    </w:lvl>
    <w:lvl w:ilvl="3" w:tplc="9CD29932">
      <w:start w:val="1"/>
      <w:numFmt w:val="bullet"/>
      <w:lvlText w:val="●"/>
      <w:lvlJc w:val="left"/>
      <w:pPr>
        <w:ind w:left="2880" w:hanging="360"/>
      </w:pPr>
    </w:lvl>
    <w:lvl w:ilvl="4" w:tplc="9B082144">
      <w:start w:val="1"/>
      <w:numFmt w:val="bullet"/>
      <w:lvlText w:val="○"/>
      <w:lvlJc w:val="left"/>
      <w:pPr>
        <w:ind w:left="3600" w:hanging="360"/>
      </w:pPr>
    </w:lvl>
    <w:lvl w:ilvl="5" w:tplc="AED48E56">
      <w:start w:val="1"/>
      <w:numFmt w:val="bullet"/>
      <w:lvlText w:val="■"/>
      <w:lvlJc w:val="left"/>
      <w:pPr>
        <w:ind w:left="4320" w:hanging="360"/>
      </w:pPr>
    </w:lvl>
    <w:lvl w:ilvl="6" w:tplc="24EE2F5E">
      <w:start w:val="1"/>
      <w:numFmt w:val="bullet"/>
      <w:lvlText w:val="●"/>
      <w:lvlJc w:val="left"/>
      <w:pPr>
        <w:ind w:left="5040" w:hanging="360"/>
      </w:pPr>
    </w:lvl>
    <w:lvl w:ilvl="7" w:tplc="9F4461E2">
      <w:start w:val="1"/>
      <w:numFmt w:val="bullet"/>
      <w:lvlText w:val="●"/>
      <w:lvlJc w:val="left"/>
      <w:pPr>
        <w:ind w:left="5760" w:hanging="360"/>
      </w:pPr>
    </w:lvl>
    <w:lvl w:ilvl="8" w:tplc="8E3E5D3A">
      <w:start w:val="1"/>
      <w:numFmt w:val="bullet"/>
      <w:lvlText w:val="●"/>
      <w:lvlJc w:val="left"/>
      <w:pPr>
        <w:ind w:left="6480" w:hanging="360"/>
      </w:pPr>
    </w:lvl>
  </w:abstractNum>
  <w:num w:numId="1" w16cid:durableId="609355931">
    <w:abstractNumId w:val="3"/>
    <w:lvlOverride w:ilvl="0">
      <w:startOverride w:val="1"/>
    </w:lvlOverride>
  </w:num>
  <w:num w:numId="2" w16cid:durableId="623465955">
    <w:abstractNumId w:val="2"/>
  </w:num>
  <w:num w:numId="3" w16cid:durableId="1044719405">
    <w:abstractNumId w:val="1"/>
  </w:num>
  <w:num w:numId="4" w16cid:durableId="14213703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9"/>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ull name Leke PhD Copy&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2xddf5sta2s8eawwzpx95xswd209z29spx&quot;&gt;PhDThesisMy EndNote Library&lt;record-ids&gt;&lt;item&gt;15&lt;/item&gt;&lt;item&gt;101&lt;/item&gt;&lt;item&gt;175&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9&lt;/item&gt;&lt;item&gt;420&lt;/item&gt;&lt;item&gt;421&lt;/item&gt;&lt;item&gt;422&lt;/item&gt;&lt;item&gt;423&lt;/item&gt;&lt;item&gt;424&lt;/item&gt;&lt;item&gt;425&lt;/item&gt;&lt;item&gt;426&lt;/item&gt;&lt;item&gt;427&lt;/item&gt;&lt;item&gt;428&lt;/item&gt;&lt;item&gt;433&lt;/item&gt;&lt;item&gt;434&lt;/item&gt;&lt;item&gt;435&lt;/item&gt;&lt;item&gt;436&lt;/item&gt;&lt;item&gt;437&lt;/item&gt;&lt;item&gt;438&lt;/item&gt;&lt;item&gt;439&lt;/item&gt;&lt;item&gt;440&lt;/item&gt;&lt;item&gt;441&lt;/item&gt;&lt;item&gt;442&lt;/item&gt;&lt;item&gt;443&lt;/item&gt;&lt;item&gt;444&lt;/item&gt;&lt;item&gt;445&lt;/item&gt;&lt;item&gt;448&lt;/item&gt;&lt;item&gt;449&lt;/item&gt;&lt;item&gt;450&lt;/item&gt;&lt;item&gt;451&lt;/item&gt;&lt;item&gt;453&lt;/item&gt;&lt;item&gt;454&lt;/item&gt;&lt;item&gt;455&lt;/item&gt;&lt;item&gt;456&lt;/item&gt;&lt;item&gt;457&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record-ids&gt;&lt;/item&gt;&lt;/Libraries&gt;"/>
  </w:docVars>
  <w:rsids>
    <w:rsidRoot w:val="00BC20D4"/>
    <w:rsid w:val="00000ACE"/>
    <w:rsid w:val="000013DB"/>
    <w:rsid w:val="00002197"/>
    <w:rsid w:val="00002796"/>
    <w:rsid w:val="00002BF1"/>
    <w:rsid w:val="00002CFA"/>
    <w:rsid w:val="00002E13"/>
    <w:rsid w:val="00003254"/>
    <w:rsid w:val="000041AF"/>
    <w:rsid w:val="00005093"/>
    <w:rsid w:val="00005B88"/>
    <w:rsid w:val="00006454"/>
    <w:rsid w:val="00006D56"/>
    <w:rsid w:val="000074FB"/>
    <w:rsid w:val="00007749"/>
    <w:rsid w:val="00010E74"/>
    <w:rsid w:val="0001260A"/>
    <w:rsid w:val="000132BF"/>
    <w:rsid w:val="0001365D"/>
    <w:rsid w:val="00013C76"/>
    <w:rsid w:val="00014603"/>
    <w:rsid w:val="00015A0D"/>
    <w:rsid w:val="00015F38"/>
    <w:rsid w:val="00016741"/>
    <w:rsid w:val="00017FB5"/>
    <w:rsid w:val="00020ADF"/>
    <w:rsid w:val="00020BC4"/>
    <w:rsid w:val="0002288B"/>
    <w:rsid w:val="00022FE0"/>
    <w:rsid w:val="0002392A"/>
    <w:rsid w:val="00023DA4"/>
    <w:rsid w:val="00023F0C"/>
    <w:rsid w:val="00027026"/>
    <w:rsid w:val="000278E8"/>
    <w:rsid w:val="00030B81"/>
    <w:rsid w:val="000316A3"/>
    <w:rsid w:val="000317EF"/>
    <w:rsid w:val="00031DF8"/>
    <w:rsid w:val="00031E8B"/>
    <w:rsid w:val="00032905"/>
    <w:rsid w:val="00032CE9"/>
    <w:rsid w:val="00032ED7"/>
    <w:rsid w:val="00034475"/>
    <w:rsid w:val="000348DD"/>
    <w:rsid w:val="00034E31"/>
    <w:rsid w:val="00036247"/>
    <w:rsid w:val="000375F5"/>
    <w:rsid w:val="000376DC"/>
    <w:rsid w:val="00037EF8"/>
    <w:rsid w:val="00040357"/>
    <w:rsid w:val="00040E42"/>
    <w:rsid w:val="000425F3"/>
    <w:rsid w:val="0004303A"/>
    <w:rsid w:val="00043466"/>
    <w:rsid w:val="000445D9"/>
    <w:rsid w:val="0004571F"/>
    <w:rsid w:val="00045F24"/>
    <w:rsid w:val="00046347"/>
    <w:rsid w:val="00046BD1"/>
    <w:rsid w:val="00046DD0"/>
    <w:rsid w:val="000513F6"/>
    <w:rsid w:val="0005258C"/>
    <w:rsid w:val="00052F9D"/>
    <w:rsid w:val="000534E2"/>
    <w:rsid w:val="000538B2"/>
    <w:rsid w:val="00055240"/>
    <w:rsid w:val="000553D5"/>
    <w:rsid w:val="00056E8C"/>
    <w:rsid w:val="0005752F"/>
    <w:rsid w:val="000604BD"/>
    <w:rsid w:val="00061199"/>
    <w:rsid w:val="00063BBB"/>
    <w:rsid w:val="000642E9"/>
    <w:rsid w:val="00064A42"/>
    <w:rsid w:val="00064B1E"/>
    <w:rsid w:val="00066DF1"/>
    <w:rsid w:val="00070CE7"/>
    <w:rsid w:val="0007183C"/>
    <w:rsid w:val="00071A78"/>
    <w:rsid w:val="00071F59"/>
    <w:rsid w:val="00072F83"/>
    <w:rsid w:val="00073507"/>
    <w:rsid w:val="00073610"/>
    <w:rsid w:val="00074520"/>
    <w:rsid w:val="00074522"/>
    <w:rsid w:val="00075975"/>
    <w:rsid w:val="00076187"/>
    <w:rsid w:val="00077512"/>
    <w:rsid w:val="00077BA6"/>
    <w:rsid w:val="00077D7A"/>
    <w:rsid w:val="00080CC6"/>
    <w:rsid w:val="00080DD7"/>
    <w:rsid w:val="00081CB5"/>
    <w:rsid w:val="00082514"/>
    <w:rsid w:val="00082E72"/>
    <w:rsid w:val="00083023"/>
    <w:rsid w:val="000834BC"/>
    <w:rsid w:val="00083893"/>
    <w:rsid w:val="0008450F"/>
    <w:rsid w:val="000846D3"/>
    <w:rsid w:val="000853AA"/>
    <w:rsid w:val="00085998"/>
    <w:rsid w:val="0008624F"/>
    <w:rsid w:val="0008626A"/>
    <w:rsid w:val="00086310"/>
    <w:rsid w:val="00087D89"/>
    <w:rsid w:val="00091223"/>
    <w:rsid w:val="00091646"/>
    <w:rsid w:val="00091E8B"/>
    <w:rsid w:val="00092FE0"/>
    <w:rsid w:val="00093CB4"/>
    <w:rsid w:val="00094209"/>
    <w:rsid w:val="00094917"/>
    <w:rsid w:val="00094F98"/>
    <w:rsid w:val="00095F05"/>
    <w:rsid w:val="0009781C"/>
    <w:rsid w:val="000A014D"/>
    <w:rsid w:val="000A15DB"/>
    <w:rsid w:val="000A16BE"/>
    <w:rsid w:val="000A3251"/>
    <w:rsid w:val="000A39F4"/>
    <w:rsid w:val="000A3A07"/>
    <w:rsid w:val="000A4947"/>
    <w:rsid w:val="000A4B32"/>
    <w:rsid w:val="000A5182"/>
    <w:rsid w:val="000A55D4"/>
    <w:rsid w:val="000A5BEF"/>
    <w:rsid w:val="000A5D58"/>
    <w:rsid w:val="000A6846"/>
    <w:rsid w:val="000B1E7E"/>
    <w:rsid w:val="000B359D"/>
    <w:rsid w:val="000B4A3B"/>
    <w:rsid w:val="000B53CF"/>
    <w:rsid w:val="000B5F8D"/>
    <w:rsid w:val="000C0541"/>
    <w:rsid w:val="000C2067"/>
    <w:rsid w:val="000C2C3B"/>
    <w:rsid w:val="000C2C97"/>
    <w:rsid w:val="000C34A1"/>
    <w:rsid w:val="000C5274"/>
    <w:rsid w:val="000C5B88"/>
    <w:rsid w:val="000C5C79"/>
    <w:rsid w:val="000C6554"/>
    <w:rsid w:val="000D0166"/>
    <w:rsid w:val="000D05E4"/>
    <w:rsid w:val="000D0828"/>
    <w:rsid w:val="000D13C9"/>
    <w:rsid w:val="000D1B25"/>
    <w:rsid w:val="000D24C6"/>
    <w:rsid w:val="000D2A6D"/>
    <w:rsid w:val="000D3160"/>
    <w:rsid w:val="000D3670"/>
    <w:rsid w:val="000D3A4B"/>
    <w:rsid w:val="000D41BB"/>
    <w:rsid w:val="000D57AB"/>
    <w:rsid w:val="000D6114"/>
    <w:rsid w:val="000D66BC"/>
    <w:rsid w:val="000D71A7"/>
    <w:rsid w:val="000D739C"/>
    <w:rsid w:val="000D7529"/>
    <w:rsid w:val="000E08EC"/>
    <w:rsid w:val="000E09C4"/>
    <w:rsid w:val="000E0E7B"/>
    <w:rsid w:val="000E101B"/>
    <w:rsid w:val="000E185A"/>
    <w:rsid w:val="000E3020"/>
    <w:rsid w:val="000E31A1"/>
    <w:rsid w:val="000E3470"/>
    <w:rsid w:val="000E65AE"/>
    <w:rsid w:val="000E6779"/>
    <w:rsid w:val="000E69BE"/>
    <w:rsid w:val="000E7E67"/>
    <w:rsid w:val="000F0AAF"/>
    <w:rsid w:val="000F0FCB"/>
    <w:rsid w:val="000F13B6"/>
    <w:rsid w:val="000F147C"/>
    <w:rsid w:val="000F20BC"/>
    <w:rsid w:val="000F253D"/>
    <w:rsid w:val="000F25BF"/>
    <w:rsid w:val="000F2652"/>
    <w:rsid w:val="000F2836"/>
    <w:rsid w:val="000F2D05"/>
    <w:rsid w:val="000F30D2"/>
    <w:rsid w:val="000F3986"/>
    <w:rsid w:val="000F3A5E"/>
    <w:rsid w:val="000F3CED"/>
    <w:rsid w:val="000F3E6B"/>
    <w:rsid w:val="000F5AFF"/>
    <w:rsid w:val="000F5B74"/>
    <w:rsid w:val="000F5BCE"/>
    <w:rsid w:val="000F6C4F"/>
    <w:rsid w:val="000F6F28"/>
    <w:rsid w:val="000F7865"/>
    <w:rsid w:val="00101A6E"/>
    <w:rsid w:val="0010218A"/>
    <w:rsid w:val="001021A0"/>
    <w:rsid w:val="001024C0"/>
    <w:rsid w:val="0010266F"/>
    <w:rsid w:val="00105254"/>
    <w:rsid w:val="001055BE"/>
    <w:rsid w:val="00107507"/>
    <w:rsid w:val="00110482"/>
    <w:rsid w:val="0011087C"/>
    <w:rsid w:val="00110A7F"/>
    <w:rsid w:val="00111EDA"/>
    <w:rsid w:val="00113320"/>
    <w:rsid w:val="00113F7E"/>
    <w:rsid w:val="00114B15"/>
    <w:rsid w:val="0011507E"/>
    <w:rsid w:val="00115D2C"/>
    <w:rsid w:val="00116014"/>
    <w:rsid w:val="00116F1D"/>
    <w:rsid w:val="00117600"/>
    <w:rsid w:val="00117EE2"/>
    <w:rsid w:val="00117FCE"/>
    <w:rsid w:val="00121ABC"/>
    <w:rsid w:val="00122028"/>
    <w:rsid w:val="001222CD"/>
    <w:rsid w:val="0012260C"/>
    <w:rsid w:val="00124047"/>
    <w:rsid w:val="001250E4"/>
    <w:rsid w:val="00125545"/>
    <w:rsid w:val="00126DDD"/>
    <w:rsid w:val="001307EA"/>
    <w:rsid w:val="001321C8"/>
    <w:rsid w:val="00132CDC"/>
    <w:rsid w:val="0013437C"/>
    <w:rsid w:val="00134458"/>
    <w:rsid w:val="001368A3"/>
    <w:rsid w:val="00140D05"/>
    <w:rsid w:val="00142ECB"/>
    <w:rsid w:val="00142EE7"/>
    <w:rsid w:val="001436E9"/>
    <w:rsid w:val="00143CEA"/>
    <w:rsid w:val="00145051"/>
    <w:rsid w:val="00147285"/>
    <w:rsid w:val="001477EA"/>
    <w:rsid w:val="00147A65"/>
    <w:rsid w:val="00153083"/>
    <w:rsid w:val="00153D50"/>
    <w:rsid w:val="00154066"/>
    <w:rsid w:val="00155E70"/>
    <w:rsid w:val="00157964"/>
    <w:rsid w:val="00162931"/>
    <w:rsid w:val="0016296E"/>
    <w:rsid w:val="0016444C"/>
    <w:rsid w:val="00164C17"/>
    <w:rsid w:val="00164F99"/>
    <w:rsid w:val="00165B20"/>
    <w:rsid w:val="00167D75"/>
    <w:rsid w:val="00170659"/>
    <w:rsid w:val="001718C4"/>
    <w:rsid w:val="00171C52"/>
    <w:rsid w:val="00171FE1"/>
    <w:rsid w:val="00176455"/>
    <w:rsid w:val="001770A9"/>
    <w:rsid w:val="00177786"/>
    <w:rsid w:val="00177B4F"/>
    <w:rsid w:val="00177C94"/>
    <w:rsid w:val="0018006C"/>
    <w:rsid w:val="001810FC"/>
    <w:rsid w:val="00181349"/>
    <w:rsid w:val="0018237A"/>
    <w:rsid w:val="0018243F"/>
    <w:rsid w:val="00182900"/>
    <w:rsid w:val="00184992"/>
    <w:rsid w:val="00184A74"/>
    <w:rsid w:val="00187869"/>
    <w:rsid w:val="00187E7C"/>
    <w:rsid w:val="00190B05"/>
    <w:rsid w:val="00190C43"/>
    <w:rsid w:val="00190EA0"/>
    <w:rsid w:val="001917B9"/>
    <w:rsid w:val="00191BA5"/>
    <w:rsid w:val="00191BF3"/>
    <w:rsid w:val="001921F0"/>
    <w:rsid w:val="00192323"/>
    <w:rsid w:val="00192917"/>
    <w:rsid w:val="0019396B"/>
    <w:rsid w:val="00193AB3"/>
    <w:rsid w:val="001944DC"/>
    <w:rsid w:val="00194BC5"/>
    <w:rsid w:val="00194C0E"/>
    <w:rsid w:val="001968A6"/>
    <w:rsid w:val="00196E27"/>
    <w:rsid w:val="001A0E7B"/>
    <w:rsid w:val="001A20A9"/>
    <w:rsid w:val="001A327A"/>
    <w:rsid w:val="001A4903"/>
    <w:rsid w:val="001A635A"/>
    <w:rsid w:val="001A6360"/>
    <w:rsid w:val="001A6B2D"/>
    <w:rsid w:val="001A6C5C"/>
    <w:rsid w:val="001A7028"/>
    <w:rsid w:val="001B04FA"/>
    <w:rsid w:val="001B098E"/>
    <w:rsid w:val="001B19BB"/>
    <w:rsid w:val="001B1B20"/>
    <w:rsid w:val="001B2F2F"/>
    <w:rsid w:val="001B33D5"/>
    <w:rsid w:val="001B383D"/>
    <w:rsid w:val="001B46DF"/>
    <w:rsid w:val="001B4719"/>
    <w:rsid w:val="001B4ADD"/>
    <w:rsid w:val="001B520E"/>
    <w:rsid w:val="001B5E40"/>
    <w:rsid w:val="001B6065"/>
    <w:rsid w:val="001B6125"/>
    <w:rsid w:val="001B6271"/>
    <w:rsid w:val="001B6433"/>
    <w:rsid w:val="001B6DB4"/>
    <w:rsid w:val="001C0809"/>
    <w:rsid w:val="001C105C"/>
    <w:rsid w:val="001C1076"/>
    <w:rsid w:val="001C192D"/>
    <w:rsid w:val="001C26D2"/>
    <w:rsid w:val="001C29D4"/>
    <w:rsid w:val="001C3751"/>
    <w:rsid w:val="001C4589"/>
    <w:rsid w:val="001C4AE6"/>
    <w:rsid w:val="001C4C6C"/>
    <w:rsid w:val="001C5207"/>
    <w:rsid w:val="001C6C82"/>
    <w:rsid w:val="001C7573"/>
    <w:rsid w:val="001C7D9D"/>
    <w:rsid w:val="001D000A"/>
    <w:rsid w:val="001D1387"/>
    <w:rsid w:val="001D1ED2"/>
    <w:rsid w:val="001D25E4"/>
    <w:rsid w:val="001D2754"/>
    <w:rsid w:val="001D41F0"/>
    <w:rsid w:val="001D54DB"/>
    <w:rsid w:val="001D6AFD"/>
    <w:rsid w:val="001D6CEE"/>
    <w:rsid w:val="001D7D5E"/>
    <w:rsid w:val="001E01BB"/>
    <w:rsid w:val="001E05F0"/>
    <w:rsid w:val="001E06B4"/>
    <w:rsid w:val="001E075B"/>
    <w:rsid w:val="001E1AC0"/>
    <w:rsid w:val="001E23E5"/>
    <w:rsid w:val="001E26CB"/>
    <w:rsid w:val="001E3C1B"/>
    <w:rsid w:val="001E3F62"/>
    <w:rsid w:val="001E424B"/>
    <w:rsid w:val="001E5332"/>
    <w:rsid w:val="001E707B"/>
    <w:rsid w:val="001F01B8"/>
    <w:rsid w:val="001F14A7"/>
    <w:rsid w:val="001F233A"/>
    <w:rsid w:val="001F2809"/>
    <w:rsid w:val="001F2EF6"/>
    <w:rsid w:val="001F36D2"/>
    <w:rsid w:val="001F383F"/>
    <w:rsid w:val="001F4BD7"/>
    <w:rsid w:val="001F4D45"/>
    <w:rsid w:val="001F5688"/>
    <w:rsid w:val="001F5949"/>
    <w:rsid w:val="001F6128"/>
    <w:rsid w:val="001F6977"/>
    <w:rsid w:val="001F7257"/>
    <w:rsid w:val="001F7C1B"/>
    <w:rsid w:val="00200A50"/>
    <w:rsid w:val="002023FF"/>
    <w:rsid w:val="00202549"/>
    <w:rsid w:val="00202811"/>
    <w:rsid w:val="0020315F"/>
    <w:rsid w:val="00203A1D"/>
    <w:rsid w:val="00203A3D"/>
    <w:rsid w:val="00203F59"/>
    <w:rsid w:val="002040FF"/>
    <w:rsid w:val="0020556A"/>
    <w:rsid w:val="00205CD3"/>
    <w:rsid w:val="00206619"/>
    <w:rsid w:val="00206FED"/>
    <w:rsid w:val="0020780C"/>
    <w:rsid w:val="00210D58"/>
    <w:rsid w:val="00211253"/>
    <w:rsid w:val="002113E0"/>
    <w:rsid w:val="00211ACA"/>
    <w:rsid w:val="00211EC7"/>
    <w:rsid w:val="00212062"/>
    <w:rsid w:val="00212A7E"/>
    <w:rsid w:val="0021427F"/>
    <w:rsid w:val="00215493"/>
    <w:rsid w:val="00215D8B"/>
    <w:rsid w:val="00215FBC"/>
    <w:rsid w:val="00216013"/>
    <w:rsid w:val="00216E7E"/>
    <w:rsid w:val="00217091"/>
    <w:rsid w:val="00217466"/>
    <w:rsid w:val="00217950"/>
    <w:rsid w:val="0022021D"/>
    <w:rsid w:val="00222C2D"/>
    <w:rsid w:val="00224074"/>
    <w:rsid w:val="00224220"/>
    <w:rsid w:val="0022463E"/>
    <w:rsid w:val="002257BB"/>
    <w:rsid w:val="00225D9D"/>
    <w:rsid w:val="002260DE"/>
    <w:rsid w:val="00226911"/>
    <w:rsid w:val="00227102"/>
    <w:rsid w:val="00227763"/>
    <w:rsid w:val="002277ED"/>
    <w:rsid w:val="002279C3"/>
    <w:rsid w:val="00227AC7"/>
    <w:rsid w:val="00227C2E"/>
    <w:rsid w:val="002304D5"/>
    <w:rsid w:val="002305FE"/>
    <w:rsid w:val="002326DE"/>
    <w:rsid w:val="00233FF3"/>
    <w:rsid w:val="002354E5"/>
    <w:rsid w:val="00236282"/>
    <w:rsid w:val="00236421"/>
    <w:rsid w:val="002372EA"/>
    <w:rsid w:val="00240229"/>
    <w:rsid w:val="0024076E"/>
    <w:rsid w:val="002407D8"/>
    <w:rsid w:val="00240AEF"/>
    <w:rsid w:val="00240C4F"/>
    <w:rsid w:val="00241696"/>
    <w:rsid w:val="00242A6C"/>
    <w:rsid w:val="00242AFF"/>
    <w:rsid w:val="00242BBE"/>
    <w:rsid w:val="00244148"/>
    <w:rsid w:val="00244A4E"/>
    <w:rsid w:val="00244DCB"/>
    <w:rsid w:val="00244F7C"/>
    <w:rsid w:val="002454A0"/>
    <w:rsid w:val="00245A79"/>
    <w:rsid w:val="00245CC5"/>
    <w:rsid w:val="00250985"/>
    <w:rsid w:val="002509A0"/>
    <w:rsid w:val="0025236E"/>
    <w:rsid w:val="00253795"/>
    <w:rsid w:val="00253DD8"/>
    <w:rsid w:val="0025424E"/>
    <w:rsid w:val="002546EF"/>
    <w:rsid w:val="00255FDD"/>
    <w:rsid w:val="0025617A"/>
    <w:rsid w:val="00256831"/>
    <w:rsid w:val="00256C56"/>
    <w:rsid w:val="00257730"/>
    <w:rsid w:val="002600EE"/>
    <w:rsid w:val="00260B11"/>
    <w:rsid w:val="00260DAA"/>
    <w:rsid w:val="00261702"/>
    <w:rsid w:val="00261951"/>
    <w:rsid w:val="00261C86"/>
    <w:rsid w:val="00262113"/>
    <w:rsid w:val="00262254"/>
    <w:rsid w:val="0026242C"/>
    <w:rsid w:val="00264192"/>
    <w:rsid w:val="00264E2B"/>
    <w:rsid w:val="0026513C"/>
    <w:rsid w:val="00265F9F"/>
    <w:rsid w:val="002667D1"/>
    <w:rsid w:val="002672AB"/>
    <w:rsid w:val="00270413"/>
    <w:rsid w:val="0027088D"/>
    <w:rsid w:val="002718E0"/>
    <w:rsid w:val="00273064"/>
    <w:rsid w:val="002736CE"/>
    <w:rsid w:val="00273EFC"/>
    <w:rsid w:val="002741D8"/>
    <w:rsid w:val="0027537D"/>
    <w:rsid w:val="002753F9"/>
    <w:rsid w:val="002754DC"/>
    <w:rsid w:val="00275657"/>
    <w:rsid w:val="0028216F"/>
    <w:rsid w:val="00284B3C"/>
    <w:rsid w:val="0028588F"/>
    <w:rsid w:val="00285B1F"/>
    <w:rsid w:val="00286CCD"/>
    <w:rsid w:val="002870A6"/>
    <w:rsid w:val="0028767E"/>
    <w:rsid w:val="002876DF"/>
    <w:rsid w:val="00287D80"/>
    <w:rsid w:val="002915E6"/>
    <w:rsid w:val="002917E2"/>
    <w:rsid w:val="00291B0D"/>
    <w:rsid w:val="002925BC"/>
    <w:rsid w:val="002932D4"/>
    <w:rsid w:val="00293393"/>
    <w:rsid w:val="00293EAC"/>
    <w:rsid w:val="00293F2C"/>
    <w:rsid w:val="002953DD"/>
    <w:rsid w:val="00295912"/>
    <w:rsid w:val="00295C95"/>
    <w:rsid w:val="002964BD"/>
    <w:rsid w:val="00296F3A"/>
    <w:rsid w:val="0029726F"/>
    <w:rsid w:val="002A15D8"/>
    <w:rsid w:val="002A16D3"/>
    <w:rsid w:val="002A2DF2"/>
    <w:rsid w:val="002A4522"/>
    <w:rsid w:val="002A4F07"/>
    <w:rsid w:val="002A5367"/>
    <w:rsid w:val="002A5700"/>
    <w:rsid w:val="002A63A2"/>
    <w:rsid w:val="002A7A0E"/>
    <w:rsid w:val="002B001C"/>
    <w:rsid w:val="002B03DF"/>
    <w:rsid w:val="002B11A4"/>
    <w:rsid w:val="002B152E"/>
    <w:rsid w:val="002B1537"/>
    <w:rsid w:val="002B2956"/>
    <w:rsid w:val="002B297F"/>
    <w:rsid w:val="002B55F6"/>
    <w:rsid w:val="002B5628"/>
    <w:rsid w:val="002B6C4E"/>
    <w:rsid w:val="002C00D5"/>
    <w:rsid w:val="002C0E96"/>
    <w:rsid w:val="002C2571"/>
    <w:rsid w:val="002C2B74"/>
    <w:rsid w:val="002C34E9"/>
    <w:rsid w:val="002C4624"/>
    <w:rsid w:val="002C485B"/>
    <w:rsid w:val="002C49FD"/>
    <w:rsid w:val="002C5233"/>
    <w:rsid w:val="002C59DF"/>
    <w:rsid w:val="002C6055"/>
    <w:rsid w:val="002C64DB"/>
    <w:rsid w:val="002C64F0"/>
    <w:rsid w:val="002C6E6B"/>
    <w:rsid w:val="002D09C2"/>
    <w:rsid w:val="002D220A"/>
    <w:rsid w:val="002D2B75"/>
    <w:rsid w:val="002D2C95"/>
    <w:rsid w:val="002D3F59"/>
    <w:rsid w:val="002D48D2"/>
    <w:rsid w:val="002D4A52"/>
    <w:rsid w:val="002D4B93"/>
    <w:rsid w:val="002D4BC3"/>
    <w:rsid w:val="002D4EB9"/>
    <w:rsid w:val="002D5E1C"/>
    <w:rsid w:val="002D6997"/>
    <w:rsid w:val="002D74D4"/>
    <w:rsid w:val="002D7E88"/>
    <w:rsid w:val="002E082B"/>
    <w:rsid w:val="002E0A02"/>
    <w:rsid w:val="002E1D03"/>
    <w:rsid w:val="002E228F"/>
    <w:rsid w:val="002E2A0A"/>
    <w:rsid w:val="002E4594"/>
    <w:rsid w:val="002E4688"/>
    <w:rsid w:val="002E4B62"/>
    <w:rsid w:val="002E502E"/>
    <w:rsid w:val="002E6489"/>
    <w:rsid w:val="002E6549"/>
    <w:rsid w:val="002E7A14"/>
    <w:rsid w:val="002E7BD2"/>
    <w:rsid w:val="002F062B"/>
    <w:rsid w:val="002F124B"/>
    <w:rsid w:val="002F1D7D"/>
    <w:rsid w:val="002F1F21"/>
    <w:rsid w:val="002F249F"/>
    <w:rsid w:val="002F25CB"/>
    <w:rsid w:val="002F305F"/>
    <w:rsid w:val="002F4942"/>
    <w:rsid w:val="002F5996"/>
    <w:rsid w:val="002F5CB3"/>
    <w:rsid w:val="002F658D"/>
    <w:rsid w:val="002F7794"/>
    <w:rsid w:val="00300CF3"/>
    <w:rsid w:val="00300E98"/>
    <w:rsid w:val="00301BDE"/>
    <w:rsid w:val="00301C4B"/>
    <w:rsid w:val="00302A2D"/>
    <w:rsid w:val="00302B9F"/>
    <w:rsid w:val="003107F1"/>
    <w:rsid w:val="00310F2A"/>
    <w:rsid w:val="003111B8"/>
    <w:rsid w:val="003121FA"/>
    <w:rsid w:val="00312EC8"/>
    <w:rsid w:val="003137EE"/>
    <w:rsid w:val="003152AE"/>
    <w:rsid w:val="00315D39"/>
    <w:rsid w:val="00315F35"/>
    <w:rsid w:val="003165A6"/>
    <w:rsid w:val="00316C97"/>
    <w:rsid w:val="00316E12"/>
    <w:rsid w:val="003173B1"/>
    <w:rsid w:val="00317C26"/>
    <w:rsid w:val="0032101E"/>
    <w:rsid w:val="00321CA7"/>
    <w:rsid w:val="00322E5E"/>
    <w:rsid w:val="00324A6C"/>
    <w:rsid w:val="00324D84"/>
    <w:rsid w:val="0032575E"/>
    <w:rsid w:val="0032578A"/>
    <w:rsid w:val="0032661D"/>
    <w:rsid w:val="0033010D"/>
    <w:rsid w:val="00330F8F"/>
    <w:rsid w:val="003311B1"/>
    <w:rsid w:val="003318B9"/>
    <w:rsid w:val="003320E5"/>
    <w:rsid w:val="003323A5"/>
    <w:rsid w:val="003324BA"/>
    <w:rsid w:val="00332B1D"/>
    <w:rsid w:val="0033311C"/>
    <w:rsid w:val="00333356"/>
    <w:rsid w:val="00333B5D"/>
    <w:rsid w:val="00333EF0"/>
    <w:rsid w:val="00335553"/>
    <w:rsid w:val="003356CE"/>
    <w:rsid w:val="00336494"/>
    <w:rsid w:val="00337369"/>
    <w:rsid w:val="00337A02"/>
    <w:rsid w:val="00337F71"/>
    <w:rsid w:val="00340100"/>
    <w:rsid w:val="003410A4"/>
    <w:rsid w:val="00341A4E"/>
    <w:rsid w:val="00343150"/>
    <w:rsid w:val="0034377C"/>
    <w:rsid w:val="00344093"/>
    <w:rsid w:val="00344F0B"/>
    <w:rsid w:val="00345E39"/>
    <w:rsid w:val="0034711D"/>
    <w:rsid w:val="0035208F"/>
    <w:rsid w:val="0035243A"/>
    <w:rsid w:val="00352E18"/>
    <w:rsid w:val="00353361"/>
    <w:rsid w:val="00353F82"/>
    <w:rsid w:val="0035456A"/>
    <w:rsid w:val="00354D36"/>
    <w:rsid w:val="003556CC"/>
    <w:rsid w:val="00355954"/>
    <w:rsid w:val="00355E3C"/>
    <w:rsid w:val="003567F3"/>
    <w:rsid w:val="00360951"/>
    <w:rsid w:val="00362589"/>
    <w:rsid w:val="00363933"/>
    <w:rsid w:val="00363DB0"/>
    <w:rsid w:val="003647B1"/>
    <w:rsid w:val="0036522C"/>
    <w:rsid w:val="003702AF"/>
    <w:rsid w:val="00370B5E"/>
    <w:rsid w:val="003714BF"/>
    <w:rsid w:val="003721ED"/>
    <w:rsid w:val="00372967"/>
    <w:rsid w:val="00372BCC"/>
    <w:rsid w:val="00373869"/>
    <w:rsid w:val="003745FD"/>
    <w:rsid w:val="0037467B"/>
    <w:rsid w:val="00374904"/>
    <w:rsid w:val="00376592"/>
    <w:rsid w:val="00376A21"/>
    <w:rsid w:val="00376C95"/>
    <w:rsid w:val="00376ED8"/>
    <w:rsid w:val="0038012B"/>
    <w:rsid w:val="003826AF"/>
    <w:rsid w:val="003827FE"/>
    <w:rsid w:val="00383A52"/>
    <w:rsid w:val="00383F14"/>
    <w:rsid w:val="00384217"/>
    <w:rsid w:val="003869B0"/>
    <w:rsid w:val="00386D25"/>
    <w:rsid w:val="00386D9A"/>
    <w:rsid w:val="00390291"/>
    <w:rsid w:val="00390C38"/>
    <w:rsid w:val="00391EEC"/>
    <w:rsid w:val="00392A3A"/>
    <w:rsid w:val="00393251"/>
    <w:rsid w:val="0039358F"/>
    <w:rsid w:val="00393934"/>
    <w:rsid w:val="00393B4A"/>
    <w:rsid w:val="00393DE2"/>
    <w:rsid w:val="0039423D"/>
    <w:rsid w:val="0039429B"/>
    <w:rsid w:val="003969F4"/>
    <w:rsid w:val="00397364"/>
    <w:rsid w:val="003A0798"/>
    <w:rsid w:val="003A085C"/>
    <w:rsid w:val="003A163B"/>
    <w:rsid w:val="003A1FB4"/>
    <w:rsid w:val="003A258D"/>
    <w:rsid w:val="003A2BA9"/>
    <w:rsid w:val="003A2F06"/>
    <w:rsid w:val="003A3C46"/>
    <w:rsid w:val="003A3D9A"/>
    <w:rsid w:val="003A4122"/>
    <w:rsid w:val="003A4702"/>
    <w:rsid w:val="003A4B24"/>
    <w:rsid w:val="003A5EB0"/>
    <w:rsid w:val="003A635D"/>
    <w:rsid w:val="003A6531"/>
    <w:rsid w:val="003A7FBD"/>
    <w:rsid w:val="003B06E8"/>
    <w:rsid w:val="003B3460"/>
    <w:rsid w:val="003B414B"/>
    <w:rsid w:val="003B420E"/>
    <w:rsid w:val="003B5254"/>
    <w:rsid w:val="003B7323"/>
    <w:rsid w:val="003C090B"/>
    <w:rsid w:val="003C1DB7"/>
    <w:rsid w:val="003C285F"/>
    <w:rsid w:val="003C2F4A"/>
    <w:rsid w:val="003C4DFC"/>
    <w:rsid w:val="003C4F03"/>
    <w:rsid w:val="003C6485"/>
    <w:rsid w:val="003C65D6"/>
    <w:rsid w:val="003C6815"/>
    <w:rsid w:val="003C6AB0"/>
    <w:rsid w:val="003C6B0B"/>
    <w:rsid w:val="003C6D11"/>
    <w:rsid w:val="003C72A7"/>
    <w:rsid w:val="003D032C"/>
    <w:rsid w:val="003D03D2"/>
    <w:rsid w:val="003D04DC"/>
    <w:rsid w:val="003D16E2"/>
    <w:rsid w:val="003D1CD7"/>
    <w:rsid w:val="003D1EB6"/>
    <w:rsid w:val="003D2419"/>
    <w:rsid w:val="003D252F"/>
    <w:rsid w:val="003D25C2"/>
    <w:rsid w:val="003D2C76"/>
    <w:rsid w:val="003D3C84"/>
    <w:rsid w:val="003D3CB3"/>
    <w:rsid w:val="003D6B97"/>
    <w:rsid w:val="003D70B5"/>
    <w:rsid w:val="003D7FDB"/>
    <w:rsid w:val="003E11EB"/>
    <w:rsid w:val="003E1C61"/>
    <w:rsid w:val="003E2A97"/>
    <w:rsid w:val="003E3356"/>
    <w:rsid w:val="003E3EE0"/>
    <w:rsid w:val="003E47DF"/>
    <w:rsid w:val="003E4CD9"/>
    <w:rsid w:val="003E5D72"/>
    <w:rsid w:val="003E63DC"/>
    <w:rsid w:val="003E65BC"/>
    <w:rsid w:val="003E6D1D"/>
    <w:rsid w:val="003E78BC"/>
    <w:rsid w:val="003F0645"/>
    <w:rsid w:val="003F0E18"/>
    <w:rsid w:val="003F14A6"/>
    <w:rsid w:val="003F163A"/>
    <w:rsid w:val="003F1F59"/>
    <w:rsid w:val="003F200E"/>
    <w:rsid w:val="003F5181"/>
    <w:rsid w:val="003F547D"/>
    <w:rsid w:val="003F5A3D"/>
    <w:rsid w:val="003F6A35"/>
    <w:rsid w:val="004004B1"/>
    <w:rsid w:val="0040115A"/>
    <w:rsid w:val="004012B5"/>
    <w:rsid w:val="004017D6"/>
    <w:rsid w:val="00401807"/>
    <w:rsid w:val="00401CF1"/>
    <w:rsid w:val="004020D0"/>
    <w:rsid w:val="00402CF8"/>
    <w:rsid w:val="00402E51"/>
    <w:rsid w:val="00403084"/>
    <w:rsid w:val="004054C6"/>
    <w:rsid w:val="00406B09"/>
    <w:rsid w:val="004075F7"/>
    <w:rsid w:val="00407F1E"/>
    <w:rsid w:val="00410749"/>
    <w:rsid w:val="00410A90"/>
    <w:rsid w:val="00411179"/>
    <w:rsid w:val="00412AF2"/>
    <w:rsid w:val="0041446D"/>
    <w:rsid w:val="00414A77"/>
    <w:rsid w:val="0041507D"/>
    <w:rsid w:val="00415138"/>
    <w:rsid w:val="00415309"/>
    <w:rsid w:val="00417719"/>
    <w:rsid w:val="00417865"/>
    <w:rsid w:val="0042038D"/>
    <w:rsid w:val="00421301"/>
    <w:rsid w:val="00421475"/>
    <w:rsid w:val="004219DE"/>
    <w:rsid w:val="0042248F"/>
    <w:rsid w:val="004230E1"/>
    <w:rsid w:val="00424274"/>
    <w:rsid w:val="00424358"/>
    <w:rsid w:val="00424955"/>
    <w:rsid w:val="004263C8"/>
    <w:rsid w:val="0042651A"/>
    <w:rsid w:val="00426C23"/>
    <w:rsid w:val="0042760E"/>
    <w:rsid w:val="00430914"/>
    <w:rsid w:val="004316A0"/>
    <w:rsid w:val="004326AC"/>
    <w:rsid w:val="00432A3E"/>
    <w:rsid w:val="00432F69"/>
    <w:rsid w:val="00433C1B"/>
    <w:rsid w:val="00433C51"/>
    <w:rsid w:val="00433D43"/>
    <w:rsid w:val="00434116"/>
    <w:rsid w:val="0043478B"/>
    <w:rsid w:val="004352F7"/>
    <w:rsid w:val="004362E6"/>
    <w:rsid w:val="004366E6"/>
    <w:rsid w:val="00436747"/>
    <w:rsid w:val="00436CAC"/>
    <w:rsid w:val="004377F1"/>
    <w:rsid w:val="0044066C"/>
    <w:rsid w:val="00441375"/>
    <w:rsid w:val="00441517"/>
    <w:rsid w:val="004416E5"/>
    <w:rsid w:val="00441795"/>
    <w:rsid w:val="004419C7"/>
    <w:rsid w:val="00442159"/>
    <w:rsid w:val="0044353E"/>
    <w:rsid w:val="0044382F"/>
    <w:rsid w:val="00444705"/>
    <w:rsid w:val="00444E6C"/>
    <w:rsid w:val="00444FA1"/>
    <w:rsid w:val="00445A3E"/>
    <w:rsid w:val="00445FB7"/>
    <w:rsid w:val="00446EEC"/>
    <w:rsid w:val="004478E7"/>
    <w:rsid w:val="00450437"/>
    <w:rsid w:val="004510D6"/>
    <w:rsid w:val="0045183A"/>
    <w:rsid w:val="00451E9B"/>
    <w:rsid w:val="00453DC0"/>
    <w:rsid w:val="00454A68"/>
    <w:rsid w:val="00456F2F"/>
    <w:rsid w:val="004573AE"/>
    <w:rsid w:val="004575FA"/>
    <w:rsid w:val="00460163"/>
    <w:rsid w:val="00461DE9"/>
    <w:rsid w:val="00461F8F"/>
    <w:rsid w:val="00461FB2"/>
    <w:rsid w:val="00463548"/>
    <w:rsid w:val="00463C26"/>
    <w:rsid w:val="00464073"/>
    <w:rsid w:val="004640C1"/>
    <w:rsid w:val="004644FF"/>
    <w:rsid w:val="00464D49"/>
    <w:rsid w:val="004653D9"/>
    <w:rsid w:val="00467DCC"/>
    <w:rsid w:val="004700F9"/>
    <w:rsid w:val="00470837"/>
    <w:rsid w:val="004714AB"/>
    <w:rsid w:val="00471B19"/>
    <w:rsid w:val="00471F40"/>
    <w:rsid w:val="0047308B"/>
    <w:rsid w:val="00473652"/>
    <w:rsid w:val="00473C10"/>
    <w:rsid w:val="00474276"/>
    <w:rsid w:val="00474FF8"/>
    <w:rsid w:val="00476050"/>
    <w:rsid w:val="004764E8"/>
    <w:rsid w:val="00476CCF"/>
    <w:rsid w:val="00477BC9"/>
    <w:rsid w:val="00477FA6"/>
    <w:rsid w:val="0048082D"/>
    <w:rsid w:val="00481A3E"/>
    <w:rsid w:val="00481A9D"/>
    <w:rsid w:val="004839DA"/>
    <w:rsid w:val="00483D52"/>
    <w:rsid w:val="004854B5"/>
    <w:rsid w:val="00486FFC"/>
    <w:rsid w:val="004901A2"/>
    <w:rsid w:val="00490406"/>
    <w:rsid w:val="00490F6B"/>
    <w:rsid w:val="00491170"/>
    <w:rsid w:val="0049221A"/>
    <w:rsid w:val="0049240B"/>
    <w:rsid w:val="0049311A"/>
    <w:rsid w:val="004934E0"/>
    <w:rsid w:val="00493719"/>
    <w:rsid w:val="0049450F"/>
    <w:rsid w:val="0049545E"/>
    <w:rsid w:val="004956B3"/>
    <w:rsid w:val="00496B5A"/>
    <w:rsid w:val="00496F6E"/>
    <w:rsid w:val="00497CFD"/>
    <w:rsid w:val="004A02D8"/>
    <w:rsid w:val="004A2E39"/>
    <w:rsid w:val="004A319F"/>
    <w:rsid w:val="004A33E2"/>
    <w:rsid w:val="004A5AB9"/>
    <w:rsid w:val="004A5C17"/>
    <w:rsid w:val="004A6429"/>
    <w:rsid w:val="004A6F66"/>
    <w:rsid w:val="004A798E"/>
    <w:rsid w:val="004B0DD2"/>
    <w:rsid w:val="004B1009"/>
    <w:rsid w:val="004B1151"/>
    <w:rsid w:val="004B1965"/>
    <w:rsid w:val="004B48B9"/>
    <w:rsid w:val="004B5699"/>
    <w:rsid w:val="004B6ADF"/>
    <w:rsid w:val="004B6DE9"/>
    <w:rsid w:val="004B716C"/>
    <w:rsid w:val="004B739D"/>
    <w:rsid w:val="004B772C"/>
    <w:rsid w:val="004B7827"/>
    <w:rsid w:val="004B7898"/>
    <w:rsid w:val="004B7947"/>
    <w:rsid w:val="004B7DE5"/>
    <w:rsid w:val="004C1F35"/>
    <w:rsid w:val="004C2965"/>
    <w:rsid w:val="004C4A3E"/>
    <w:rsid w:val="004C5103"/>
    <w:rsid w:val="004C515B"/>
    <w:rsid w:val="004C5B09"/>
    <w:rsid w:val="004C64C0"/>
    <w:rsid w:val="004C64FB"/>
    <w:rsid w:val="004D02E3"/>
    <w:rsid w:val="004D0712"/>
    <w:rsid w:val="004D129A"/>
    <w:rsid w:val="004D2CFD"/>
    <w:rsid w:val="004D3B22"/>
    <w:rsid w:val="004D481C"/>
    <w:rsid w:val="004D4D47"/>
    <w:rsid w:val="004D58C0"/>
    <w:rsid w:val="004D7220"/>
    <w:rsid w:val="004D760D"/>
    <w:rsid w:val="004E072F"/>
    <w:rsid w:val="004E0AEF"/>
    <w:rsid w:val="004E0DF6"/>
    <w:rsid w:val="004E0EE1"/>
    <w:rsid w:val="004E33E8"/>
    <w:rsid w:val="004E4B23"/>
    <w:rsid w:val="004E53D3"/>
    <w:rsid w:val="004E54B5"/>
    <w:rsid w:val="004E593F"/>
    <w:rsid w:val="004E5EE5"/>
    <w:rsid w:val="004E6AC1"/>
    <w:rsid w:val="004E6CCD"/>
    <w:rsid w:val="004E7C24"/>
    <w:rsid w:val="004E7C64"/>
    <w:rsid w:val="004F081E"/>
    <w:rsid w:val="004F098B"/>
    <w:rsid w:val="004F19B6"/>
    <w:rsid w:val="004F1B03"/>
    <w:rsid w:val="004F1C72"/>
    <w:rsid w:val="004F29E2"/>
    <w:rsid w:val="004F3B32"/>
    <w:rsid w:val="004F65E3"/>
    <w:rsid w:val="004F6612"/>
    <w:rsid w:val="004F661E"/>
    <w:rsid w:val="004F679A"/>
    <w:rsid w:val="004F7CC0"/>
    <w:rsid w:val="005007D0"/>
    <w:rsid w:val="005009C3"/>
    <w:rsid w:val="00501170"/>
    <w:rsid w:val="005014BB"/>
    <w:rsid w:val="00501E35"/>
    <w:rsid w:val="00502529"/>
    <w:rsid w:val="00502845"/>
    <w:rsid w:val="00504DEC"/>
    <w:rsid w:val="00506A34"/>
    <w:rsid w:val="0050789A"/>
    <w:rsid w:val="00510DC5"/>
    <w:rsid w:val="005111D6"/>
    <w:rsid w:val="0051128F"/>
    <w:rsid w:val="00511669"/>
    <w:rsid w:val="00511F95"/>
    <w:rsid w:val="0051237B"/>
    <w:rsid w:val="005124DC"/>
    <w:rsid w:val="005127FA"/>
    <w:rsid w:val="00512D06"/>
    <w:rsid w:val="005144DC"/>
    <w:rsid w:val="005144F1"/>
    <w:rsid w:val="0051487B"/>
    <w:rsid w:val="00514DC4"/>
    <w:rsid w:val="005166F0"/>
    <w:rsid w:val="0051675A"/>
    <w:rsid w:val="005202E0"/>
    <w:rsid w:val="00520EAF"/>
    <w:rsid w:val="00522ACA"/>
    <w:rsid w:val="005232B5"/>
    <w:rsid w:val="00523E8C"/>
    <w:rsid w:val="0052427F"/>
    <w:rsid w:val="00526A6E"/>
    <w:rsid w:val="00527AE3"/>
    <w:rsid w:val="00527B95"/>
    <w:rsid w:val="005302CE"/>
    <w:rsid w:val="00530555"/>
    <w:rsid w:val="00530BFF"/>
    <w:rsid w:val="005316FB"/>
    <w:rsid w:val="0053200F"/>
    <w:rsid w:val="00532091"/>
    <w:rsid w:val="00532403"/>
    <w:rsid w:val="00533033"/>
    <w:rsid w:val="005337DF"/>
    <w:rsid w:val="00534647"/>
    <w:rsid w:val="00535256"/>
    <w:rsid w:val="00535E9C"/>
    <w:rsid w:val="00535EBB"/>
    <w:rsid w:val="00535F00"/>
    <w:rsid w:val="005361D7"/>
    <w:rsid w:val="00536BEF"/>
    <w:rsid w:val="00540C55"/>
    <w:rsid w:val="00541133"/>
    <w:rsid w:val="005415B2"/>
    <w:rsid w:val="00541BA2"/>
    <w:rsid w:val="00542FF0"/>
    <w:rsid w:val="00545329"/>
    <w:rsid w:val="00545AAD"/>
    <w:rsid w:val="00546010"/>
    <w:rsid w:val="00546431"/>
    <w:rsid w:val="005503A8"/>
    <w:rsid w:val="00554608"/>
    <w:rsid w:val="005550CE"/>
    <w:rsid w:val="005553D7"/>
    <w:rsid w:val="00555552"/>
    <w:rsid w:val="0055707A"/>
    <w:rsid w:val="005575F0"/>
    <w:rsid w:val="00557922"/>
    <w:rsid w:val="00560644"/>
    <w:rsid w:val="00561EC3"/>
    <w:rsid w:val="00562482"/>
    <w:rsid w:val="005639B3"/>
    <w:rsid w:val="00563A66"/>
    <w:rsid w:val="00563AC8"/>
    <w:rsid w:val="005658B4"/>
    <w:rsid w:val="005659C4"/>
    <w:rsid w:val="0056642A"/>
    <w:rsid w:val="005665F6"/>
    <w:rsid w:val="00570377"/>
    <w:rsid w:val="005703A8"/>
    <w:rsid w:val="0057158D"/>
    <w:rsid w:val="005716BA"/>
    <w:rsid w:val="00571AA2"/>
    <w:rsid w:val="00571C89"/>
    <w:rsid w:val="0057292D"/>
    <w:rsid w:val="00572EAB"/>
    <w:rsid w:val="00572FFC"/>
    <w:rsid w:val="005737A0"/>
    <w:rsid w:val="005741E6"/>
    <w:rsid w:val="0057446F"/>
    <w:rsid w:val="0057524A"/>
    <w:rsid w:val="00575FB5"/>
    <w:rsid w:val="00576049"/>
    <w:rsid w:val="005771B4"/>
    <w:rsid w:val="00577668"/>
    <w:rsid w:val="00577A05"/>
    <w:rsid w:val="005826C9"/>
    <w:rsid w:val="00582952"/>
    <w:rsid w:val="00582CA5"/>
    <w:rsid w:val="00583389"/>
    <w:rsid w:val="005837D2"/>
    <w:rsid w:val="005850D9"/>
    <w:rsid w:val="00586BA8"/>
    <w:rsid w:val="00590854"/>
    <w:rsid w:val="00591663"/>
    <w:rsid w:val="0059167E"/>
    <w:rsid w:val="005919A0"/>
    <w:rsid w:val="0059234B"/>
    <w:rsid w:val="00592354"/>
    <w:rsid w:val="00592E7A"/>
    <w:rsid w:val="00594A9A"/>
    <w:rsid w:val="00594C91"/>
    <w:rsid w:val="00594E99"/>
    <w:rsid w:val="00595164"/>
    <w:rsid w:val="00595521"/>
    <w:rsid w:val="00595FAD"/>
    <w:rsid w:val="00597D6B"/>
    <w:rsid w:val="005A24AD"/>
    <w:rsid w:val="005A48CD"/>
    <w:rsid w:val="005A5056"/>
    <w:rsid w:val="005A5ED0"/>
    <w:rsid w:val="005A5F2A"/>
    <w:rsid w:val="005A6A79"/>
    <w:rsid w:val="005A7356"/>
    <w:rsid w:val="005B0702"/>
    <w:rsid w:val="005B4107"/>
    <w:rsid w:val="005B4903"/>
    <w:rsid w:val="005B5754"/>
    <w:rsid w:val="005B5E81"/>
    <w:rsid w:val="005B6EB2"/>
    <w:rsid w:val="005B7005"/>
    <w:rsid w:val="005B7F8E"/>
    <w:rsid w:val="005C0F0B"/>
    <w:rsid w:val="005C0FF1"/>
    <w:rsid w:val="005C1310"/>
    <w:rsid w:val="005C15BA"/>
    <w:rsid w:val="005C15CB"/>
    <w:rsid w:val="005C1ED1"/>
    <w:rsid w:val="005C245E"/>
    <w:rsid w:val="005C3019"/>
    <w:rsid w:val="005C46F1"/>
    <w:rsid w:val="005C529F"/>
    <w:rsid w:val="005C5EB7"/>
    <w:rsid w:val="005C6354"/>
    <w:rsid w:val="005C73BD"/>
    <w:rsid w:val="005C7BF9"/>
    <w:rsid w:val="005D0889"/>
    <w:rsid w:val="005D0A5C"/>
    <w:rsid w:val="005D0B07"/>
    <w:rsid w:val="005D1306"/>
    <w:rsid w:val="005D136C"/>
    <w:rsid w:val="005D1426"/>
    <w:rsid w:val="005D14AF"/>
    <w:rsid w:val="005D1792"/>
    <w:rsid w:val="005D1E12"/>
    <w:rsid w:val="005D2ACB"/>
    <w:rsid w:val="005D3DC5"/>
    <w:rsid w:val="005D457B"/>
    <w:rsid w:val="005D4BAA"/>
    <w:rsid w:val="005D4DEC"/>
    <w:rsid w:val="005D5286"/>
    <w:rsid w:val="005D5483"/>
    <w:rsid w:val="005D5B69"/>
    <w:rsid w:val="005D5CE6"/>
    <w:rsid w:val="005D64DD"/>
    <w:rsid w:val="005D6ED8"/>
    <w:rsid w:val="005D7CD2"/>
    <w:rsid w:val="005E01CE"/>
    <w:rsid w:val="005E0262"/>
    <w:rsid w:val="005E0BAA"/>
    <w:rsid w:val="005E11E2"/>
    <w:rsid w:val="005E12AB"/>
    <w:rsid w:val="005E1DC6"/>
    <w:rsid w:val="005E2C20"/>
    <w:rsid w:val="005E30C9"/>
    <w:rsid w:val="005E3169"/>
    <w:rsid w:val="005E3380"/>
    <w:rsid w:val="005E3E43"/>
    <w:rsid w:val="005E4AE4"/>
    <w:rsid w:val="005E4D38"/>
    <w:rsid w:val="005E4EDD"/>
    <w:rsid w:val="005E5D1A"/>
    <w:rsid w:val="005E5D2B"/>
    <w:rsid w:val="005E5EA7"/>
    <w:rsid w:val="005E72C1"/>
    <w:rsid w:val="005E7B10"/>
    <w:rsid w:val="005F0CB3"/>
    <w:rsid w:val="005F11A7"/>
    <w:rsid w:val="005F1C43"/>
    <w:rsid w:val="005F2171"/>
    <w:rsid w:val="005F2BAC"/>
    <w:rsid w:val="005F2C23"/>
    <w:rsid w:val="005F3F5B"/>
    <w:rsid w:val="005F6ABB"/>
    <w:rsid w:val="005F6ADE"/>
    <w:rsid w:val="005F6B4A"/>
    <w:rsid w:val="005F6DE6"/>
    <w:rsid w:val="005F73FE"/>
    <w:rsid w:val="005F7409"/>
    <w:rsid w:val="0060048C"/>
    <w:rsid w:val="006010EB"/>
    <w:rsid w:val="00601219"/>
    <w:rsid w:val="006012E3"/>
    <w:rsid w:val="00601400"/>
    <w:rsid w:val="00601984"/>
    <w:rsid w:val="00602C78"/>
    <w:rsid w:val="006032BE"/>
    <w:rsid w:val="0060411A"/>
    <w:rsid w:val="0060464F"/>
    <w:rsid w:val="006058BF"/>
    <w:rsid w:val="00605959"/>
    <w:rsid w:val="00605F3C"/>
    <w:rsid w:val="0061026F"/>
    <w:rsid w:val="00610399"/>
    <w:rsid w:val="006105A1"/>
    <w:rsid w:val="0061283D"/>
    <w:rsid w:val="00612C2F"/>
    <w:rsid w:val="006131A4"/>
    <w:rsid w:val="00614161"/>
    <w:rsid w:val="00614500"/>
    <w:rsid w:val="0061539D"/>
    <w:rsid w:val="00615B84"/>
    <w:rsid w:val="00615F46"/>
    <w:rsid w:val="006160D2"/>
    <w:rsid w:val="0062041E"/>
    <w:rsid w:val="00620BE8"/>
    <w:rsid w:val="00621977"/>
    <w:rsid w:val="00621BC9"/>
    <w:rsid w:val="00622855"/>
    <w:rsid w:val="00623527"/>
    <w:rsid w:val="0062407F"/>
    <w:rsid w:val="00624B10"/>
    <w:rsid w:val="006260B8"/>
    <w:rsid w:val="00627234"/>
    <w:rsid w:val="00627B99"/>
    <w:rsid w:val="006302F4"/>
    <w:rsid w:val="00630477"/>
    <w:rsid w:val="00633705"/>
    <w:rsid w:val="00633A0F"/>
    <w:rsid w:val="00633AC1"/>
    <w:rsid w:val="006343F9"/>
    <w:rsid w:val="00637806"/>
    <w:rsid w:val="00637F67"/>
    <w:rsid w:val="0064145F"/>
    <w:rsid w:val="00641BFA"/>
    <w:rsid w:val="00642BE0"/>
    <w:rsid w:val="00644C3A"/>
    <w:rsid w:val="00644D5D"/>
    <w:rsid w:val="00645103"/>
    <w:rsid w:val="00645EE1"/>
    <w:rsid w:val="0064675C"/>
    <w:rsid w:val="006469E2"/>
    <w:rsid w:val="006470FC"/>
    <w:rsid w:val="00647A64"/>
    <w:rsid w:val="00650058"/>
    <w:rsid w:val="006509A0"/>
    <w:rsid w:val="00651E1D"/>
    <w:rsid w:val="00652CB9"/>
    <w:rsid w:val="006537B5"/>
    <w:rsid w:val="006544C0"/>
    <w:rsid w:val="0065493A"/>
    <w:rsid w:val="0065569A"/>
    <w:rsid w:val="0065619A"/>
    <w:rsid w:val="00656424"/>
    <w:rsid w:val="0065728E"/>
    <w:rsid w:val="00657376"/>
    <w:rsid w:val="0066002B"/>
    <w:rsid w:val="006600A9"/>
    <w:rsid w:val="00660C8F"/>
    <w:rsid w:val="00661603"/>
    <w:rsid w:val="006629EC"/>
    <w:rsid w:val="00662EF9"/>
    <w:rsid w:val="00663982"/>
    <w:rsid w:val="006642A2"/>
    <w:rsid w:val="00665DB2"/>
    <w:rsid w:val="0066713F"/>
    <w:rsid w:val="00667287"/>
    <w:rsid w:val="00667464"/>
    <w:rsid w:val="00667864"/>
    <w:rsid w:val="00670514"/>
    <w:rsid w:val="00671EC9"/>
    <w:rsid w:val="0067236E"/>
    <w:rsid w:val="0067284A"/>
    <w:rsid w:val="00672AA7"/>
    <w:rsid w:val="00672BC8"/>
    <w:rsid w:val="00673526"/>
    <w:rsid w:val="00673595"/>
    <w:rsid w:val="006737F6"/>
    <w:rsid w:val="00674AC6"/>
    <w:rsid w:val="00677544"/>
    <w:rsid w:val="006778CF"/>
    <w:rsid w:val="00677B26"/>
    <w:rsid w:val="00680C20"/>
    <w:rsid w:val="006815AE"/>
    <w:rsid w:val="00682294"/>
    <w:rsid w:val="00684C27"/>
    <w:rsid w:val="006858EE"/>
    <w:rsid w:val="00685FD1"/>
    <w:rsid w:val="0068668F"/>
    <w:rsid w:val="00686E6A"/>
    <w:rsid w:val="00686FC8"/>
    <w:rsid w:val="006878BD"/>
    <w:rsid w:val="00690755"/>
    <w:rsid w:val="00690E1F"/>
    <w:rsid w:val="006919F7"/>
    <w:rsid w:val="00691DD3"/>
    <w:rsid w:val="006924F5"/>
    <w:rsid w:val="00693411"/>
    <w:rsid w:val="00693D67"/>
    <w:rsid w:val="006942ED"/>
    <w:rsid w:val="00694702"/>
    <w:rsid w:val="006958EC"/>
    <w:rsid w:val="00695B73"/>
    <w:rsid w:val="00695D63"/>
    <w:rsid w:val="006968DB"/>
    <w:rsid w:val="006A00FF"/>
    <w:rsid w:val="006A0BB7"/>
    <w:rsid w:val="006A1273"/>
    <w:rsid w:val="006A25AB"/>
    <w:rsid w:val="006A3DD0"/>
    <w:rsid w:val="006A4FCD"/>
    <w:rsid w:val="006A5460"/>
    <w:rsid w:val="006A59B1"/>
    <w:rsid w:val="006A6367"/>
    <w:rsid w:val="006A66F6"/>
    <w:rsid w:val="006A7368"/>
    <w:rsid w:val="006B02FC"/>
    <w:rsid w:val="006B0468"/>
    <w:rsid w:val="006B08DB"/>
    <w:rsid w:val="006B11DB"/>
    <w:rsid w:val="006B1CB8"/>
    <w:rsid w:val="006B24EE"/>
    <w:rsid w:val="006B5107"/>
    <w:rsid w:val="006B52E4"/>
    <w:rsid w:val="006B5594"/>
    <w:rsid w:val="006B5631"/>
    <w:rsid w:val="006B63EC"/>
    <w:rsid w:val="006B6611"/>
    <w:rsid w:val="006B6F3C"/>
    <w:rsid w:val="006B7145"/>
    <w:rsid w:val="006B722A"/>
    <w:rsid w:val="006B7785"/>
    <w:rsid w:val="006B78A1"/>
    <w:rsid w:val="006B7C4E"/>
    <w:rsid w:val="006C0A1C"/>
    <w:rsid w:val="006C1457"/>
    <w:rsid w:val="006C1D09"/>
    <w:rsid w:val="006C21F8"/>
    <w:rsid w:val="006C29F7"/>
    <w:rsid w:val="006C4334"/>
    <w:rsid w:val="006C5359"/>
    <w:rsid w:val="006C571C"/>
    <w:rsid w:val="006C5AA4"/>
    <w:rsid w:val="006C6FE7"/>
    <w:rsid w:val="006C7444"/>
    <w:rsid w:val="006C774F"/>
    <w:rsid w:val="006C7788"/>
    <w:rsid w:val="006D09BC"/>
    <w:rsid w:val="006D1755"/>
    <w:rsid w:val="006D17E2"/>
    <w:rsid w:val="006D2C51"/>
    <w:rsid w:val="006D3C93"/>
    <w:rsid w:val="006D53CF"/>
    <w:rsid w:val="006D65D2"/>
    <w:rsid w:val="006D7209"/>
    <w:rsid w:val="006D7251"/>
    <w:rsid w:val="006D7A04"/>
    <w:rsid w:val="006D7B1C"/>
    <w:rsid w:val="006E01AF"/>
    <w:rsid w:val="006E0737"/>
    <w:rsid w:val="006E1251"/>
    <w:rsid w:val="006E238A"/>
    <w:rsid w:val="006E2F1A"/>
    <w:rsid w:val="006E34FD"/>
    <w:rsid w:val="006E3AE1"/>
    <w:rsid w:val="006E4FA6"/>
    <w:rsid w:val="006E580C"/>
    <w:rsid w:val="006E5C92"/>
    <w:rsid w:val="006E71B8"/>
    <w:rsid w:val="006E7204"/>
    <w:rsid w:val="006E73EF"/>
    <w:rsid w:val="006F0B76"/>
    <w:rsid w:val="006F113B"/>
    <w:rsid w:val="006F13C2"/>
    <w:rsid w:val="006F1EEB"/>
    <w:rsid w:val="006F2717"/>
    <w:rsid w:val="006F3D2B"/>
    <w:rsid w:val="006F40F0"/>
    <w:rsid w:val="006F4562"/>
    <w:rsid w:val="006F5205"/>
    <w:rsid w:val="006F55E8"/>
    <w:rsid w:val="006F641D"/>
    <w:rsid w:val="006F6CBE"/>
    <w:rsid w:val="006F79EC"/>
    <w:rsid w:val="006F7BA9"/>
    <w:rsid w:val="006F7DAD"/>
    <w:rsid w:val="00700327"/>
    <w:rsid w:val="0070041E"/>
    <w:rsid w:val="007004E3"/>
    <w:rsid w:val="00700586"/>
    <w:rsid w:val="007008FF"/>
    <w:rsid w:val="00701ABB"/>
    <w:rsid w:val="007021E9"/>
    <w:rsid w:val="00702F37"/>
    <w:rsid w:val="0070363B"/>
    <w:rsid w:val="00703F37"/>
    <w:rsid w:val="0070444C"/>
    <w:rsid w:val="007049AF"/>
    <w:rsid w:val="00706AD9"/>
    <w:rsid w:val="007115D5"/>
    <w:rsid w:val="00711E1A"/>
    <w:rsid w:val="00712CFD"/>
    <w:rsid w:val="0071303E"/>
    <w:rsid w:val="007136D6"/>
    <w:rsid w:val="00714860"/>
    <w:rsid w:val="00714A8C"/>
    <w:rsid w:val="0071520C"/>
    <w:rsid w:val="0071580B"/>
    <w:rsid w:val="00715C90"/>
    <w:rsid w:val="00715F11"/>
    <w:rsid w:val="007165C0"/>
    <w:rsid w:val="00717971"/>
    <w:rsid w:val="00720501"/>
    <w:rsid w:val="00720FE3"/>
    <w:rsid w:val="0072183D"/>
    <w:rsid w:val="00721B39"/>
    <w:rsid w:val="0072244C"/>
    <w:rsid w:val="00722A39"/>
    <w:rsid w:val="00722D80"/>
    <w:rsid w:val="0072338A"/>
    <w:rsid w:val="00723922"/>
    <w:rsid w:val="00724580"/>
    <w:rsid w:val="00724876"/>
    <w:rsid w:val="00726149"/>
    <w:rsid w:val="007261ED"/>
    <w:rsid w:val="00727DB4"/>
    <w:rsid w:val="00727DC0"/>
    <w:rsid w:val="007303DC"/>
    <w:rsid w:val="00730C32"/>
    <w:rsid w:val="00730ECE"/>
    <w:rsid w:val="00731148"/>
    <w:rsid w:val="007315F8"/>
    <w:rsid w:val="007318E2"/>
    <w:rsid w:val="00731938"/>
    <w:rsid w:val="00731F5C"/>
    <w:rsid w:val="00732AC3"/>
    <w:rsid w:val="0073314C"/>
    <w:rsid w:val="00734C00"/>
    <w:rsid w:val="00734EA9"/>
    <w:rsid w:val="00741820"/>
    <w:rsid w:val="00741C3B"/>
    <w:rsid w:val="00742EBE"/>
    <w:rsid w:val="007440D9"/>
    <w:rsid w:val="00744647"/>
    <w:rsid w:val="00744CEF"/>
    <w:rsid w:val="00745DC7"/>
    <w:rsid w:val="007470A5"/>
    <w:rsid w:val="007478B1"/>
    <w:rsid w:val="00747A3C"/>
    <w:rsid w:val="00747DC8"/>
    <w:rsid w:val="00747F4D"/>
    <w:rsid w:val="007505FF"/>
    <w:rsid w:val="00750A32"/>
    <w:rsid w:val="007514F0"/>
    <w:rsid w:val="007523D1"/>
    <w:rsid w:val="0075275B"/>
    <w:rsid w:val="00754F9E"/>
    <w:rsid w:val="00755153"/>
    <w:rsid w:val="00756450"/>
    <w:rsid w:val="00756BDB"/>
    <w:rsid w:val="00757DC2"/>
    <w:rsid w:val="007603B3"/>
    <w:rsid w:val="00760DD1"/>
    <w:rsid w:val="00761301"/>
    <w:rsid w:val="007624B6"/>
    <w:rsid w:val="00762A34"/>
    <w:rsid w:val="00762A88"/>
    <w:rsid w:val="0076575B"/>
    <w:rsid w:val="00765FDA"/>
    <w:rsid w:val="00766C30"/>
    <w:rsid w:val="00771096"/>
    <w:rsid w:val="00772228"/>
    <w:rsid w:val="00772BB9"/>
    <w:rsid w:val="00773A34"/>
    <w:rsid w:val="00774D04"/>
    <w:rsid w:val="00774E75"/>
    <w:rsid w:val="007754EE"/>
    <w:rsid w:val="00775C5E"/>
    <w:rsid w:val="007766FF"/>
    <w:rsid w:val="0078045F"/>
    <w:rsid w:val="007805CA"/>
    <w:rsid w:val="00781146"/>
    <w:rsid w:val="00782153"/>
    <w:rsid w:val="007824FB"/>
    <w:rsid w:val="0078416E"/>
    <w:rsid w:val="00784FCB"/>
    <w:rsid w:val="0078609A"/>
    <w:rsid w:val="007866CF"/>
    <w:rsid w:val="00786F74"/>
    <w:rsid w:val="0079221D"/>
    <w:rsid w:val="0079327A"/>
    <w:rsid w:val="007944D2"/>
    <w:rsid w:val="007951C1"/>
    <w:rsid w:val="007955EC"/>
    <w:rsid w:val="00795EDC"/>
    <w:rsid w:val="00797041"/>
    <w:rsid w:val="00797DF1"/>
    <w:rsid w:val="007A09E2"/>
    <w:rsid w:val="007A1B90"/>
    <w:rsid w:val="007A2756"/>
    <w:rsid w:val="007A36B2"/>
    <w:rsid w:val="007A6DDD"/>
    <w:rsid w:val="007A6FCF"/>
    <w:rsid w:val="007A7EED"/>
    <w:rsid w:val="007B0700"/>
    <w:rsid w:val="007B1987"/>
    <w:rsid w:val="007B1FFC"/>
    <w:rsid w:val="007B33F5"/>
    <w:rsid w:val="007B4161"/>
    <w:rsid w:val="007B49FE"/>
    <w:rsid w:val="007B6097"/>
    <w:rsid w:val="007B66A6"/>
    <w:rsid w:val="007B6A71"/>
    <w:rsid w:val="007B6C06"/>
    <w:rsid w:val="007B759A"/>
    <w:rsid w:val="007B7B24"/>
    <w:rsid w:val="007C0F75"/>
    <w:rsid w:val="007C1B58"/>
    <w:rsid w:val="007C2058"/>
    <w:rsid w:val="007C2A23"/>
    <w:rsid w:val="007C2B5A"/>
    <w:rsid w:val="007C2D6D"/>
    <w:rsid w:val="007C3009"/>
    <w:rsid w:val="007C327F"/>
    <w:rsid w:val="007C374E"/>
    <w:rsid w:val="007C52EF"/>
    <w:rsid w:val="007C5472"/>
    <w:rsid w:val="007C54EE"/>
    <w:rsid w:val="007C5CC9"/>
    <w:rsid w:val="007C5D81"/>
    <w:rsid w:val="007C6E00"/>
    <w:rsid w:val="007D026A"/>
    <w:rsid w:val="007D07D8"/>
    <w:rsid w:val="007D13CD"/>
    <w:rsid w:val="007D25D6"/>
    <w:rsid w:val="007D3006"/>
    <w:rsid w:val="007D3C90"/>
    <w:rsid w:val="007D3EE9"/>
    <w:rsid w:val="007D449C"/>
    <w:rsid w:val="007D4E98"/>
    <w:rsid w:val="007D53DC"/>
    <w:rsid w:val="007D5B5E"/>
    <w:rsid w:val="007D6216"/>
    <w:rsid w:val="007D6FBA"/>
    <w:rsid w:val="007D7984"/>
    <w:rsid w:val="007E02F5"/>
    <w:rsid w:val="007E0F61"/>
    <w:rsid w:val="007E199A"/>
    <w:rsid w:val="007E1CF0"/>
    <w:rsid w:val="007E3E31"/>
    <w:rsid w:val="007E4264"/>
    <w:rsid w:val="007E4382"/>
    <w:rsid w:val="007E5FB5"/>
    <w:rsid w:val="007E6C18"/>
    <w:rsid w:val="007E7CC5"/>
    <w:rsid w:val="007F14C5"/>
    <w:rsid w:val="007F1E04"/>
    <w:rsid w:val="007F20B0"/>
    <w:rsid w:val="007F23E3"/>
    <w:rsid w:val="007F2B55"/>
    <w:rsid w:val="007F4BE2"/>
    <w:rsid w:val="007F4E52"/>
    <w:rsid w:val="007F58CE"/>
    <w:rsid w:val="007F595B"/>
    <w:rsid w:val="007F5BBA"/>
    <w:rsid w:val="007F64D1"/>
    <w:rsid w:val="007F752B"/>
    <w:rsid w:val="0080015F"/>
    <w:rsid w:val="008003F5"/>
    <w:rsid w:val="0080066E"/>
    <w:rsid w:val="00800827"/>
    <w:rsid w:val="008016AB"/>
    <w:rsid w:val="00801B44"/>
    <w:rsid w:val="00801D7E"/>
    <w:rsid w:val="008022DE"/>
    <w:rsid w:val="008026E8"/>
    <w:rsid w:val="00802984"/>
    <w:rsid w:val="00803220"/>
    <w:rsid w:val="008032EE"/>
    <w:rsid w:val="00803BDA"/>
    <w:rsid w:val="00805418"/>
    <w:rsid w:val="008063CE"/>
    <w:rsid w:val="00806E4D"/>
    <w:rsid w:val="008117DE"/>
    <w:rsid w:val="00811E44"/>
    <w:rsid w:val="0081215E"/>
    <w:rsid w:val="008128E3"/>
    <w:rsid w:val="00812ACD"/>
    <w:rsid w:val="0081306B"/>
    <w:rsid w:val="00813668"/>
    <w:rsid w:val="0081376E"/>
    <w:rsid w:val="008142B6"/>
    <w:rsid w:val="00814759"/>
    <w:rsid w:val="008148A4"/>
    <w:rsid w:val="008158AD"/>
    <w:rsid w:val="00816383"/>
    <w:rsid w:val="0081717E"/>
    <w:rsid w:val="00817ACB"/>
    <w:rsid w:val="00820122"/>
    <w:rsid w:val="00820F9F"/>
    <w:rsid w:val="00822F57"/>
    <w:rsid w:val="00823597"/>
    <w:rsid w:val="00823F01"/>
    <w:rsid w:val="00824791"/>
    <w:rsid w:val="00824AE1"/>
    <w:rsid w:val="00827FB7"/>
    <w:rsid w:val="00830225"/>
    <w:rsid w:val="00831ABB"/>
    <w:rsid w:val="00832707"/>
    <w:rsid w:val="008327E5"/>
    <w:rsid w:val="00833501"/>
    <w:rsid w:val="008335A6"/>
    <w:rsid w:val="00833977"/>
    <w:rsid w:val="00833E3F"/>
    <w:rsid w:val="00834D62"/>
    <w:rsid w:val="00836020"/>
    <w:rsid w:val="008369A6"/>
    <w:rsid w:val="00840202"/>
    <w:rsid w:val="00840FC2"/>
    <w:rsid w:val="0084181B"/>
    <w:rsid w:val="00841CD9"/>
    <w:rsid w:val="008439F4"/>
    <w:rsid w:val="008440D4"/>
    <w:rsid w:val="00844832"/>
    <w:rsid w:val="008448B1"/>
    <w:rsid w:val="00844F9A"/>
    <w:rsid w:val="00845417"/>
    <w:rsid w:val="00845679"/>
    <w:rsid w:val="008457BE"/>
    <w:rsid w:val="008465AA"/>
    <w:rsid w:val="00846FB6"/>
    <w:rsid w:val="00847257"/>
    <w:rsid w:val="00850901"/>
    <w:rsid w:val="008514DE"/>
    <w:rsid w:val="00852F66"/>
    <w:rsid w:val="0085398C"/>
    <w:rsid w:val="0085434A"/>
    <w:rsid w:val="00854A2B"/>
    <w:rsid w:val="00855A1C"/>
    <w:rsid w:val="00860C98"/>
    <w:rsid w:val="00862663"/>
    <w:rsid w:val="00864139"/>
    <w:rsid w:val="00864BD6"/>
    <w:rsid w:val="00866672"/>
    <w:rsid w:val="008673D8"/>
    <w:rsid w:val="00867541"/>
    <w:rsid w:val="00867D31"/>
    <w:rsid w:val="008714DF"/>
    <w:rsid w:val="00871F2C"/>
    <w:rsid w:val="00872739"/>
    <w:rsid w:val="008727EE"/>
    <w:rsid w:val="00873C28"/>
    <w:rsid w:val="00874882"/>
    <w:rsid w:val="00874E4B"/>
    <w:rsid w:val="008754B2"/>
    <w:rsid w:val="008766E0"/>
    <w:rsid w:val="00877E67"/>
    <w:rsid w:val="00880447"/>
    <w:rsid w:val="00880E74"/>
    <w:rsid w:val="008817F2"/>
    <w:rsid w:val="00881CA7"/>
    <w:rsid w:val="008835EE"/>
    <w:rsid w:val="00884101"/>
    <w:rsid w:val="00887079"/>
    <w:rsid w:val="008879C4"/>
    <w:rsid w:val="00890ABB"/>
    <w:rsid w:val="00891298"/>
    <w:rsid w:val="008923AA"/>
    <w:rsid w:val="00892B8B"/>
    <w:rsid w:val="00892E81"/>
    <w:rsid w:val="00893150"/>
    <w:rsid w:val="008936CC"/>
    <w:rsid w:val="00893D4E"/>
    <w:rsid w:val="00896056"/>
    <w:rsid w:val="008961C7"/>
    <w:rsid w:val="00896706"/>
    <w:rsid w:val="008969AC"/>
    <w:rsid w:val="00896DA3"/>
    <w:rsid w:val="008A05FD"/>
    <w:rsid w:val="008A19ED"/>
    <w:rsid w:val="008A1A62"/>
    <w:rsid w:val="008A3786"/>
    <w:rsid w:val="008A4739"/>
    <w:rsid w:val="008A5D25"/>
    <w:rsid w:val="008A61FE"/>
    <w:rsid w:val="008A7ECF"/>
    <w:rsid w:val="008B0B0B"/>
    <w:rsid w:val="008B1F85"/>
    <w:rsid w:val="008B2CD4"/>
    <w:rsid w:val="008B3D91"/>
    <w:rsid w:val="008B48B3"/>
    <w:rsid w:val="008B4FBC"/>
    <w:rsid w:val="008B6A6B"/>
    <w:rsid w:val="008B6DD1"/>
    <w:rsid w:val="008C000A"/>
    <w:rsid w:val="008C08D6"/>
    <w:rsid w:val="008C51B1"/>
    <w:rsid w:val="008C573E"/>
    <w:rsid w:val="008C7009"/>
    <w:rsid w:val="008D0313"/>
    <w:rsid w:val="008D0BFC"/>
    <w:rsid w:val="008D1382"/>
    <w:rsid w:val="008D18B3"/>
    <w:rsid w:val="008D1DAE"/>
    <w:rsid w:val="008D249C"/>
    <w:rsid w:val="008D2CF5"/>
    <w:rsid w:val="008D3AEB"/>
    <w:rsid w:val="008D502F"/>
    <w:rsid w:val="008D59D8"/>
    <w:rsid w:val="008D68EE"/>
    <w:rsid w:val="008D7BFD"/>
    <w:rsid w:val="008D7FD3"/>
    <w:rsid w:val="008E1746"/>
    <w:rsid w:val="008E3803"/>
    <w:rsid w:val="008E3AC5"/>
    <w:rsid w:val="008E3E2B"/>
    <w:rsid w:val="008E4015"/>
    <w:rsid w:val="008E4C88"/>
    <w:rsid w:val="008E56A5"/>
    <w:rsid w:val="008E578C"/>
    <w:rsid w:val="008E5C90"/>
    <w:rsid w:val="008E739C"/>
    <w:rsid w:val="008E770B"/>
    <w:rsid w:val="008E79B2"/>
    <w:rsid w:val="008F01EE"/>
    <w:rsid w:val="008F0703"/>
    <w:rsid w:val="008F112A"/>
    <w:rsid w:val="008F1681"/>
    <w:rsid w:val="008F2425"/>
    <w:rsid w:val="008F3854"/>
    <w:rsid w:val="008F402F"/>
    <w:rsid w:val="008F4207"/>
    <w:rsid w:val="008F5E68"/>
    <w:rsid w:val="008F7B8F"/>
    <w:rsid w:val="009011C1"/>
    <w:rsid w:val="0090312B"/>
    <w:rsid w:val="00903643"/>
    <w:rsid w:val="00903813"/>
    <w:rsid w:val="00905AE4"/>
    <w:rsid w:val="0090634F"/>
    <w:rsid w:val="00907180"/>
    <w:rsid w:val="009074A2"/>
    <w:rsid w:val="00910AB0"/>
    <w:rsid w:val="0091158F"/>
    <w:rsid w:val="00911CD6"/>
    <w:rsid w:val="0091324F"/>
    <w:rsid w:val="0091328E"/>
    <w:rsid w:val="00913C4A"/>
    <w:rsid w:val="00914C71"/>
    <w:rsid w:val="00915D61"/>
    <w:rsid w:val="00915DA5"/>
    <w:rsid w:val="009163FE"/>
    <w:rsid w:val="009168C7"/>
    <w:rsid w:val="009214FE"/>
    <w:rsid w:val="009230C4"/>
    <w:rsid w:val="00924ECF"/>
    <w:rsid w:val="00925307"/>
    <w:rsid w:val="00925A5B"/>
    <w:rsid w:val="00926F88"/>
    <w:rsid w:val="00926FF3"/>
    <w:rsid w:val="00927DB7"/>
    <w:rsid w:val="00932723"/>
    <w:rsid w:val="00932C8D"/>
    <w:rsid w:val="00932C9E"/>
    <w:rsid w:val="00933CD9"/>
    <w:rsid w:val="00933E61"/>
    <w:rsid w:val="009345D2"/>
    <w:rsid w:val="00934737"/>
    <w:rsid w:val="009349DE"/>
    <w:rsid w:val="009349EC"/>
    <w:rsid w:val="00935201"/>
    <w:rsid w:val="00935244"/>
    <w:rsid w:val="00936EB8"/>
    <w:rsid w:val="00937DB2"/>
    <w:rsid w:val="0094062C"/>
    <w:rsid w:val="00940DAD"/>
    <w:rsid w:val="00940F9D"/>
    <w:rsid w:val="00941417"/>
    <w:rsid w:val="009427C4"/>
    <w:rsid w:val="009434E9"/>
    <w:rsid w:val="00943669"/>
    <w:rsid w:val="009437C1"/>
    <w:rsid w:val="00943FE9"/>
    <w:rsid w:val="0094503B"/>
    <w:rsid w:val="0094633E"/>
    <w:rsid w:val="00946AF2"/>
    <w:rsid w:val="00947008"/>
    <w:rsid w:val="00947A4B"/>
    <w:rsid w:val="00947B39"/>
    <w:rsid w:val="00950EDA"/>
    <w:rsid w:val="0095112B"/>
    <w:rsid w:val="00951FE3"/>
    <w:rsid w:val="00952E81"/>
    <w:rsid w:val="009545C2"/>
    <w:rsid w:val="009551DC"/>
    <w:rsid w:val="00955407"/>
    <w:rsid w:val="00955CE2"/>
    <w:rsid w:val="00955D1C"/>
    <w:rsid w:val="00955D40"/>
    <w:rsid w:val="00957786"/>
    <w:rsid w:val="00957A32"/>
    <w:rsid w:val="00957B6F"/>
    <w:rsid w:val="0096057E"/>
    <w:rsid w:val="0096182B"/>
    <w:rsid w:val="00962160"/>
    <w:rsid w:val="00962A85"/>
    <w:rsid w:val="009638A9"/>
    <w:rsid w:val="00963EEE"/>
    <w:rsid w:val="00963FF3"/>
    <w:rsid w:val="00966126"/>
    <w:rsid w:val="00966741"/>
    <w:rsid w:val="009676BD"/>
    <w:rsid w:val="009678FF"/>
    <w:rsid w:val="009701A6"/>
    <w:rsid w:val="00971774"/>
    <w:rsid w:val="009721E5"/>
    <w:rsid w:val="00973364"/>
    <w:rsid w:val="009739AD"/>
    <w:rsid w:val="00973B23"/>
    <w:rsid w:val="00974444"/>
    <w:rsid w:val="0097482C"/>
    <w:rsid w:val="0097535E"/>
    <w:rsid w:val="00975410"/>
    <w:rsid w:val="00975776"/>
    <w:rsid w:val="00975DB4"/>
    <w:rsid w:val="00975EFF"/>
    <w:rsid w:val="00976A2B"/>
    <w:rsid w:val="00980B0C"/>
    <w:rsid w:val="00982C3F"/>
    <w:rsid w:val="00982C7F"/>
    <w:rsid w:val="00983354"/>
    <w:rsid w:val="00983954"/>
    <w:rsid w:val="00983C08"/>
    <w:rsid w:val="00984123"/>
    <w:rsid w:val="00984D03"/>
    <w:rsid w:val="00984FBB"/>
    <w:rsid w:val="00986301"/>
    <w:rsid w:val="00986630"/>
    <w:rsid w:val="009866C8"/>
    <w:rsid w:val="00986BD8"/>
    <w:rsid w:val="009900BB"/>
    <w:rsid w:val="00993114"/>
    <w:rsid w:val="00993162"/>
    <w:rsid w:val="009935D8"/>
    <w:rsid w:val="0099393C"/>
    <w:rsid w:val="00994B21"/>
    <w:rsid w:val="009951CD"/>
    <w:rsid w:val="00995AE0"/>
    <w:rsid w:val="00995D59"/>
    <w:rsid w:val="009961D6"/>
    <w:rsid w:val="00996790"/>
    <w:rsid w:val="00996FC4"/>
    <w:rsid w:val="009973A3"/>
    <w:rsid w:val="009A11BF"/>
    <w:rsid w:val="009A2C86"/>
    <w:rsid w:val="009A403F"/>
    <w:rsid w:val="009A697C"/>
    <w:rsid w:val="009A6ABF"/>
    <w:rsid w:val="009A7C55"/>
    <w:rsid w:val="009A7F23"/>
    <w:rsid w:val="009B0347"/>
    <w:rsid w:val="009B0C1E"/>
    <w:rsid w:val="009B1714"/>
    <w:rsid w:val="009B1CCA"/>
    <w:rsid w:val="009B3486"/>
    <w:rsid w:val="009B3A2D"/>
    <w:rsid w:val="009B4040"/>
    <w:rsid w:val="009B4AF0"/>
    <w:rsid w:val="009B51E2"/>
    <w:rsid w:val="009B55E3"/>
    <w:rsid w:val="009B6105"/>
    <w:rsid w:val="009B713E"/>
    <w:rsid w:val="009B7255"/>
    <w:rsid w:val="009C10F8"/>
    <w:rsid w:val="009C125A"/>
    <w:rsid w:val="009C399D"/>
    <w:rsid w:val="009C46B0"/>
    <w:rsid w:val="009C4B89"/>
    <w:rsid w:val="009C4C06"/>
    <w:rsid w:val="009C4E3F"/>
    <w:rsid w:val="009C5044"/>
    <w:rsid w:val="009C5086"/>
    <w:rsid w:val="009C5ACE"/>
    <w:rsid w:val="009C644F"/>
    <w:rsid w:val="009C660F"/>
    <w:rsid w:val="009C695D"/>
    <w:rsid w:val="009D0544"/>
    <w:rsid w:val="009D37FA"/>
    <w:rsid w:val="009D4043"/>
    <w:rsid w:val="009D44F3"/>
    <w:rsid w:val="009D4DDD"/>
    <w:rsid w:val="009D5347"/>
    <w:rsid w:val="009D5A48"/>
    <w:rsid w:val="009D7B75"/>
    <w:rsid w:val="009E063A"/>
    <w:rsid w:val="009E0BB4"/>
    <w:rsid w:val="009E1BCA"/>
    <w:rsid w:val="009E2E05"/>
    <w:rsid w:val="009E3271"/>
    <w:rsid w:val="009E38FA"/>
    <w:rsid w:val="009E42F0"/>
    <w:rsid w:val="009E4A28"/>
    <w:rsid w:val="009E4A67"/>
    <w:rsid w:val="009E5D7B"/>
    <w:rsid w:val="009E6078"/>
    <w:rsid w:val="009E73B2"/>
    <w:rsid w:val="009E7A67"/>
    <w:rsid w:val="009F009D"/>
    <w:rsid w:val="009F05C4"/>
    <w:rsid w:val="009F06EE"/>
    <w:rsid w:val="009F0D22"/>
    <w:rsid w:val="009F1AC7"/>
    <w:rsid w:val="009F499C"/>
    <w:rsid w:val="009F679F"/>
    <w:rsid w:val="009F70E3"/>
    <w:rsid w:val="00A004E8"/>
    <w:rsid w:val="00A00591"/>
    <w:rsid w:val="00A00EFB"/>
    <w:rsid w:val="00A014A5"/>
    <w:rsid w:val="00A02BB1"/>
    <w:rsid w:val="00A03CE9"/>
    <w:rsid w:val="00A043CC"/>
    <w:rsid w:val="00A04640"/>
    <w:rsid w:val="00A0481A"/>
    <w:rsid w:val="00A06486"/>
    <w:rsid w:val="00A06F1C"/>
    <w:rsid w:val="00A075E6"/>
    <w:rsid w:val="00A07E72"/>
    <w:rsid w:val="00A100D2"/>
    <w:rsid w:val="00A103B5"/>
    <w:rsid w:val="00A111CA"/>
    <w:rsid w:val="00A11CAB"/>
    <w:rsid w:val="00A12041"/>
    <w:rsid w:val="00A12615"/>
    <w:rsid w:val="00A13684"/>
    <w:rsid w:val="00A138EF"/>
    <w:rsid w:val="00A13C03"/>
    <w:rsid w:val="00A14922"/>
    <w:rsid w:val="00A15681"/>
    <w:rsid w:val="00A17F9D"/>
    <w:rsid w:val="00A20666"/>
    <w:rsid w:val="00A20D39"/>
    <w:rsid w:val="00A20E11"/>
    <w:rsid w:val="00A20FB6"/>
    <w:rsid w:val="00A21A44"/>
    <w:rsid w:val="00A21FF5"/>
    <w:rsid w:val="00A2263A"/>
    <w:rsid w:val="00A228D7"/>
    <w:rsid w:val="00A24674"/>
    <w:rsid w:val="00A25D67"/>
    <w:rsid w:val="00A30E2F"/>
    <w:rsid w:val="00A3180F"/>
    <w:rsid w:val="00A31D12"/>
    <w:rsid w:val="00A3243C"/>
    <w:rsid w:val="00A329AE"/>
    <w:rsid w:val="00A32CB1"/>
    <w:rsid w:val="00A32D66"/>
    <w:rsid w:val="00A3449C"/>
    <w:rsid w:val="00A34589"/>
    <w:rsid w:val="00A34AD9"/>
    <w:rsid w:val="00A34D6C"/>
    <w:rsid w:val="00A34E16"/>
    <w:rsid w:val="00A352B4"/>
    <w:rsid w:val="00A353D7"/>
    <w:rsid w:val="00A36A0D"/>
    <w:rsid w:val="00A374CD"/>
    <w:rsid w:val="00A40FEE"/>
    <w:rsid w:val="00A4136E"/>
    <w:rsid w:val="00A41EBC"/>
    <w:rsid w:val="00A42227"/>
    <w:rsid w:val="00A42BD0"/>
    <w:rsid w:val="00A42EE8"/>
    <w:rsid w:val="00A441C7"/>
    <w:rsid w:val="00A45C7F"/>
    <w:rsid w:val="00A45E5D"/>
    <w:rsid w:val="00A46712"/>
    <w:rsid w:val="00A46722"/>
    <w:rsid w:val="00A46EC0"/>
    <w:rsid w:val="00A47A0A"/>
    <w:rsid w:val="00A507B8"/>
    <w:rsid w:val="00A50A8C"/>
    <w:rsid w:val="00A50ADC"/>
    <w:rsid w:val="00A50F4C"/>
    <w:rsid w:val="00A5296D"/>
    <w:rsid w:val="00A529A0"/>
    <w:rsid w:val="00A52ED1"/>
    <w:rsid w:val="00A548AE"/>
    <w:rsid w:val="00A549A6"/>
    <w:rsid w:val="00A54A99"/>
    <w:rsid w:val="00A54EEC"/>
    <w:rsid w:val="00A54F7B"/>
    <w:rsid w:val="00A55073"/>
    <w:rsid w:val="00A5597E"/>
    <w:rsid w:val="00A5683E"/>
    <w:rsid w:val="00A56C16"/>
    <w:rsid w:val="00A60427"/>
    <w:rsid w:val="00A614B7"/>
    <w:rsid w:val="00A6166B"/>
    <w:rsid w:val="00A61AC6"/>
    <w:rsid w:val="00A61C6A"/>
    <w:rsid w:val="00A62554"/>
    <w:rsid w:val="00A6309A"/>
    <w:rsid w:val="00A63367"/>
    <w:rsid w:val="00A63510"/>
    <w:rsid w:val="00A6425B"/>
    <w:rsid w:val="00A65B87"/>
    <w:rsid w:val="00A66465"/>
    <w:rsid w:val="00A715F8"/>
    <w:rsid w:val="00A728C9"/>
    <w:rsid w:val="00A732E5"/>
    <w:rsid w:val="00A735F2"/>
    <w:rsid w:val="00A738D5"/>
    <w:rsid w:val="00A744A6"/>
    <w:rsid w:val="00A74D02"/>
    <w:rsid w:val="00A75411"/>
    <w:rsid w:val="00A75B16"/>
    <w:rsid w:val="00A75C8E"/>
    <w:rsid w:val="00A75D84"/>
    <w:rsid w:val="00A7702A"/>
    <w:rsid w:val="00A778DD"/>
    <w:rsid w:val="00A77D5D"/>
    <w:rsid w:val="00A80D89"/>
    <w:rsid w:val="00A810EF"/>
    <w:rsid w:val="00A81719"/>
    <w:rsid w:val="00A82835"/>
    <w:rsid w:val="00A845D0"/>
    <w:rsid w:val="00A8473A"/>
    <w:rsid w:val="00A84A9A"/>
    <w:rsid w:val="00A84B28"/>
    <w:rsid w:val="00A85392"/>
    <w:rsid w:val="00A85913"/>
    <w:rsid w:val="00A85AA7"/>
    <w:rsid w:val="00A86219"/>
    <w:rsid w:val="00A872FC"/>
    <w:rsid w:val="00A90DCC"/>
    <w:rsid w:val="00A91C43"/>
    <w:rsid w:val="00A91EB2"/>
    <w:rsid w:val="00A92240"/>
    <w:rsid w:val="00A92FE5"/>
    <w:rsid w:val="00A93340"/>
    <w:rsid w:val="00A93580"/>
    <w:rsid w:val="00A93A3F"/>
    <w:rsid w:val="00A93BA6"/>
    <w:rsid w:val="00A93D85"/>
    <w:rsid w:val="00A94054"/>
    <w:rsid w:val="00A951C9"/>
    <w:rsid w:val="00A95F99"/>
    <w:rsid w:val="00A96590"/>
    <w:rsid w:val="00A97316"/>
    <w:rsid w:val="00A97CDC"/>
    <w:rsid w:val="00AA08D5"/>
    <w:rsid w:val="00AA0991"/>
    <w:rsid w:val="00AA0A86"/>
    <w:rsid w:val="00AA1119"/>
    <w:rsid w:val="00AA1999"/>
    <w:rsid w:val="00AA26C1"/>
    <w:rsid w:val="00AA36E6"/>
    <w:rsid w:val="00AA4246"/>
    <w:rsid w:val="00AA45FD"/>
    <w:rsid w:val="00AA4975"/>
    <w:rsid w:val="00AA4CF0"/>
    <w:rsid w:val="00AA555B"/>
    <w:rsid w:val="00AA7A45"/>
    <w:rsid w:val="00AB1263"/>
    <w:rsid w:val="00AB190A"/>
    <w:rsid w:val="00AB1B06"/>
    <w:rsid w:val="00AB1C0D"/>
    <w:rsid w:val="00AB264B"/>
    <w:rsid w:val="00AB3835"/>
    <w:rsid w:val="00AB3BDF"/>
    <w:rsid w:val="00AB400B"/>
    <w:rsid w:val="00AB49B7"/>
    <w:rsid w:val="00AB65D4"/>
    <w:rsid w:val="00AB6C48"/>
    <w:rsid w:val="00AB6D34"/>
    <w:rsid w:val="00AB6F31"/>
    <w:rsid w:val="00AB7DF4"/>
    <w:rsid w:val="00AB7E16"/>
    <w:rsid w:val="00AB7F5B"/>
    <w:rsid w:val="00AC0D55"/>
    <w:rsid w:val="00AC0D9C"/>
    <w:rsid w:val="00AC182A"/>
    <w:rsid w:val="00AC1C99"/>
    <w:rsid w:val="00AC221E"/>
    <w:rsid w:val="00AC45A9"/>
    <w:rsid w:val="00AC50CA"/>
    <w:rsid w:val="00AC518D"/>
    <w:rsid w:val="00AC5246"/>
    <w:rsid w:val="00AC5381"/>
    <w:rsid w:val="00AC555B"/>
    <w:rsid w:val="00AC5F35"/>
    <w:rsid w:val="00AC5FDF"/>
    <w:rsid w:val="00AC726B"/>
    <w:rsid w:val="00AC743B"/>
    <w:rsid w:val="00AC748C"/>
    <w:rsid w:val="00AD0005"/>
    <w:rsid w:val="00AD09E7"/>
    <w:rsid w:val="00AD277D"/>
    <w:rsid w:val="00AD288E"/>
    <w:rsid w:val="00AD4D9E"/>
    <w:rsid w:val="00AD5E79"/>
    <w:rsid w:val="00AD6025"/>
    <w:rsid w:val="00AD6EAE"/>
    <w:rsid w:val="00AE0AA6"/>
    <w:rsid w:val="00AE0BC5"/>
    <w:rsid w:val="00AE3520"/>
    <w:rsid w:val="00AE493B"/>
    <w:rsid w:val="00AE50D1"/>
    <w:rsid w:val="00AE562E"/>
    <w:rsid w:val="00AE577E"/>
    <w:rsid w:val="00AE6120"/>
    <w:rsid w:val="00AE6C03"/>
    <w:rsid w:val="00AE7135"/>
    <w:rsid w:val="00AF0583"/>
    <w:rsid w:val="00AF0E7A"/>
    <w:rsid w:val="00AF1EB2"/>
    <w:rsid w:val="00AF32E9"/>
    <w:rsid w:val="00AF37CE"/>
    <w:rsid w:val="00AF3D7D"/>
    <w:rsid w:val="00AF446A"/>
    <w:rsid w:val="00AF4C2C"/>
    <w:rsid w:val="00AF4E9A"/>
    <w:rsid w:val="00AF646B"/>
    <w:rsid w:val="00AF6EFB"/>
    <w:rsid w:val="00AF7B54"/>
    <w:rsid w:val="00AF7EE8"/>
    <w:rsid w:val="00B00C1E"/>
    <w:rsid w:val="00B00E07"/>
    <w:rsid w:val="00B02DB9"/>
    <w:rsid w:val="00B03B5F"/>
    <w:rsid w:val="00B03CF5"/>
    <w:rsid w:val="00B051FD"/>
    <w:rsid w:val="00B053E0"/>
    <w:rsid w:val="00B066EC"/>
    <w:rsid w:val="00B07FFD"/>
    <w:rsid w:val="00B10CEA"/>
    <w:rsid w:val="00B1141B"/>
    <w:rsid w:val="00B11B36"/>
    <w:rsid w:val="00B11C32"/>
    <w:rsid w:val="00B1244E"/>
    <w:rsid w:val="00B1274D"/>
    <w:rsid w:val="00B12F4C"/>
    <w:rsid w:val="00B13170"/>
    <w:rsid w:val="00B13CB9"/>
    <w:rsid w:val="00B146FD"/>
    <w:rsid w:val="00B15461"/>
    <w:rsid w:val="00B15527"/>
    <w:rsid w:val="00B164A1"/>
    <w:rsid w:val="00B16B3C"/>
    <w:rsid w:val="00B177F1"/>
    <w:rsid w:val="00B17CFA"/>
    <w:rsid w:val="00B20A5D"/>
    <w:rsid w:val="00B2162F"/>
    <w:rsid w:val="00B2325F"/>
    <w:rsid w:val="00B2376D"/>
    <w:rsid w:val="00B253EF"/>
    <w:rsid w:val="00B25716"/>
    <w:rsid w:val="00B25B39"/>
    <w:rsid w:val="00B25B78"/>
    <w:rsid w:val="00B263B3"/>
    <w:rsid w:val="00B270FB"/>
    <w:rsid w:val="00B272FB"/>
    <w:rsid w:val="00B27D84"/>
    <w:rsid w:val="00B3094E"/>
    <w:rsid w:val="00B309DC"/>
    <w:rsid w:val="00B32F72"/>
    <w:rsid w:val="00B34F95"/>
    <w:rsid w:val="00B352D0"/>
    <w:rsid w:val="00B3568C"/>
    <w:rsid w:val="00B35C91"/>
    <w:rsid w:val="00B36874"/>
    <w:rsid w:val="00B371AD"/>
    <w:rsid w:val="00B37232"/>
    <w:rsid w:val="00B37C87"/>
    <w:rsid w:val="00B41709"/>
    <w:rsid w:val="00B41963"/>
    <w:rsid w:val="00B41FA9"/>
    <w:rsid w:val="00B423B5"/>
    <w:rsid w:val="00B42965"/>
    <w:rsid w:val="00B429F5"/>
    <w:rsid w:val="00B43D19"/>
    <w:rsid w:val="00B4540E"/>
    <w:rsid w:val="00B45E9E"/>
    <w:rsid w:val="00B46488"/>
    <w:rsid w:val="00B46633"/>
    <w:rsid w:val="00B46F74"/>
    <w:rsid w:val="00B473D3"/>
    <w:rsid w:val="00B5051B"/>
    <w:rsid w:val="00B5107D"/>
    <w:rsid w:val="00B52ECA"/>
    <w:rsid w:val="00B53B25"/>
    <w:rsid w:val="00B5427B"/>
    <w:rsid w:val="00B5468B"/>
    <w:rsid w:val="00B54960"/>
    <w:rsid w:val="00B551D5"/>
    <w:rsid w:val="00B56DA3"/>
    <w:rsid w:val="00B57964"/>
    <w:rsid w:val="00B603FE"/>
    <w:rsid w:val="00B60C10"/>
    <w:rsid w:val="00B62193"/>
    <w:rsid w:val="00B640BD"/>
    <w:rsid w:val="00B656C6"/>
    <w:rsid w:val="00B662CE"/>
    <w:rsid w:val="00B66527"/>
    <w:rsid w:val="00B66A1A"/>
    <w:rsid w:val="00B66F01"/>
    <w:rsid w:val="00B670C8"/>
    <w:rsid w:val="00B67346"/>
    <w:rsid w:val="00B67D18"/>
    <w:rsid w:val="00B70924"/>
    <w:rsid w:val="00B73192"/>
    <w:rsid w:val="00B735AA"/>
    <w:rsid w:val="00B74401"/>
    <w:rsid w:val="00B75E6A"/>
    <w:rsid w:val="00B7641E"/>
    <w:rsid w:val="00B76563"/>
    <w:rsid w:val="00B767E6"/>
    <w:rsid w:val="00B77844"/>
    <w:rsid w:val="00B804CB"/>
    <w:rsid w:val="00B81A8D"/>
    <w:rsid w:val="00B82ED3"/>
    <w:rsid w:val="00B84C09"/>
    <w:rsid w:val="00B866FD"/>
    <w:rsid w:val="00B879A0"/>
    <w:rsid w:val="00B87FED"/>
    <w:rsid w:val="00B920C2"/>
    <w:rsid w:val="00B92124"/>
    <w:rsid w:val="00B93D15"/>
    <w:rsid w:val="00B94AD1"/>
    <w:rsid w:val="00B95140"/>
    <w:rsid w:val="00B95309"/>
    <w:rsid w:val="00B958B4"/>
    <w:rsid w:val="00B95AD0"/>
    <w:rsid w:val="00B9608F"/>
    <w:rsid w:val="00B96556"/>
    <w:rsid w:val="00B96BAB"/>
    <w:rsid w:val="00B97520"/>
    <w:rsid w:val="00B9781E"/>
    <w:rsid w:val="00B97D38"/>
    <w:rsid w:val="00B97F26"/>
    <w:rsid w:val="00BA0424"/>
    <w:rsid w:val="00BA09AF"/>
    <w:rsid w:val="00BA1575"/>
    <w:rsid w:val="00BA1827"/>
    <w:rsid w:val="00BA1C4B"/>
    <w:rsid w:val="00BA4113"/>
    <w:rsid w:val="00BA5230"/>
    <w:rsid w:val="00BA6319"/>
    <w:rsid w:val="00BA6582"/>
    <w:rsid w:val="00BA6BC6"/>
    <w:rsid w:val="00BA6F00"/>
    <w:rsid w:val="00BB0D87"/>
    <w:rsid w:val="00BB1069"/>
    <w:rsid w:val="00BB1293"/>
    <w:rsid w:val="00BB1C62"/>
    <w:rsid w:val="00BB2463"/>
    <w:rsid w:val="00BB2CAF"/>
    <w:rsid w:val="00BB3CEC"/>
    <w:rsid w:val="00BB45B0"/>
    <w:rsid w:val="00BB4C76"/>
    <w:rsid w:val="00BB5119"/>
    <w:rsid w:val="00BB53C5"/>
    <w:rsid w:val="00BB53CB"/>
    <w:rsid w:val="00BB598C"/>
    <w:rsid w:val="00BB60DE"/>
    <w:rsid w:val="00BB6259"/>
    <w:rsid w:val="00BB6891"/>
    <w:rsid w:val="00BB77A5"/>
    <w:rsid w:val="00BC129E"/>
    <w:rsid w:val="00BC14D4"/>
    <w:rsid w:val="00BC1BE5"/>
    <w:rsid w:val="00BC20D4"/>
    <w:rsid w:val="00BC299B"/>
    <w:rsid w:val="00BC2DFB"/>
    <w:rsid w:val="00BC33C8"/>
    <w:rsid w:val="00BC35A9"/>
    <w:rsid w:val="00BC360A"/>
    <w:rsid w:val="00BC37B1"/>
    <w:rsid w:val="00BC3DE9"/>
    <w:rsid w:val="00BC4118"/>
    <w:rsid w:val="00BC4642"/>
    <w:rsid w:val="00BC49B5"/>
    <w:rsid w:val="00BC5770"/>
    <w:rsid w:val="00BC6BC3"/>
    <w:rsid w:val="00BD01DC"/>
    <w:rsid w:val="00BD1935"/>
    <w:rsid w:val="00BD1FF2"/>
    <w:rsid w:val="00BD2646"/>
    <w:rsid w:val="00BD4E95"/>
    <w:rsid w:val="00BD5118"/>
    <w:rsid w:val="00BD5363"/>
    <w:rsid w:val="00BE1634"/>
    <w:rsid w:val="00BE1724"/>
    <w:rsid w:val="00BE1B2B"/>
    <w:rsid w:val="00BE29DB"/>
    <w:rsid w:val="00BE375E"/>
    <w:rsid w:val="00BE3B38"/>
    <w:rsid w:val="00BE50F8"/>
    <w:rsid w:val="00BE588B"/>
    <w:rsid w:val="00BE5997"/>
    <w:rsid w:val="00BE71EA"/>
    <w:rsid w:val="00BE7519"/>
    <w:rsid w:val="00BE7737"/>
    <w:rsid w:val="00BE7B50"/>
    <w:rsid w:val="00BE7FA1"/>
    <w:rsid w:val="00BF1226"/>
    <w:rsid w:val="00BF1890"/>
    <w:rsid w:val="00BF18AD"/>
    <w:rsid w:val="00BF1CF1"/>
    <w:rsid w:val="00BF3087"/>
    <w:rsid w:val="00BF3921"/>
    <w:rsid w:val="00BF4C23"/>
    <w:rsid w:val="00BF5904"/>
    <w:rsid w:val="00BF5A6A"/>
    <w:rsid w:val="00BF5F80"/>
    <w:rsid w:val="00BF6076"/>
    <w:rsid w:val="00BF6493"/>
    <w:rsid w:val="00BF7116"/>
    <w:rsid w:val="00BF7BDC"/>
    <w:rsid w:val="00BF7C14"/>
    <w:rsid w:val="00C0041B"/>
    <w:rsid w:val="00C00425"/>
    <w:rsid w:val="00C0137C"/>
    <w:rsid w:val="00C0149F"/>
    <w:rsid w:val="00C01C35"/>
    <w:rsid w:val="00C01EC7"/>
    <w:rsid w:val="00C02D75"/>
    <w:rsid w:val="00C03924"/>
    <w:rsid w:val="00C04246"/>
    <w:rsid w:val="00C042EF"/>
    <w:rsid w:val="00C04BB9"/>
    <w:rsid w:val="00C04CF7"/>
    <w:rsid w:val="00C04D09"/>
    <w:rsid w:val="00C0624A"/>
    <w:rsid w:val="00C063CF"/>
    <w:rsid w:val="00C069F0"/>
    <w:rsid w:val="00C11389"/>
    <w:rsid w:val="00C11838"/>
    <w:rsid w:val="00C11BEB"/>
    <w:rsid w:val="00C135AA"/>
    <w:rsid w:val="00C139B9"/>
    <w:rsid w:val="00C150C2"/>
    <w:rsid w:val="00C15FB1"/>
    <w:rsid w:val="00C161B6"/>
    <w:rsid w:val="00C1797C"/>
    <w:rsid w:val="00C17BE8"/>
    <w:rsid w:val="00C2006A"/>
    <w:rsid w:val="00C22104"/>
    <w:rsid w:val="00C2277A"/>
    <w:rsid w:val="00C227EC"/>
    <w:rsid w:val="00C22A8F"/>
    <w:rsid w:val="00C22C2C"/>
    <w:rsid w:val="00C24168"/>
    <w:rsid w:val="00C24A83"/>
    <w:rsid w:val="00C25447"/>
    <w:rsid w:val="00C25B57"/>
    <w:rsid w:val="00C25EB3"/>
    <w:rsid w:val="00C2626C"/>
    <w:rsid w:val="00C27A00"/>
    <w:rsid w:val="00C3071A"/>
    <w:rsid w:val="00C30D2E"/>
    <w:rsid w:val="00C3123A"/>
    <w:rsid w:val="00C3184E"/>
    <w:rsid w:val="00C31AAF"/>
    <w:rsid w:val="00C32D54"/>
    <w:rsid w:val="00C32E2A"/>
    <w:rsid w:val="00C34719"/>
    <w:rsid w:val="00C34787"/>
    <w:rsid w:val="00C3599B"/>
    <w:rsid w:val="00C36B4D"/>
    <w:rsid w:val="00C36D88"/>
    <w:rsid w:val="00C378D1"/>
    <w:rsid w:val="00C400E3"/>
    <w:rsid w:val="00C4087A"/>
    <w:rsid w:val="00C4140C"/>
    <w:rsid w:val="00C41720"/>
    <w:rsid w:val="00C41FCD"/>
    <w:rsid w:val="00C421F3"/>
    <w:rsid w:val="00C42387"/>
    <w:rsid w:val="00C42B52"/>
    <w:rsid w:val="00C437D7"/>
    <w:rsid w:val="00C444DB"/>
    <w:rsid w:val="00C447E0"/>
    <w:rsid w:val="00C452E7"/>
    <w:rsid w:val="00C45A16"/>
    <w:rsid w:val="00C46140"/>
    <w:rsid w:val="00C469A6"/>
    <w:rsid w:val="00C509CE"/>
    <w:rsid w:val="00C50ED1"/>
    <w:rsid w:val="00C51574"/>
    <w:rsid w:val="00C525AE"/>
    <w:rsid w:val="00C5356A"/>
    <w:rsid w:val="00C55EB3"/>
    <w:rsid w:val="00C55F60"/>
    <w:rsid w:val="00C57923"/>
    <w:rsid w:val="00C57EE8"/>
    <w:rsid w:val="00C600F0"/>
    <w:rsid w:val="00C60BC6"/>
    <w:rsid w:val="00C613D4"/>
    <w:rsid w:val="00C61C7D"/>
    <w:rsid w:val="00C61EF4"/>
    <w:rsid w:val="00C620C1"/>
    <w:rsid w:val="00C62433"/>
    <w:rsid w:val="00C635D0"/>
    <w:rsid w:val="00C63B99"/>
    <w:rsid w:val="00C65296"/>
    <w:rsid w:val="00C659C7"/>
    <w:rsid w:val="00C65CDE"/>
    <w:rsid w:val="00C65DB8"/>
    <w:rsid w:val="00C66163"/>
    <w:rsid w:val="00C66449"/>
    <w:rsid w:val="00C6751C"/>
    <w:rsid w:val="00C677E7"/>
    <w:rsid w:val="00C67B0C"/>
    <w:rsid w:val="00C67DDF"/>
    <w:rsid w:val="00C67E0D"/>
    <w:rsid w:val="00C70873"/>
    <w:rsid w:val="00C71039"/>
    <w:rsid w:val="00C73BC1"/>
    <w:rsid w:val="00C73DF5"/>
    <w:rsid w:val="00C73E6D"/>
    <w:rsid w:val="00C75031"/>
    <w:rsid w:val="00C75A9F"/>
    <w:rsid w:val="00C75AC9"/>
    <w:rsid w:val="00C75D25"/>
    <w:rsid w:val="00C76922"/>
    <w:rsid w:val="00C772EE"/>
    <w:rsid w:val="00C801A7"/>
    <w:rsid w:val="00C8051A"/>
    <w:rsid w:val="00C80678"/>
    <w:rsid w:val="00C809B6"/>
    <w:rsid w:val="00C8122F"/>
    <w:rsid w:val="00C81EDD"/>
    <w:rsid w:val="00C8209E"/>
    <w:rsid w:val="00C82BD7"/>
    <w:rsid w:val="00C82C75"/>
    <w:rsid w:val="00C82C7A"/>
    <w:rsid w:val="00C83A58"/>
    <w:rsid w:val="00C84047"/>
    <w:rsid w:val="00C842F2"/>
    <w:rsid w:val="00C844BB"/>
    <w:rsid w:val="00C848B2"/>
    <w:rsid w:val="00C85327"/>
    <w:rsid w:val="00C8605E"/>
    <w:rsid w:val="00C866F7"/>
    <w:rsid w:val="00C87690"/>
    <w:rsid w:val="00C9023B"/>
    <w:rsid w:val="00C90359"/>
    <w:rsid w:val="00C91308"/>
    <w:rsid w:val="00C916C3"/>
    <w:rsid w:val="00C91EE4"/>
    <w:rsid w:val="00C92313"/>
    <w:rsid w:val="00C93540"/>
    <w:rsid w:val="00C939E3"/>
    <w:rsid w:val="00C955B6"/>
    <w:rsid w:val="00C956C5"/>
    <w:rsid w:val="00C95AF2"/>
    <w:rsid w:val="00C97236"/>
    <w:rsid w:val="00C97A96"/>
    <w:rsid w:val="00C97F3C"/>
    <w:rsid w:val="00CA288F"/>
    <w:rsid w:val="00CA2D11"/>
    <w:rsid w:val="00CA3DDC"/>
    <w:rsid w:val="00CA4A17"/>
    <w:rsid w:val="00CA4CE8"/>
    <w:rsid w:val="00CA5DA9"/>
    <w:rsid w:val="00CA656C"/>
    <w:rsid w:val="00CA65A5"/>
    <w:rsid w:val="00CA68E3"/>
    <w:rsid w:val="00CA6A1C"/>
    <w:rsid w:val="00CA6C86"/>
    <w:rsid w:val="00CA70A1"/>
    <w:rsid w:val="00CB03BB"/>
    <w:rsid w:val="00CB0480"/>
    <w:rsid w:val="00CB06E0"/>
    <w:rsid w:val="00CB149D"/>
    <w:rsid w:val="00CB1986"/>
    <w:rsid w:val="00CB34A0"/>
    <w:rsid w:val="00CB350D"/>
    <w:rsid w:val="00CB365C"/>
    <w:rsid w:val="00CB3CF5"/>
    <w:rsid w:val="00CB3DD5"/>
    <w:rsid w:val="00CB4ACF"/>
    <w:rsid w:val="00CB51F4"/>
    <w:rsid w:val="00CB5995"/>
    <w:rsid w:val="00CB6577"/>
    <w:rsid w:val="00CB708F"/>
    <w:rsid w:val="00CC0096"/>
    <w:rsid w:val="00CC09C3"/>
    <w:rsid w:val="00CC1085"/>
    <w:rsid w:val="00CC119A"/>
    <w:rsid w:val="00CC1694"/>
    <w:rsid w:val="00CC20D3"/>
    <w:rsid w:val="00CC297B"/>
    <w:rsid w:val="00CC2D8C"/>
    <w:rsid w:val="00CC5473"/>
    <w:rsid w:val="00CC563A"/>
    <w:rsid w:val="00CC5E4A"/>
    <w:rsid w:val="00CC60EF"/>
    <w:rsid w:val="00CC78AB"/>
    <w:rsid w:val="00CD2002"/>
    <w:rsid w:val="00CD2D84"/>
    <w:rsid w:val="00CD30A8"/>
    <w:rsid w:val="00CD36D8"/>
    <w:rsid w:val="00CD3AC2"/>
    <w:rsid w:val="00CD4BDC"/>
    <w:rsid w:val="00CD5420"/>
    <w:rsid w:val="00CD64A3"/>
    <w:rsid w:val="00CD6696"/>
    <w:rsid w:val="00CD6A0D"/>
    <w:rsid w:val="00CD7F37"/>
    <w:rsid w:val="00CE0E40"/>
    <w:rsid w:val="00CE108C"/>
    <w:rsid w:val="00CE1CD6"/>
    <w:rsid w:val="00CE1F6A"/>
    <w:rsid w:val="00CE2DBC"/>
    <w:rsid w:val="00CE2E19"/>
    <w:rsid w:val="00CE2FE8"/>
    <w:rsid w:val="00CE311A"/>
    <w:rsid w:val="00CE3853"/>
    <w:rsid w:val="00CE3CA9"/>
    <w:rsid w:val="00CE475E"/>
    <w:rsid w:val="00CE4CCC"/>
    <w:rsid w:val="00CE5B2D"/>
    <w:rsid w:val="00CE5C24"/>
    <w:rsid w:val="00CE683D"/>
    <w:rsid w:val="00CE7565"/>
    <w:rsid w:val="00CE7BB2"/>
    <w:rsid w:val="00CE7EE9"/>
    <w:rsid w:val="00CF0EF7"/>
    <w:rsid w:val="00CF1AA5"/>
    <w:rsid w:val="00CF1D8D"/>
    <w:rsid w:val="00CF3C10"/>
    <w:rsid w:val="00CF4158"/>
    <w:rsid w:val="00CF475F"/>
    <w:rsid w:val="00CF4950"/>
    <w:rsid w:val="00CF4E03"/>
    <w:rsid w:val="00CF6C6C"/>
    <w:rsid w:val="00D00126"/>
    <w:rsid w:val="00D00C63"/>
    <w:rsid w:val="00D00ED5"/>
    <w:rsid w:val="00D01534"/>
    <w:rsid w:val="00D01BE5"/>
    <w:rsid w:val="00D01DA6"/>
    <w:rsid w:val="00D01F13"/>
    <w:rsid w:val="00D02892"/>
    <w:rsid w:val="00D0542A"/>
    <w:rsid w:val="00D05E82"/>
    <w:rsid w:val="00D06CCA"/>
    <w:rsid w:val="00D11417"/>
    <w:rsid w:val="00D13202"/>
    <w:rsid w:val="00D13387"/>
    <w:rsid w:val="00D13764"/>
    <w:rsid w:val="00D13769"/>
    <w:rsid w:val="00D142BD"/>
    <w:rsid w:val="00D15B65"/>
    <w:rsid w:val="00D16419"/>
    <w:rsid w:val="00D165CF"/>
    <w:rsid w:val="00D170E6"/>
    <w:rsid w:val="00D173AD"/>
    <w:rsid w:val="00D1785F"/>
    <w:rsid w:val="00D17F79"/>
    <w:rsid w:val="00D20402"/>
    <w:rsid w:val="00D219D3"/>
    <w:rsid w:val="00D22740"/>
    <w:rsid w:val="00D230EA"/>
    <w:rsid w:val="00D2384F"/>
    <w:rsid w:val="00D25843"/>
    <w:rsid w:val="00D27015"/>
    <w:rsid w:val="00D276BA"/>
    <w:rsid w:val="00D27CAE"/>
    <w:rsid w:val="00D30256"/>
    <w:rsid w:val="00D3254A"/>
    <w:rsid w:val="00D3358F"/>
    <w:rsid w:val="00D34721"/>
    <w:rsid w:val="00D353BC"/>
    <w:rsid w:val="00D360EB"/>
    <w:rsid w:val="00D364B0"/>
    <w:rsid w:val="00D3669C"/>
    <w:rsid w:val="00D3675E"/>
    <w:rsid w:val="00D3770D"/>
    <w:rsid w:val="00D37F6D"/>
    <w:rsid w:val="00D40251"/>
    <w:rsid w:val="00D41055"/>
    <w:rsid w:val="00D41AD9"/>
    <w:rsid w:val="00D41CE3"/>
    <w:rsid w:val="00D43A92"/>
    <w:rsid w:val="00D44C09"/>
    <w:rsid w:val="00D44E8F"/>
    <w:rsid w:val="00D472EF"/>
    <w:rsid w:val="00D52465"/>
    <w:rsid w:val="00D54145"/>
    <w:rsid w:val="00D541A7"/>
    <w:rsid w:val="00D546F2"/>
    <w:rsid w:val="00D54B97"/>
    <w:rsid w:val="00D555B5"/>
    <w:rsid w:val="00D55D07"/>
    <w:rsid w:val="00D56298"/>
    <w:rsid w:val="00D568E3"/>
    <w:rsid w:val="00D56B5F"/>
    <w:rsid w:val="00D5702A"/>
    <w:rsid w:val="00D57242"/>
    <w:rsid w:val="00D6195F"/>
    <w:rsid w:val="00D61BE0"/>
    <w:rsid w:val="00D625B4"/>
    <w:rsid w:val="00D63028"/>
    <w:rsid w:val="00D636B6"/>
    <w:rsid w:val="00D636E7"/>
    <w:rsid w:val="00D63B5D"/>
    <w:rsid w:val="00D63BF1"/>
    <w:rsid w:val="00D63F5D"/>
    <w:rsid w:val="00D650ED"/>
    <w:rsid w:val="00D677B8"/>
    <w:rsid w:val="00D67C80"/>
    <w:rsid w:val="00D67E11"/>
    <w:rsid w:val="00D70F99"/>
    <w:rsid w:val="00D71FC6"/>
    <w:rsid w:val="00D742FD"/>
    <w:rsid w:val="00D747BD"/>
    <w:rsid w:val="00D74879"/>
    <w:rsid w:val="00D7720F"/>
    <w:rsid w:val="00D809E7"/>
    <w:rsid w:val="00D81F4C"/>
    <w:rsid w:val="00D82A24"/>
    <w:rsid w:val="00D82DBF"/>
    <w:rsid w:val="00D8323D"/>
    <w:rsid w:val="00D83AAA"/>
    <w:rsid w:val="00D83F26"/>
    <w:rsid w:val="00D84262"/>
    <w:rsid w:val="00D853F6"/>
    <w:rsid w:val="00D85FD9"/>
    <w:rsid w:val="00D87447"/>
    <w:rsid w:val="00D8750B"/>
    <w:rsid w:val="00D87B0B"/>
    <w:rsid w:val="00D91166"/>
    <w:rsid w:val="00D9241D"/>
    <w:rsid w:val="00D93779"/>
    <w:rsid w:val="00D93991"/>
    <w:rsid w:val="00D94047"/>
    <w:rsid w:val="00D94BDD"/>
    <w:rsid w:val="00D9520D"/>
    <w:rsid w:val="00D96CF7"/>
    <w:rsid w:val="00D96D69"/>
    <w:rsid w:val="00D96E03"/>
    <w:rsid w:val="00D974FF"/>
    <w:rsid w:val="00DA14BB"/>
    <w:rsid w:val="00DA1938"/>
    <w:rsid w:val="00DA2108"/>
    <w:rsid w:val="00DA25C2"/>
    <w:rsid w:val="00DA2CFB"/>
    <w:rsid w:val="00DA3089"/>
    <w:rsid w:val="00DA37C6"/>
    <w:rsid w:val="00DA3B1C"/>
    <w:rsid w:val="00DA3FE9"/>
    <w:rsid w:val="00DA4679"/>
    <w:rsid w:val="00DA4E8A"/>
    <w:rsid w:val="00DA5D8C"/>
    <w:rsid w:val="00DA6070"/>
    <w:rsid w:val="00DA7883"/>
    <w:rsid w:val="00DB0B67"/>
    <w:rsid w:val="00DB1515"/>
    <w:rsid w:val="00DB331F"/>
    <w:rsid w:val="00DB3EF2"/>
    <w:rsid w:val="00DB4B34"/>
    <w:rsid w:val="00DB4FFA"/>
    <w:rsid w:val="00DB50E8"/>
    <w:rsid w:val="00DB5B7F"/>
    <w:rsid w:val="00DB66EF"/>
    <w:rsid w:val="00DB6FAA"/>
    <w:rsid w:val="00DB736A"/>
    <w:rsid w:val="00DB76AA"/>
    <w:rsid w:val="00DB7B4F"/>
    <w:rsid w:val="00DB7D94"/>
    <w:rsid w:val="00DB7E56"/>
    <w:rsid w:val="00DC074F"/>
    <w:rsid w:val="00DC0C89"/>
    <w:rsid w:val="00DC1870"/>
    <w:rsid w:val="00DC22F6"/>
    <w:rsid w:val="00DC2427"/>
    <w:rsid w:val="00DC2CC4"/>
    <w:rsid w:val="00DC2D32"/>
    <w:rsid w:val="00DC42C3"/>
    <w:rsid w:val="00DC54E2"/>
    <w:rsid w:val="00DC5DB5"/>
    <w:rsid w:val="00DC6E96"/>
    <w:rsid w:val="00DD0764"/>
    <w:rsid w:val="00DD12A8"/>
    <w:rsid w:val="00DD1581"/>
    <w:rsid w:val="00DD47C8"/>
    <w:rsid w:val="00DD5B60"/>
    <w:rsid w:val="00DD5C87"/>
    <w:rsid w:val="00DD6746"/>
    <w:rsid w:val="00DD6F67"/>
    <w:rsid w:val="00DE116F"/>
    <w:rsid w:val="00DE29C2"/>
    <w:rsid w:val="00DE41B2"/>
    <w:rsid w:val="00DE4842"/>
    <w:rsid w:val="00DE605C"/>
    <w:rsid w:val="00DE6536"/>
    <w:rsid w:val="00DE69CA"/>
    <w:rsid w:val="00DE7026"/>
    <w:rsid w:val="00DF0678"/>
    <w:rsid w:val="00DF18F6"/>
    <w:rsid w:val="00DF1CE3"/>
    <w:rsid w:val="00DF1E0D"/>
    <w:rsid w:val="00DF27C7"/>
    <w:rsid w:val="00DF2F6F"/>
    <w:rsid w:val="00DF3C52"/>
    <w:rsid w:val="00DF51D9"/>
    <w:rsid w:val="00DF76FF"/>
    <w:rsid w:val="00E00843"/>
    <w:rsid w:val="00E014A3"/>
    <w:rsid w:val="00E014ED"/>
    <w:rsid w:val="00E01724"/>
    <w:rsid w:val="00E020A5"/>
    <w:rsid w:val="00E02388"/>
    <w:rsid w:val="00E02486"/>
    <w:rsid w:val="00E02BA8"/>
    <w:rsid w:val="00E03443"/>
    <w:rsid w:val="00E05DB6"/>
    <w:rsid w:val="00E05E5C"/>
    <w:rsid w:val="00E073B4"/>
    <w:rsid w:val="00E076E1"/>
    <w:rsid w:val="00E07CB5"/>
    <w:rsid w:val="00E10A6F"/>
    <w:rsid w:val="00E116E3"/>
    <w:rsid w:val="00E117CF"/>
    <w:rsid w:val="00E11FE3"/>
    <w:rsid w:val="00E13D0C"/>
    <w:rsid w:val="00E14A14"/>
    <w:rsid w:val="00E17019"/>
    <w:rsid w:val="00E1735C"/>
    <w:rsid w:val="00E17394"/>
    <w:rsid w:val="00E17915"/>
    <w:rsid w:val="00E17DCA"/>
    <w:rsid w:val="00E2032A"/>
    <w:rsid w:val="00E2201B"/>
    <w:rsid w:val="00E22D93"/>
    <w:rsid w:val="00E2401A"/>
    <w:rsid w:val="00E241E8"/>
    <w:rsid w:val="00E24DB8"/>
    <w:rsid w:val="00E26A0E"/>
    <w:rsid w:val="00E26E84"/>
    <w:rsid w:val="00E271C2"/>
    <w:rsid w:val="00E272B2"/>
    <w:rsid w:val="00E300C1"/>
    <w:rsid w:val="00E3129D"/>
    <w:rsid w:val="00E314D0"/>
    <w:rsid w:val="00E31BFD"/>
    <w:rsid w:val="00E32C0E"/>
    <w:rsid w:val="00E357D7"/>
    <w:rsid w:val="00E36401"/>
    <w:rsid w:val="00E36E56"/>
    <w:rsid w:val="00E42101"/>
    <w:rsid w:val="00E424AB"/>
    <w:rsid w:val="00E42569"/>
    <w:rsid w:val="00E450FE"/>
    <w:rsid w:val="00E459F7"/>
    <w:rsid w:val="00E46026"/>
    <w:rsid w:val="00E46AAF"/>
    <w:rsid w:val="00E47385"/>
    <w:rsid w:val="00E4763C"/>
    <w:rsid w:val="00E47861"/>
    <w:rsid w:val="00E47B6D"/>
    <w:rsid w:val="00E50A3E"/>
    <w:rsid w:val="00E50CB1"/>
    <w:rsid w:val="00E534AF"/>
    <w:rsid w:val="00E53661"/>
    <w:rsid w:val="00E537D9"/>
    <w:rsid w:val="00E5396B"/>
    <w:rsid w:val="00E53F6D"/>
    <w:rsid w:val="00E545B3"/>
    <w:rsid w:val="00E55A6E"/>
    <w:rsid w:val="00E562EB"/>
    <w:rsid w:val="00E5634E"/>
    <w:rsid w:val="00E6304B"/>
    <w:rsid w:val="00E64886"/>
    <w:rsid w:val="00E64EE9"/>
    <w:rsid w:val="00E6605B"/>
    <w:rsid w:val="00E661DA"/>
    <w:rsid w:val="00E66AAA"/>
    <w:rsid w:val="00E6721B"/>
    <w:rsid w:val="00E70292"/>
    <w:rsid w:val="00E705A0"/>
    <w:rsid w:val="00E7348D"/>
    <w:rsid w:val="00E752FA"/>
    <w:rsid w:val="00E75979"/>
    <w:rsid w:val="00E75AC4"/>
    <w:rsid w:val="00E7644C"/>
    <w:rsid w:val="00E764C3"/>
    <w:rsid w:val="00E76902"/>
    <w:rsid w:val="00E7703A"/>
    <w:rsid w:val="00E7709D"/>
    <w:rsid w:val="00E77FAE"/>
    <w:rsid w:val="00E80BB5"/>
    <w:rsid w:val="00E80FF9"/>
    <w:rsid w:val="00E81C31"/>
    <w:rsid w:val="00E82429"/>
    <w:rsid w:val="00E82840"/>
    <w:rsid w:val="00E830DE"/>
    <w:rsid w:val="00E83408"/>
    <w:rsid w:val="00E83F9E"/>
    <w:rsid w:val="00E83FAD"/>
    <w:rsid w:val="00E8492C"/>
    <w:rsid w:val="00E84DBB"/>
    <w:rsid w:val="00E85BF6"/>
    <w:rsid w:val="00E87BFA"/>
    <w:rsid w:val="00E903EB"/>
    <w:rsid w:val="00E90FE6"/>
    <w:rsid w:val="00E910B5"/>
    <w:rsid w:val="00E9136F"/>
    <w:rsid w:val="00E9204B"/>
    <w:rsid w:val="00E92DA7"/>
    <w:rsid w:val="00E93B46"/>
    <w:rsid w:val="00E9416F"/>
    <w:rsid w:val="00E94D81"/>
    <w:rsid w:val="00E94EC6"/>
    <w:rsid w:val="00E95F02"/>
    <w:rsid w:val="00E95F18"/>
    <w:rsid w:val="00E966E3"/>
    <w:rsid w:val="00E973AC"/>
    <w:rsid w:val="00E97A87"/>
    <w:rsid w:val="00EA0BC6"/>
    <w:rsid w:val="00EA0F18"/>
    <w:rsid w:val="00EA1035"/>
    <w:rsid w:val="00EA1246"/>
    <w:rsid w:val="00EA1988"/>
    <w:rsid w:val="00EA2863"/>
    <w:rsid w:val="00EA3828"/>
    <w:rsid w:val="00EA3BE0"/>
    <w:rsid w:val="00EA3C34"/>
    <w:rsid w:val="00EA5B2C"/>
    <w:rsid w:val="00EA5D96"/>
    <w:rsid w:val="00EA6462"/>
    <w:rsid w:val="00EA6CEF"/>
    <w:rsid w:val="00EA6F78"/>
    <w:rsid w:val="00EB20D1"/>
    <w:rsid w:val="00EB3442"/>
    <w:rsid w:val="00EB4486"/>
    <w:rsid w:val="00EB4809"/>
    <w:rsid w:val="00EB5300"/>
    <w:rsid w:val="00EB5811"/>
    <w:rsid w:val="00EB59A1"/>
    <w:rsid w:val="00EB5A9A"/>
    <w:rsid w:val="00EB668E"/>
    <w:rsid w:val="00EB7635"/>
    <w:rsid w:val="00EB7BFF"/>
    <w:rsid w:val="00EB7E87"/>
    <w:rsid w:val="00EC007E"/>
    <w:rsid w:val="00EC0FB7"/>
    <w:rsid w:val="00EC1213"/>
    <w:rsid w:val="00EC16BF"/>
    <w:rsid w:val="00EC2B41"/>
    <w:rsid w:val="00EC326C"/>
    <w:rsid w:val="00EC3BE7"/>
    <w:rsid w:val="00EC55AC"/>
    <w:rsid w:val="00EC6349"/>
    <w:rsid w:val="00EC75A1"/>
    <w:rsid w:val="00EC7A62"/>
    <w:rsid w:val="00ED0279"/>
    <w:rsid w:val="00ED027F"/>
    <w:rsid w:val="00ED1DF5"/>
    <w:rsid w:val="00ED25AF"/>
    <w:rsid w:val="00ED4F53"/>
    <w:rsid w:val="00ED50ED"/>
    <w:rsid w:val="00ED546B"/>
    <w:rsid w:val="00ED5B4D"/>
    <w:rsid w:val="00ED748C"/>
    <w:rsid w:val="00EE14E9"/>
    <w:rsid w:val="00EE1688"/>
    <w:rsid w:val="00EE1EAA"/>
    <w:rsid w:val="00EE369C"/>
    <w:rsid w:val="00EE4CC4"/>
    <w:rsid w:val="00EE5430"/>
    <w:rsid w:val="00EE5971"/>
    <w:rsid w:val="00EE5D80"/>
    <w:rsid w:val="00EE66CD"/>
    <w:rsid w:val="00EE723A"/>
    <w:rsid w:val="00EF0283"/>
    <w:rsid w:val="00EF04AC"/>
    <w:rsid w:val="00EF0A8B"/>
    <w:rsid w:val="00EF11B6"/>
    <w:rsid w:val="00EF1E54"/>
    <w:rsid w:val="00EF3919"/>
    <w:rsid w:val="00EF3E88"/>
    <w:rsid w:val="00EF48A3"/>
    <w:rsid w:val="00EF51AF"/>
    <w:rsid w:val="00EF5953"/>
    <w:rsid w:val="00EF6076"/>
    <w:rsid w:val="00EF6A0F"/>
    <w:rsid w:val="00F005C7"/>
    <w:rsid w:val="00F01153"/>
    <w:rsid w:val="00F0508E"/>
    <w:rsid w:val="00F05A65"/>
    <w:rsid w:val="00F06120"/>
    <w:rsid w:val="00F11F66"/>
    <w:rsid w:val="00F12988"/>
    <w:rsid w:val="00F12BB0"/>
    <w:rsid w:val="00F14584"/>
    <w:rsid w:val="00F1622B"/>
    <w:rsid w:val="00F202FD"/>
    <w:rsid w:val="00F203CA"/>
    <w:rsid w:val="00F205E1"/>
    <w:rsid w:val="00F22AE9"/>
    <w:rsid w:val="00F2415E"/>
    <w:rsid w:val="00F249B3"/>
    <w:rsid w:val="00F25E29"/>
    <w:rsid w:val="00F26325"/>
    <w:rsid w:val="00F26A37"/>
    <w:rsid w:val="00F3048D"/>
    <w:rsid w:val="00F33C01"/>
    <w:rsid w:val="00F349FC"/>
    <w:rsid w:val="00F35182"/>
    <w:rsid w:val="00F35E40"/>
    <w:rsid w:val="00F36AB5"/>
    <w:rsid w:val="00F3760A"/>
    <w:rsid w:val="00F37FEB"/>
    <w:rsid w:val="00F42506"/>
    <w:rsid w:val="00F42D8B"/>
    <w:rsid w:val="00F448F2"/>
    <w:rsid w:val="00F452B6"/>
    <w:rsid w:val="00F45645"/>
    <w:rsid w:val="00F46012"/>
    <w:rsid w:val="00F47610"/>
    <w:rsid w:val="00F5000C"/>
    <w:rsid w:val="00F507E0"/>
    <w:rsid w:val="00F516B6"/>
    <w:rsid w:val="00F535BB"/>
    <w:rsid w:val="00F5380B"/>
    <w:rsid w:val="00F5616E"/>
    <w:rsid w:val="00F57774"/>
    <w:rsid w:val="00F60D60"/>
    <w:rsid w:val="00F60FD3"/>
    <w:rsid w:val="00F621A3"/>
    <w:rsid w:val="00F62B86"/>
    <w:rsid w:val="00F62D22"/>
    <w:rsid w:val="00F63A66"/>
    <w:rsid w:val="00F63E4D"/>
    <w:rsid w:val="00F64304"/>
    <w:rsid w:val="00F643A6"/>
    <w:rsid w:val="00F64CE2"/>
    <w:rsid w:val="00F66884"/>
    <w:rsid w:val="00F672C1"/>
    <w:rsid w:val="00F70CDE"/>
    <w:rsid w:val="00F71A9C"/>
    <w:rsid w:val="00F7219C"/>
    <w:rsid w:val="00F7361C"/>
    <w:rsid w:val="00F75593"/>
    <w:rsid w:val="00F759AE"/>
    <w:rsid w:val="00F7706B"/>
    <w:rsid w:val="00F7722B"/>
    <w:rsid w:val="00F77C8E"/>
    <w:rsid w:val="00F77FAA"/>
    <w:rsid w:val="00F80773"/>
    <w:rsid w:val="00F80C18"/>
    <w:rsid w:val="00F8110B"/>
    <w:rsid w:val="00F813A7"/>
    <w:rsid w:val="00F827CB"/>
    <w:rsid w:val="00F83C19"/>
    <w:rsid w:val="00F8468C"/>
    <w:rsid w:val="00F84EF1"/>
    <w:rsid w:val="00F863F5"/>
    <w:rsid w:val="00F87998"/>
    <w:rsid w:val="00F87EA3"/>
    <w:rsid w:val="00F90916"/>
    <w:rsid w:val="00F913B0"/>
    <w:rsid w:val="00F91686"/>
    <w:rsid w:val="00F91E17"/>
    <w:rsid w:val="00F928F5"/>
    <w:rsid w:val="00F92D9B"/>
    <w:rsid w:val="00F96045"/>
    <w:rsid w:val="00F97ADE"/>
    <w:rsid w:val="00F97DA0"/>
    <w:rsid w:val="00FA0282"/>
    <w:rsid w:val="00FA0297"/>
    <w:rsid w:val="00FA25CF"/>
    <w:rsid w:val="00FA390F"/>
    <w:rsid w:val="00FA5ECA"/>
    <w:rsid w:val="00FA625F"/>
    <w:rsid w:val="00FA7CEF"/>
    <w:rsid w:val="00FB03DB"/>
    <w:rsid w:val="00FB2043"/>
    <w:rsid w:val="00FB2D0F"/>
    <w:rsid w:val="00FB410F"/>
    <w:rsid w:val="00FB581A"/>
    <w:rsid w:val="00FB6167"/>
    <w:rsid w:val="00FB6855"/>
    <w:rsid w:val="00FB6897"/>
    <w:rsid w:val="00FB699D"/>
    <w:rsid w:val="00FB6D40"/>
    <w:rsid w:val="00FB798B"/>
    <w:rsid w:val="00FB7FDA"/>
    <w:rsid w:val="00FC0073"/>
    <w:rsid w:val="00FC1302"/>
    <w:rsid w:val="00FC14D4"/>
    <w:rsid w:val="00FC1E7E"/>
    <w:rsid w:val="00FC251A"/>
    <w:rsid w:val="00FC2DD9"/>
    <w:rsid w:val="00FC2E0D"/>
    <w:rsid w:val="00FC30E3"/>
    <w:rsid w:val="00FC3665"/>
    <w:rsid w:val="00FC3B12"/>
    <w:rsid w:val="00FC404A"/>
    <w:rsid w:val="00FC5174"/>
    <w:rsid w:val="00FC61C1"/>
    <w:rsid w:val="00FC6959"/>
    <w:rsid w:val="00FC7441"/>
    <w:rsid w:val="00FC7AD2"/>
    <w:rsid w:val="00FD1AF8"/>
    <w:rsid w:val="00FD1BB4"/>
    <w:rsid w:val="00FD38BA"/>
    <w:rsid w:val="00FD3C0A"/>
    <w:rsid w:val="00FD3DE7"/>
    <w:rsid w:val="00FD46DE"/>
    <w:rsid w:val="00FD49DE"/>
    <w:rsid w:val="00FD5CAC"/>
    <w:rsid w:val="00FD69F2"/>
    <w:rsid w:val="00FE0A5F"/>
    <w:rsid w:val="00FE1DF1"/>
    <w:rsid w:val="00FE2210"/>
    <w:rsid w:val="00FE28FD"/>
    <w:rsid w:val="00FE3710"/>
    <w:rsid w:val="00FE47B1"/>
    <w:rsid w:val="00FE4917"/>
    <w:rsid w:val="00FE4F72"/>
    <w:rsid w:val="00FE5976"/>
    <w:rsid w:val="00FE61CA"/>
    <w:rsid w:val="00FE71C2"/>
    <w:rsid w:val="00FE7975"/>
    <w:rsid w:val="00FF12F2"/>
    <w:rsid w:val="00FF2399"/>
    <w:rsid w:val="00FF2815"/>
    <w:rsid w:val="00FF28A6"/>
    <w:rsid w:val="00FF2E8D"/>
    <w:rsid w:val="00FF3D25"/>
    <w:rsid w:val="00FF4263"/>
    <w:rsid w:val="00FF50A2"/>
    <w:rsid w:val="00FF558F"/>
    <w:rsid w:val="00FF594D"/>
    <w:rsid w:val="00FF5B2A"/>
    <w:rsid w:val="00FF5B50"/>
    <w:rsid w:val="00FF5B88"/>
    <w:rsid w:val="00FF64A9"/>
    <w:rsid w:val="00FF74A9"/>
    <w:rsid w:val="00FF79A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E99DA"/>
  <w15:docId w15:val="{3895904B-BF06-471B-A058-D22A9DA86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orgia" w:eastAsia="Georgia" w:hAnsi="Georgia" w:cs="Georgia"/>
        <w:color w:val="222222"/>
        <w:sz w:val="23"/>
        <w:szCs w:val="23"/>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spacing w:before="380" w:after="160"/>
      <w:outlineLvl w:val="0"/>
    </w:pPr>
    <w:rPr>
      <w:b/>
      <w:bCs/>
      <w:color w:val="1A2F4A"/>
      <w:sz w:val="30"/>
      <w:szCs w:val="30"/>
    </w:rPr>
  </w:style>
  <w:style w:type="paragraph" w:styleId="Heading2">
    <w:name w:val="heading 2"/>
    <w:uiPriority w:val="9"/>
    <w:unhideWhenUsed/>
    <w:qFormat/>
    <w:pPr>
      <w:spacing w:before="260" w:after="120"/>
      <w:outlineLvl w:val="1"/>
    </w:pPr>
    <w:rPr>
      <w:b/>
      <w:bCs/>
      <w:color w:val="1E5C8A"/>
      <w:sz w:val="26"/>
      <w:szCs w:val="26"/>
    </w:rPr>
  </w:style>
  <w:style w:type="paragraph" w:styleId="Heading3">
    <w:name w:val="heading 3"/>
    <w:uiPriority w:val="9"/>
    <w:semiHidden/>
    <w:unhideWhenUsed/>
    <w:qFormat/>
    <w:pPr>
      <w:outlineLvl w:val="2"/>
    </w:pPr>
    <w:rPr>
      <w:color w:val="1F4D78"/>
      <w:sz w:val="24"/>
      <w:szCs w:val="24"/>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paragraph" w:styleId="Header">
    <w:name w:val="header"/>
    <w:basedOn w:val="Normal"/>
    <w:link w:val="HeaderChar"/>
    <w:uiPriority w:val="99"/>
    <w:unhideWhenUsed/>
    <w:rsid w:val="00685FD1"/>
    <w:pPr>
      <w:tabs>
        <w:tab w:val="center" w:pos="4513"/>
        <w:tab w:val="right" w:pos="9026"/>
      </w:tabs>
    </w:pPr>
  </w:style>
  <w:style w:type="character" w:customStyle="1" w:styleId="HeaderChar">
    <w:name w:val="Header Char"/>
    <w:basedOn w:val="DefaultParagraphFont"/>
    <w:link w:val="Header"/>
    <w:uiPriority w:val="99"/>
    <w:rsid w:val="00685FD1"/>
  </w:style>
  <w:style w:type="paragraph" w:styleId="Footer">
    <w:name w:val="footer"/>
    <w:basedOn w:val="Normal"/>
    <w:link w:val="FooterChar"/>
    <w:uiPriority w:val="99"/>
    <w:unhideWhenUsed/>
    <w:rsid w:val="00685FD1"/>
    <w:pPr>
      <w:tabs>
        <w:tab w:val="center" w:pos="4513"/>
        <w:tab w:val="right" w:pos="9026"/>
      </w:tabs>
    </w:pPr>
  </w:style>
  <w:style w:type="character" w:customStyle="1" w:styleId="FooterChar">
    <w:name w:val="Footer Char"/>
    <w:basedOn w:val="DefaultParagraphFont"/>
    <w:link w:val="Footer"/>
    <w:uiPriority w:val="99"/>
    <w:rsid w:val="00685FD1"/>
  </w:style>
  <w:style w:type="paragraph" w:styleId="NormalWeb">
    <w:name w:val="Normal (Web)"/>
    <w:basedOn w:val="Normal"/>
    <w:uiPriority w:val="99"/>
    <w:unhideWhenUsed/>
    <w:rsid w:val="00AB7E16"/>
    <w:pPr>
      <w:spacing w:before="100" w:beforeAutospacing="1" w:after="100" w:afterAutospacing="1"/>
    </w:pPr>
    <w:rPr>
      <w:rFonts w:ascii="Times New Roman" w:eastAsia="Times New Roman" w:hAnsi="Times New Roman" w:cs="Times New Roman"/>
      <w:color w:val="auto"/>
      <w:sz w:val="24"/>
      <w:szCs w:val="24"/>
    </w:rPr>
  </w:style>
  <w:style w:type="paragraph" w:customStyle="1" w:styleId="EndNoteBibliographyTitle">
    <w:name w:val="EndNote Bibliography Title"/>
    <w:basedOn w:val="Normal"/>
    <w:link w:val="EndNoteBibliographyTitleChar"/>
    <w:rsid w:val="0049450F"/>
    <w:pPr>
      <w:jc w:val="center"/>
    </w:pPr>
    <w:rPr>
      <w:noProof/>
      <w:sz w:val="22"/>
    </w:rPr>
  </w:style>
  <w:style w:type="character" w:customStyle="1" w:styleId="EndNoteBibliographyTitleChar">
    <w:name w:val="EndNote Bibliography Title Char"/>
    <w:basedOn w:val="DefaultParagraphFont"/>
    <w:link w:val="EndNoteBibliographyTitle"/>
    <w:rsid w:val="0049450F"/>
    <w:rPr>
      <w:noProof/>
      <w:sz w:val="22"/>
    </w:rPr>
  </w:style>
  <w:style w:type="paragraph" w:customStyle="1" w:styleId="EndNoteBibliography">
    <w:name w:val="EndNote Bibliography"/>
    <w:basedOn w:val="Normal"/>
    <w:link w:val="EndNoteBibliographyChar"/>
    <w:rsid w:val="0049450F"/>
    <w:pPr>
      <w:jc w:val="both"/>
    </w:pPr>
    <w:rPr>
      <w:noProof/>
      <w:sz w:val="22"/>
    </w:rPr>
  </w:style>
  <w:style w:type="character" w:customStyle="1" w:styleId="EndNoteBibliographyChar">
    <w:name w:val="EndNote Bibliography Char"/>
    <w:basedOn w:val="DefaultParagraphFont"/>
    <w:link w:val="EndNoteBibliography"/>
    <w:rsid w:val="0049450F"/>
    <w:rPr>
      <w:noProof/>
      <w:sz w:val="22"/>
    </w:rPr>
  </w:style>
  <w:style w:type="character" w:styleId="UnresolvedMention">
    <w:name w:val="Unresolved Mention"/>
    <w:basedOn w:val="DefaultParagraphFont"/>
    <w:uiPriority w:val="99"/>
    <w:semiHidden/>
    <w:unhideWhenUsed/>
    <w:rsid w:val="009757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gunmokunxyz@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cleddat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6B340D-B950-4387-9CC3-0DBE37FFD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0</Pages>
  <Words>30629</Words>
  <Characters>174586</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named</dc:creator>
  <cp:keywords/>
  <dc:description/>
  <cp:lastModifiedBy>Adeleke Ogunmokun</cp:lastModifiedBy>
  <cp:revision>2</cp:revision>
  <dcterms:created xsi:type="dcterms:W3CDTF">2026-06-13T08:31:00Z</dcterms:created>
  <dcterms:modified xsi:type="dcterms:W3CDTF">2026-06-13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9388c-b999-489f-b5a3-b6bb0f4ed608</vt:lpwstr>
  </property>
</Properties>
</file>